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BE612A" w14:textId="77777777" w:rsidR="009C7D29" w:rsidRDefault="009C7D29" w:rsidP="002376D3">
      <w:pPr>
        <w:rPr>
          <w:rFonts w:cs="Arial"/>
        </w:rPr>
      </w:pPr>
    </w:p>
    <w:p w14:paraId="639BBCE3" w14:textId="77777777" w:rsidR="00F0396A" w:rsidRDefault="00F0396A" w:rsidP="002376D3">
      <w:pPr>
        <w:rPr>
          <w:rFonts w:cs="Arial"/>
        </w:rPr>
      </w:pPr>
    </w:p>
    <w:p w14:paraId="6433F7D9" w14:textId="77777777" w:rsidR="00F0396A" w:rsidRDefault="00F0396A" w:rsidP="002376D3">
      <w:pPr>
        <w:rPr>
          <w:rFonts w:cs="Arial"/>
        </w:rPr>
      </w:pPr>
    </w:p>
    <w:p w14:paraId="0EDC7230" w14:textId="77777777" w:rsidR="00F0396A" w:rsidRDefault="00F0396A" w:rsidP="002376D3">
      <w:pPr>
        <w:rPr>
          <w:rFonts w:cs="Arial"/>
        </w:rPr>
      </w:pPr>
    </w:p>
    <w:p w14:paraId="78F7572F" w14:textId="77777777" w:rsidR="009C7D29" w:rsidRDefault="009C7D29" w:rsidP="002376D3">
      <w:pPr>
        <w:rPr>
          <w:rFonts w:cs="Arial"/>
        </w:rPr>
      </w:pPr>
    </w:p>
    <w:p w14:paraId="788385A5" w14:textId="5BA235D0" w:rsidR="002376D3" w:rsidRPr="00135B93" w:rsidRDefault="00B044C2" w:rsidP="002376D3">
      <w:pPr>
        <w:rPr>
          <w:rFonts w:cs="Arial"/>
        </w:rPr>
      </w:pPr>
      <w:r w:rsidRPr="00431C91">
        <w:rPr>
          <w:rFonts w:cs="Arial"/>
          <w:noProof/>
        </w:rPr>
        <mc:AlternateContent>
          <mc:Choice Requires="wps">
            <w:drawing>
              <wp:inline distT="0" distB="0" distL="0" distR="0" wp14:anchorId="4335B9B7" wp14:editId="02487EBD">
                <wp:extent cx="5295900" cy="4055400"/>
                <wp:effectExtent l="0" t="0" r="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5900" cy="4055400"/>
                        </a:xfrm>
                        <a:prstGeom prst="rect">
                          <a:avLst/>
                        </a:prstGeom>
                        <a:solidFill>
                          <a:srgbClr val="FFFFFF"/>
                        </a:solidFill>
                        <a:ln w="9525">
                          <a:noFill/>
                          <a:miter lim="800000"/>
                          <a:headEnd/>
                          <a:tailEnd/>
                        </a:ln>
                      </wps:spPr>
                      <wps:txbx>
                        <w:txbxContent>
                          <w:p w14:paraId="2F8D00FB" w14:textId="41896296" w:rsidR="00B044C2" w:rsidRPr="00835900" w:rsidRDefault="00B044C2" w:rsidP="00B044C2">
                            <w:pPr>
                              <w:spacing w:line="360" w:lineRule="auto"/>
                              <w:jc w:val="center"/>
                              <w:rPr>
                                <w:rStyle w:val="HTMLDefinition"/>
                                <w:rFonts w:cs="Arial"/>
                                <w:b/>
                                <w:bCs/>
                                <w:i w:val="0"/>
                                <w:iCs w:val="0"/>
                                <w:sz w:val="52"/>
                                <w:szCs w:val="52"/>
                              </w:rPr>
                            </w:pPr>
                            <w:r w:rsidRPr="00900901">
                              <w:rPr>
                                <w:rStyle w:val="HTMLDefinition"/>
                                <w:rFonts w:cs="Arial"/>
                                <w:b/>
                                <w:bCs/>
                                <w:i w:val="0"/>
                                <w:iCs w:val="0"/>
                                <w:sz w:val="52"/>
                                <w:szCs w:val="52"/>
                              </w:rPr>
                              <w:t>Comparison</w:t>
                            </w:r>
                            <w:r w:rsidRPr="00835900">
                              <w:rPr>
                                <w:rStyle w:val="HTMLDefinition"/>
                                <w:rFonts w:cs="Arial"/>
                                <w:b/>
                                <w:bCs/>
                                <w:i w:val="0"/>
                                <w:iCs w:val="0"/>
                                <w:sz w:val="52"/>
                                <w:szCs w:val="52"/>
                              </w:rPr>
                              <w:t xml:space="preserve"> of cybersecurity protections for a small business</w:t>
                            </w:r>
                          </w:p>
                          <w:p w14:paraId="4F6B6B69" w14:textId="0CCA4430" w:rsidR="00B044C2" w:rsidRPr="00835900" w:rsidRDefault="00B044C2" w:rsidP="00B044C2">
                            <w:pPr>
                              <w:spacing w:line="360" w:lineRule="auto"/>
                              <w:jc w:val="center"/>
                              <w:rPr>
                                <w:rStyle w:val="HTMLDefinition"/>
                                <w:rFonts w:cs="Arial"/>
                                <w:i w:val="0"/>
                                <w:iCs w:val="0"/>
                                <w:sz w:val="40"/>
                                <w:szCs w:val="40"/>
                              </w:rPr>
                            </w:pPr>
                            <w:r w:rsidRPr="00835900">
                              <w:rPr>
                                <w:rStyle w:val="HTMLDefinition"/>
                                <w:rFonts w:cs="Arial"/>
                                <w:i w:val="0"/>
                                <w:iCs w:val="0"/>
                                <w:sz w:val="40"/>
                                <w:szCs w:val="40"/>
                              </w:rPr>
                              <w:t>To what extent is outsourcing a Security Operation Centre more effective than social engineering training for small business</w:t>
                            </w:r>
                            <w:r w:rsidR="00F8516C">
                              <w:rPr>
                                <w:rStyle w:val="HTMLDefinition"/>
                                <w:rFonts w:cs="Arial"/>
                                <w:i w:val="0"/>
                                <w:iCs w:val="0"/>
                                <w:sz w:val="40"/>
                                <w:szCs w:val="40"/>
                              </w:rPr>
                              <w:t>es</w:t>
                            </w:r>
                            <w:r w:rsidR="00177B0C">
                              <w:rPr>
                                <w:rStyle w:val="HTMLDefinition"/>
                                <w:rFonts w:cs="Arial"/>
                                <w:i w:val="0"/>
                                <w:iCs w:val="0"/>
                                <w:sz w:val="40"/>
                                <w:szCs w:val="40"/>
                              </w:rPr>
                              <w:t xml:space="preserve"> in Queensland, Australia</w:t>
                            </w:r>
                            <w:r w:rsidRPr="00835900">
                              <w:rPr>
                                <w:rStyle w:val="HTMLDefinition"/>
                                <w:rFonts w:cs="Arial"/>
                                <w:i w:val="0"/>
                                <w:iCs w:val="0"/>
                                <w:sz w:val="40"/>
                                <w:szCs w:val="40"/>
                              </w:rPr>
                              <w:t>?</w:t>
                            </w:r>
                          </w:p>
                          <w:p w14:paraId="67047265" w14:textId="77777777" w:rsidR="00B044C2" w:rsidRPr="00835900" w:rsidRDefault="00B044C2" w:rsidP="00B044C2">
                            <w:pPr>
                              <w:spacing w:line="360" w:lineRule="auto"/>
                              <w:jc w:val="center"/>
                              <w:rPr>
                                <w:rStyle w:val="HTMLDefinition"/>
                                <w:rFonts w:cs="Arial"/>
                                <w:i w:val="0"/>
                                <w:iCs w:val="0"/>
                                <w:sz w:val="40"/>
                                <w:szCs w:val="40"/>
                              </w:rPr>
                            </w:pPr>
                          </w:p>
                          <w:p w14:paraId="30A58DB8" w14:textId="5F1F2458" w:rsidR="00B044C2" w:rsidRPr="00835900" w:rsidRDefault="00B044C2" w:rsidP="00B044C2">
                            <w:pPr>
                              <w:spacing w:line="360" w:lineRule="auto"/>
                              <w:jc w:val="center"/>
                              <w:rPr>
                                <w:rStyle w:val="HTMLDefinition"/>
                                <w:rFonts w:cs="Arial"/>
                                <w:i w:val="0"/>
                                <w:iCs w:val="0"/>
                              </w:rPr>
                            </w:pPr>
                            <w:bookmarkStart w:id="0" w:name="_Toc165464492"/>
                            <w:r w:rsidRPr="00835900">
                              <w:rPr>
                                <w:rStyle w:val="HTMLDefinition"/>
                                <w:rFonts w:cs="Arial"/>
                                <w:i w:val="0"/>
                                <w:iCs w:val="0"/>
                                <w:sz w:val="32"/>
                                <w:szCs w:val="32"/>
                              </w:rPr>
                              <w:t>Digital Society</w:t>
                            </w:r>
                            <w:bookmarkEnd w:id="0"/>
                            <w:r w:rsidR="00B707DD">
                              <w:rPr>
                                <w:rStyle w:val="HTMLDefinition"/>
                                <w:rFonts w:cs="Arial"/>
                                <w:i w:val="0"/>
                                <w:iCs w:val="0"/>
                                <w:sz w:val="32"/>
                                <w:szCs w:val="32"/>
                              </w:rPr>
                              <w:t xml:space="preserve"> Extended Essay</w:t>
                            </w:r>
                          </w:p>
                          <w:p w14:paraId="15B6CA7A" w14:textId="2922CFD4" w:rsidR="00B044C2" w:rsidRPr="005D480B" w:rsidRDefault="00B044C2" w:rsidP="005D480B">
                            <w:pPr>
                              <w:spacing w:line="360" w:lineRule="auto"/>
                              <w:jc w:val="center"/>
                              <w:rPr>
                                <w:rFonts w:cs="Arial"/>
                                <w:sz w:val="32"/>
                                <w:szCs w:val="32"/>
                              </w:rPr>
                            </w:pPr>
                            <w:bookmarkStart w:id="1" w:name="_Toc165464493"/>
                            <w:r w:rsidRPr="00835900">
                              <w:rPr>
                                <w:rStyle w:val="HTMLDefinition"/>
                                <w:rFonts w:cs="Arial"/>
                                <w:i w:val="0"/>
                                <w:iCs w:val="0"/>
                                <w:sz w:val="32"/>
                                <w:szCs w:val="32"/>
                              </w:rPr>
                              <w:t xml:space="preserve">Word count: </w:t>
                            </w:r>
                            <w:bookmarkEnd w:id="1"/>
                            <w:r w:rsidR="00C824CD">
                              <w:rPr>
                                <w:rStyle w:val="HTMLDefinition"/>
                                <w:rFonts w:cs="Arial"/>
                                <w:i w:val="0"/>
                                <w:iCs w:val="0"/>
                                <w:sz w:val="32"/>
                                <w:szCs w:val="32"/>
                              </w:rPr>
                              <w:t>3468</w:t>
                            </w:r>
                          </w:p>
                        </w:txbxContent>
                      </wps:txbx>
                      <wps:bodyPr rot="0" vert="horz" wrap="square" lIns="91440" tIns="45720" rIns="91440" bIns="45720" anchor="t" anchorCtr="0">
                        <a:spAutoFit/>
                      </wps:bodyPr>
                    </wps:wsp>
                  </a:graphicData>
                </a:graphic>
              </wp:inline>
            </w:drawing>
          </mc:Choice>
          <mc:Fallback>
            <w:pict>
              <v:shapetype w14:anchorId="4335B9B7" id="_x0000_t202" coordsize="21600,21600" o:spt="202" path="m,l,21600r21600,l21600,xe">
                <v:stroke joinstyle="miter"/>
                <v:path gradientshapeok="t" o:connecttype="rect"/>
              </v:shapetype>
              <v:shape id="Text Box 2" o:spid="_x0000_s1026" type="#_x0000_t202" style="width:417pt;height:319.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" stroked="f">
                <v:textbox style="mso-fit-shape-to-text:t">
                  <w:txbxContent>
                    <w:p w14:paraId="2F8D00FB" w14:textId="41896296" w:rsidR="00B044C2" w:rsidRPr="00835900" w:rsidRDefault="00B044C2" w:rsidP="00B044C2">
                      <w:pPr>
                        <w:spacing w:line="360" w:lineRule="auto"/>
                        <w:jc w:val="center"/>
                        <w:rPr>
                          <w:rStyle w:val="HTMLDefinition"/>
                          <w:rFonts w:cs="Arial"/>
                          <w:b/>
                          <w:bCs/>
                          <w:i w:val="0"/>
                          <w:iCs w:val="0"/>
                          <w:sz w:val="52"/>
                          <w:szCs w:val="52"/>
                        </w:rPr>
                      </w:pPr>
                      <w:r w:rsidRPr="00900901">
                        <w:rPr>
                          <w:rStyle w:val="HTMLDefinition"/>
                          <w:rFonts w:cs="Arial"/>
                          <w:b/>
                          <w:bCs/>
                          <w:i w:val="0"/>
                          <w:iCs w:val="0"/>
                          <w:sz w:val="52"/>
                          <w:szCs w:val="52"/>
                        </w:rPr>
                        <w:t>Comparison</w:t>
                      </w:r>
                      <w:r w:rsidRPr="00835900">
                        <w:rPr>
                          <w:rStyle w:val="HTMLDefinition"/>
                          <w:rFonts w:cs="Arial"/>
                          <w:b/>
                          <w:bCs/>
                          <w:i w:val="0"/>
                          <w:iCs w:val="0"/>
                          <w:sz w:val="52"/>
                          <w:szCs w:val="52"/>
                        </w:rPr>
                        <w:t xml:space="preserve"> of cybersecurity protections for a small business</w:t>
                      </w:r>
                    </w:p>
                    <w:p w14:paraId="4F6B6B69" w14:textId="0CCA4430" w:rsidR="00B044C2" w:rsidRPr="00835900" w:rsidRDefault="00B044C2" w:rsidP="00B044C2">
                      <w:pPr>
                        <w:spacing w:line="360" w:lineRule="auto"/>
                        <w:jc w:val="center"/>
                        <w:rPr>
                          <w:rStyle w:val="HTMLDefinition"/>
                          <w:rFonts w:cs="Arial"/>
                          <w:i w:val="0"/>
                          <w:iCs w:val="0"/>
                          <w:sz w:val="40"/>
                          <w:szCs w:val="40"/>
                        </w:rPr>
                      </w:pPr>
                      <w:r w:rsidRPr="00835900">
                        <w:rPr>
                          <w:rStyle w:val="HTMLDefinition"/>
                          <w:rFonts w:cs="Arial"/>
                          <w:i w:val="0"/>
                          <w:iCs w:val="0"/>
                          <w:sz w:val="40"/>
                          <w:szCs w:val="40"/>
                        </w:rPr>
                        <w:t>To what extent is outsourcing a Security Operation Centre more effective than social engineering training for small business</w:t>
                      </w:r>
                      <w:r w:rsidR="00F8516C">
                        <w:rPr>
                          <w:rStyle w:val="HTMLDefinition"/>
                          <w:rFonts w:cs="Arial"/>
                          <w:i w:val="0"/>
                          <w:iCs w:val="0"/>
                          <w:sz w:val="40"/>
                          <w:szCs w:val="40"/>
                        </w:rPr>
                        <w:t>es</w:t>
                      </w:r>
                      <w:r w:rsidR="00177B0C">
                        <w:rPr>
                          <w:rStyle w:val="HTMLDefinition"/>
                          <w:rFonts w:cs="Arial"/>
                          <w:i w:val="0"/>
                          <w:iCs w:val="0"/>
                          <w:sz w:val="40"/>
                          <w:szCs w:val="40"/>
                        </w:rPr>
                        <w:t xml:space="preserve"> in Queensland, Australia</w:t>
                      </w:r>
                      <w:r w:rsidRPr="00835900">
                        <w:rPr>
                          <w:rStyle w:val="HTMLDefinition"/>
                          <w:rFonts w:cs="Arial"/>
                          <w:i w:val="0"/>
                          <w:iCs w:val="0"/>
                          <w:sz w:val="40"/>
                          <w:szCs w:val="40"/>
                        </w:rPr>
                        <w:t>?</w:t>
                      </w:r>
                    </w:p>
                    <w:p w14:paraId="67047265" w14:textId="77777777" w:rsidR="00B044C2" w:rsidRPr="00835900" w:rsidRDefault="00B044C2" w:rsidP="00B044C2">
                      <w:pPr>
                        <w:spacing w:line="360" w:lineRule="auto"/>
                        <w:jc w:val="center"/>
                        <w:rPr>
                          <w:rStyle w:val="HTMLDefinition"/>
                          <w:rFonts w:cs="Arial"/>
                          <w:i w:val="0"/>
                          <w:iCs w:val="0"/>
                          <w:sz w:val="40"/>
                          <w:szCs w:val="40"/>
                        </w:rPr>
                      </w:pPr>
                    </w:p>
                    <w:p w14:paraId="30A58DB8" w14:textId="5F1F2458" w:rsidR="00B044C2" w:rsidRPr="00835900" w:rsidRDefault="00B044C2" w:rsidP="00B044C2">
                      <w:pPr>
                        <w:spacing w:line="360" w:lineRule="auto"/>
                        <w:jc w:val="center"/>
                        <w:rPr>
                          <w:rStyle w:val="HTMLDefinition"/>
                          <w:rFonts w:cs="Arial"/>
                          <w:i w:val="0"/>
                          <w:iCs w:val="0"/>
                        </w:rPr>
                      </w:pPr>
                      <w:bookmarkStart w:id="2" w:name="_Toc165464492"/>
                      <w:r w:rsidRPr="00835900">
                        <w:rPr>
                          <w:rStyle w:val="HTMLDefinition"/>
                          <w:rFonts w:cs="Arial"/>
                          <w:i w:val="0"/>
                          <w:iCs w:val="0"/>
                          <w:sz w:val="32"/>
                          <w:szCs w:val="32"/>
                        </w:rPr>
                        <w:t>Digital Society</w:t>
                      </w:r>
                      <w:bookmarkEnd w:id="2"/>
                      <w:r w:rsidR="00B707DD">
                        <w:rPr>
                          <w:rStyle w:val="HTMLDefinition"/>
                          <w:rFonts w:cs="Arial"/>
                          <w:i w:val="0"/>
                          <w:iCs w:val="0"/>
                          <w:sz w:val="32"/>
                          <w:szCs w:val="32"/>
                        </w:rPr>
                        <w:t xml:space="preserve"> Extended Essay</w:t>
                      </w:r>
                    </w:p>
                    <w:p w14:paraId="15B6CA7A" w14:textId="2922CFD4" w:rsidR="00B044C2" w:rsidRPr="005D480B" w:rsidRDefault="00B044C2" w:rsidP="005D480B">
                      <w:pPr>
                        <w:spacing w:line="360" w:lineRule="auto"/>
                        <w:jc w:val="center"/>
                        <w:rPr>
                          <w:rFonts w:cs="Arial"/>
                          <w:sz w:val="32"/>
                          <w:szCs w:val="32"/>
                        </w:rPr>
                      </w:pPr>
                      <w:bookmarkStart w:id="3" w:name="_Toc165464493"/>
                      <w:r w:rsidRPr="00835900">
                        <w:rPr>
                          <w:rStyle w:val="HTMLDefinition"/>
                          <w:rFonts w:cs="Arial"/>
                          <w:i w:val="0"/>
                          <w:iCs w:val="0"/>
                          <w:sz w:val="32"/>
                          <w:szCs w:val="32"/>
                        </w:rPr>
                        <w:t xml:space="preserve">Word count: </w:t>
                      </w:r>
                      <w:bookmarkEnd w:id="3"/>
                      <w:r w:rsidR="00C824CD">
                        <w:rPr>
                          <w:rStyle w:val="HTMLDefinition"/>
                          <w:rFonts w:cs="Arial"/>
                          <w:i w:val="0"/>
                          <w:iCs w:val="0"/>
                          <w:sz w:val="32"/>
                          <w:szCs w:val="32"/>
                        </w:rPr>
                        <w:t>3468</w:t>
                      </w:r>
                    </w:p>
                  </w:txbxContent>
                </v:textbox>
                <w10:anchorlock/>
              </v:shape>
            </w:pict>
          </mc:Fallback>
        </mc:AlternateContent>
      </w:r>
      <w:bookmarkStart w:id="4" w:name="_Toc165924767"/>
      <w:bookmarkStart w:id="5" w:name="_Toc168646368"/>
    </w:p>
    <w:p w14:paraId="22A806C7" w14:textId="4BDD0131" w:rsidR="002376D3" w:rsidRPr="002376D3" w:rsidRDefault="002376D3" w:rsidP="002376D3">
      <w:r>
        <w:rPr>
          <w:rFonts w:cs="Arial"/>
        </w:rPr>
        <w:br w:type="page"/>
      </w:r>
    </w:p>
    <w:p w14:paraId="1F9C0C1D" w14:textId="2FC48ED3" w:rsidR="00156146" w:rsidRPr="00835900" w:rsidRDefault="00656EAB" w:rsidP="00290FC0">
      <w:pPr>
        <w:pStyle w:val="Heading1"/>
        <w:rPr>
          <w:rFonts w:cs="Arial"/>
        </w:rPr>
      </w:pPr>
      <w:bookmarkStart w:id="6" w:name="_Toc171513781"/>
      <w:r w:rsidRPr="00835900">
        <w:rPr>
          <w:rFonts w:cs="Arial"/>
        </w:rPr>
        <w:lastRenderedPageBreak/>
        <w:t>Introduction</w:t>
      </w:r>
      <w:bookmarkEnd w:id="4"/>
      <w:bookmarkEnd w:id="5"/>
      <w:bookmarkEnd w:id="6"/>
    </w:p>
    <w:p w14:paraId="3DBA69CE" w14:textId="370F03E8" w:rsidR="00865E3C" w:rsidRPr="00835900" w:rsidRDefault="00865E3C" w:rsidP="00290FC0">
      <w:r w:rsidRPr="00835900">
        <w:t xml:space="preserve">As technology improves, the cybersecurity space becomes more complicated and chaotic, and each year more businesses are victims of </w:t>
      </w:r>
      <w:r w:rsidR="00BB3030">
        <w:t>cyberattack</w:t>
      </w:r>
      <w:r w:rsidRPr="00835900">
        <w:t>s</w:t>
      </w:r>
      <w:r w:rsidR="00F027D6" w:rsidRPr="00835900">
        <w:t xml:space="preserve"> </w:t>
      </w:r>
      <w:r w:rsidR="00F027D6" w:rsidRPr="00835900">
        <w:fldChar w:fldCharType="begin"/>
      </w:r>
      <w:r w:rsidR="00F027D6" w:rsidRPr="00835900">
        <w:instrText xml:space="preserve"> ADDIN ZOTERO_ITEM CSL_CITATION {"citationID":"mPG9b55L","properties":{"formattedCitation":"(Australian Signals Directorate, 2023)","plainCitation":"(Australian Signals Directorate, 2023)","noteIndex":0},"citationItems":[{"id":12,"uris":["http://zotero.org/users/13497265/items/XYVP2FE3"],"itemData":{"id":12,"type":"report","title":"ASD Cyber Threat Report 2022-2023","URL":"https://www.cyber.gov.au/about-us/reports-and-statistics/asd-cyber-threat-report-july-2022-june-2023","author":[{"literal":"Australian Signals Directorate"}],"accessed":{"date-parts":[["2024",1,28]]},"issued":{"date-parts":[["2023",11,12]]}}}],"schema":"https://github.com/citation-style-language/schema/raw/master/csl-citation.json"} </w:instrText>
      </w:r>
      <w:r w:rsidR="00F027D6" w:rsidRPr="00835900">
        <w:fldChar w:fldCharType="separate"/>
      </w:r>
      <w:r w:rsidR="00F027D6" w:rsidRPr="00835900">
        <w:rPr>
          <w:rFonts w:cs="Arial"/>
        </w:rPr>
        <w:t>(Australian Signals Directorate, 2023)</w:t>
      </w:r>
      <w:r w:rsidR="00F027D6" w:rsidRPr="00835900">
        <w:fldChar w:fldCharType="end"/>
      </w:r>
      <w:r w:rsidRPr="00835900">
        <w:t xml:space="preserve">. </w:t>
      </w:r>
      <w:r w:rsidR="00BB3030">
        <w:t>Cyberattack</w:t>
      </w:r>
      <w:r w:rsidRPr="00835900">
        <w:t xml:space="preserve">s often have a large impact across many contexts such as physical, economic, psychological, and reputational </w:t>
      </w:r>
      <w:r w:rsidR="0085322C" w:rsidRPr="00835900">
        <w:fldChar w:fldCharType="begin"/>
      </w:r>
      <w:r w:rsidR="0085322C" w:rsidRPr="00835900">
        <w:instrText xml:space="preserve"> ADDIN ZOTERO_ITEM CSL_CITATION {"citationID":"SFSpyLPS","properties":{"formattedCitation":"(Agrafiotis et al., 2018)","plainCitation":"(Agrafiotis et al., 2018)","noteIndex":0},"citationItems":[{"id":186,"uris":["http://zotero.org/users/13497265/items/2GBJTSW2"],"itemData":{"id":186,"type":"article-journal","abstract":"Technological advances have resulted in organizations digitalizing many parts of their operations. The threat landscape of cyberattacks is rapidly changing and the potential impact of such attacks is uncertain, because there is a lack of effective metrics, tools and frameworks to understand and assess the harm organizations face from cyber-attacks. In this article, we reflect on the literature on harm, and how it has been conceptualized in disciplines such as criminology and economics, and investigate how other notions such as risk and impact relate to harm. Based on an extensive literature survey and on reviewing news articles and databases reporting cyber-incidents, cybercrimes, hacks and other attacks, we identify various types of harm and create a taxonomy of cyber-harms encountered by organizations. This taxonomy comprises five broad themes: physical or digital harm; economic harm; psychological harm; reputational harm; and social and societal harm. In each of these themes, we present several cyber-harms that can result from cyber-attacks. To provide initial indications about how these different types of harm are connected and how cyber-harm in general may propagate, this article also analyses and draws insight from four real-world case studies, involving Sony (2011 and 2014), JPMorgan and Ashley Madison. We conclude by arguing for the need for analytical tools for organizational cyber-harm, which can be based on a taxonomy such as the one we propose here. These would allow organizations to identify corporate assets, link these to different types of cyber-harm, measure those harms and, finally, consider the security controls needed for the treatment of harm.","container-title":"Journal of Cybersecurity","DOI":"10.1093/cybsec/tyy006","ISSN":"2057-2085","issue":"1","journalAbbreviation":"Journal of Cybersecurity","page":"tyy006","source":"Silverchair","title":"A taxonomy of cyber-harms: Defining the impacts of cyber-attacks and understanding how they propagate","title-short":"A taxonomy of cyber-harms","volume":"4","author":[{"family":"Agrafiotis","given":"Ioannis"},{"family":"Nurse","given":"Jason R C"},{"family":"Goldsmith","given":"Michael"},{"family":"Creese","given":"Sadie"},{"family":"Upton","given":"David"}],"issued":{"date-parts":[["2018",1,1]]}}}],"schema":"https://github.com/citation-style-language/schema/raw/master/csl-citation.json"} </w:instrText>
      </w:r>
      <w:r w:rsidR="0085322C" w:rsidRPr="00835900">
        <w:fldChar w:fldCharType="separate"/>
      </w:r>
      <w:r w:rsidR="0085322C" w:rsidRPr="00835900">
        <w:rPr>
          <w:rFonts w:cs="Arial"/>
        </w:rPr>
        <w:t>(Agrafiotis et al., 2018)</w:t>
      </w:r>
      <w:r w:rsidR="0085322C" w:rsidRPr="00835900">
        <w:fldChar w:fldCharType="end"/>
      </w:r>
      <w:r w:rsidRPr="00835900">
        <w:t xml:space="preserve">.  Economic effects include reduced profits, loss of jobs, and costs of investigations. Needless to say, it is often detrimental to any business to experience a </w:t>
      </w:r>
      <w:r w:rsidR="00BB3030">
        <w:t>cyberattack</w:t>
      </w:r>
      <w:r w:rsidRPr="00835900">
        <w:t xml:space="preserve">. Whilst large businesses are a bigger target for attackers, small businesses are also at risk because they have less funds, connections, and experience. Approximately one half of small businesses in Australia allocate less than $500 for cybersecurity, which compared to large businesses is miniscule </w:t>
      </w:r>
      <w:r w:rsidR="0085322C" w:rsidRPr="00835900">
        <w:fldChar w:fldCharType="begin"/>
      </w:r>
      <w:r w:rsidR="0085322C" w:rsidRPr="00835900">
        <w:instrText xml:space="preserve"> ADDIN ZOTERO_ITEM CSL_CITATION {"citationID":"FyeGUbXs","properties":{"formattedCitation":"(Tam et al., 2021)","plainCitation":"(Tam et al., 2021)","noteIndex":0},"citationItems":[{"id":190,"uris":["http://zotero.org/users/13497265/items/LWYYU3LR"],"itemData":{"id":190,"type":"article-journal","abstract":"Small businesses (0-19 employees) are becoming attractive targets for cyber-criminals, but struggle to implement cyber-security measures that large businesses routinely deploy. There is an urgent need for eﬀective and suitable cyber-security solutions for small businesses as they employ a signiﬁcant proportion of the workforce.","container-title":"Computers &amp; Security","DOI":"10.1016/j.cose.2021.102385","ISSN":"01674048","journalAbbreviation":"Computers &amp; Security","language":"en","note":"arXiv:2109.00733 [cs]","page":"102385","source":"arXiv.org","title":"The Good, The Bad and The Missing: A Narrative Review of Cyber-security Implications for Australian Small Businesses","title-short":"The Good, The Bad and The Missing","volume":"109","author":[{"family":"Tam","given":"Tracy"},{"family":"Rao","given":"Asha"},{"family":"Hall","given":"Joanne"}],"issued":{"date-parts":[["2021",10]]}}}],"schema":"https://github.com/citation-style-language/schema/raw/master/csl-citation.json"} </w:instrText>
      </w:r>
      <w:r w:rsidR="0085322C" w:rsidRPr="00835900">
        <w:fldChar w:fldCharType="separate"/>
      </w:r>
      <w:r w:rsidR="0085322C" w:rsidRPr="00835900">
        <w:rPr>
          <w:rFonts w:cs="Arial"/>
        </w:rPr>
        <w:t>(Tam et al., 2021)</w:t>
      </w:r>
      <w:r w:rsidR="0085322C" w:rsidRPr="00835900">
        <w:fldChar w:fldCharType="end"/>
      </w:r>
      <w:r w:rsidRPr="00835900">
        <w:t xml:space="preserve">. Recently my </w:t>
      </w:r>
      <w:r w:rsidRPr="007965B6">
        <w:t>father hired a consultant to improve the cybersecurity profile of his business for approximately $4000.</w:t>
      </w:r>
      <w:r w:rsidR="00A3336A" w:rsidRPr="007965B6">
        <w:t xml:space="preserve"> </w:t>
      </w:r>
      <w:r w:rsidR="00E92A16" w:rsidRPr="007965B6">
        <w:t xml:space="preserve">The consultant implemented </w:t>
      </w:r>
      <w:r w:rsidR="00D906D5" w:rsidRPr="007965B6">
        <w:t>Sophos MDR, a type of a Managed Detection and Response system</w:t>
      </w:r>
      <w:r w:rsidR="008163E4" w:rsidRPr="007965B6">
        <w:t xml:space="preserve"> (MDR)</w:t>
      </w:r>
      <w:r w:rsidR="00D906D5" w:rsidRPr="007965B6">
        <w:t xml:space="preserve">, </w:t>
      </w:r>
      <w:r w:rsidR="00CF6A98" w:rsidRPr="007965B6">
        <w:t xml:space="preserve">among other protections but did not </w:t>
      </w:r>
      <w:r w:rsidR="00AF3705" w:rsidRPr="007965B6">
        <w:t xml:space="preserve">do any </w:t>
      </w:r>
      <w:r w:rsidR="000E0B99" w:rsidRPr="007965B6">
        <w:t xml:space="preserve">training with the employees of </w:t>
      </w:r>
      <w:r w:rsidR="000E0B99" w:rsidRPr="003C75A5">
        <w:t xml:space="preserve">the business. I initially thought </w:t>
      </w:r>
      <w:r w:rsidR="004611C8" w:rsidRPr="003C75A5">
        <w:t xml:space="preserve">that </w:t>
      </w:r>
      <w:r w:rsidR="000E0B99" w:rsidRPr="003C75A5">
        <w:t xml:space="preserve">this was </w:t>
      </w:r>
      <w:r w:rsidR="00DA0128" w:rsidRPr="003C75A5">
        <w:t>the wrong decision</w:t>
      </w:r>
      <w:r w:rsidR="00ED4784" w:rsidRPr="003C75A5">
        <w:t xml:space="preserve"> as </w:t>
      </w:r>
      <w:r w:rsidR="003C75A5" w:rsidRPr="003C75A5">
        <w:t>it would help prevent social engineering, which is o</w:t>
      </w:r>
      <w:r w:rsidRPr="003C75A5">
        <w:t xml:space="preserve">ne of the methods </w:t>
      </w:r>
      <w:r w:rsidR="00CD22F2" w:rsidRPr="003C75A5">
        <w:t xml:space="preserve">most commonly </w:t>
      </w:r>
      <w:r w:rsidRPr="003C75A5">
        <w:t xml:space="preserve">used for </w:t>
      </w:r>
      <w:r w:rsidR="00BB3030" w:rsidRPr="003C75A5">
        <w:t>cyberattack</w:t>
      </w:r>
      <w:r w:rsidR="003C75A5" w:rsidRPr="003C75A5">
        <w:t>s. It</w:t>
      </w:r>
      <w:r w:rsidRPr="003C75A5">
        <w:t xml:space="preserve"> involves manipulating people into trusting and helping an attacker</w:t>
      </w:r>
      <w:r w:rsidR="003C75A5" w:rsidRPr="003C75A5">
        <w:t>, and e</w:t>
      </w:r>
      <w:r w:rsidR="00445A13" w:rsidRPr="003C75A5">
        <w:t xml:space="preserve">ven </w:t>
      </w:r>
      <w:r w:rsidR="00A24338" w:rsidRPr="003C75A5">
        <w:t>in large companies</w:t>
      </w:r>
      <w:r w:rsidR="003C75A5" w:rsidRPr="003C75A5">
        <w:t>,</w:t>
      </w:r>
      <w:r w:rsidR="008C2297" w:rsidRPr="003C75A5">
        <w:t xml:space="preserve"> </w:t>
      </w:r>
      <w:r w:rsidR="003665BB" w:rsidRPr="003C75A5">
        <w:t xml:space="preserve">employees still fall for </w:t>
      </w:r>
      <w:r w:rsidR="00D95F9F" w:rsidRPr="003C75A5">
        <w:t>it</w:t>
      </w:r>
      <w:r w:rsidR="003665BB" w:rsidRPr="003C75A5">
        <w:t xml:space="preserve"> which is why I thought the consultant should have done atleast </w:t>
      </w:r>
      <w:r w:rsidR="008C2297" w:rsidRPr="003C75A5">
        <w:t>some training against it.</w:t>
      </w:r>
      <w:r w:rsidR="003C75A5" w:rsidRPr="003C75A5">
        <w:t xml:space="preserve"> Sophos</w:t>
      </w:r>
      <w:r w:rsidR="003C75A5" w:rsidRPr="00835900">
        <w:t xml:space="preserve"> MDR </w:t>
      </w:r>
      <w:r w:rsidR="003C75A5">
        <w:t xml:space="preserve">also </w:t>
      </w:r>
      <w:r w:rsidR="003C75A5" w:rsidRPr="00835900">
        <w:t>seemed overpriced and unnecessary, but I realised that implementing it might be much easier and effective than training the employees.</w:t>
      </w:r>
    </w:p>
    <w:p w14:paraId="1374DA12" w14:textId="77777777" w:rsidR="008C2297" w:rsidRPr="00835900" w:rsidRDefault="008C2297" w:rsidP="00290FC0">
      <w:pPr>
        <w:spacing w:line="240" w:lineRule="auto"/>
      </w:pPr>
      <w:r w:rsidRPr="00835900">
        <w:br w:type="page"/>
      </w:r>
    </w:p>
    <w:p w14:paraId="414D4FE3" w14:textId="610C2983" w:rsidR="006B1F28" w:rsidRDefault="008C2297" w:rsidP="00290FC0">
      <w:r w:rsidRPr="00835900">
        <w:lastRenderedPageBreak/>
        <w:t>This brings me to my research question: “To what extent is outsourcing a Security Operation Centre more effective than social engineering training for a small business?”.</w:t>
      </w:r>
      <w:r w:rsidR="00AE0881" w:rsidRPr="00835900">
        <w:t xml:space="preserve"> </w:t>
      </w:r>
      <w:r w:rsidR="005A1BDA" w:rsidRPr="00835900">
        <w:t xml:space="preserve">A Security Operation Centre (SOC) is </w:t>
      </w:r>
      <w:r w:rsidR="00120E70" w:rsidRPr="00835900">
        <w:t xml:space="preserve">a similar term to an </w:t>
      </w:r>
      <w:r w:rsidR="00120E70" w:rsidRPr="00D1094C">
        <w:t>MDR</w:t>
      </w:r>
      <w:r w:rsidR="008163E4" w:rsidRPr="00D1094C">
        <w:t xml:space="preserve"> system</w:t>
      </w:r>
      <w:r w:rsidR="00120E70" w:rsidRPr="00D1094C">
        <w:t xml:space="preserve"> but is more commonly used so I chose it instead. In this essay I </w:t>
      </w:r>
      <w:r w:rsidR="00120E70" w:rsidRPr="00835900">
        <w:t xml:space="preserve">hope to </w:t>
      </w:r>
      <w:r w:rsidR="007B6F63" w:rsidRPr="00835900">
        <w:t>analyse the benefits and challenges of both protections in the context of small businesses and outsourcing</w:t>
      </w:r>
      <w:r w:rsidR="008D5768" w:rsidRPr="00835900">
        <w:t xml:space="preserve"> as a form of investigation into </w:t>
      </w:r>
      <w:r w:rsidR="00257AEC" w:rsidRPr="00835900">
        <w:t>how the consultant improved my father’s business.</w:t>
      </w:r>
      <w:r w:rsidR="006C4D6F" w:rsidRPr="00835900">
        <w:t xml:space="preserve"> I will assume that the small business can only implement one of these options as </w:t>
      </w:r>
      <w:r w:rsidR="00D41113" w:rsidRPr="00835900">
        <w:t>it is</w:t>
      </w:r>
      <w:r w:rsidR="006C4D6F" w:rsidRPr="00835900">
        <w:t xml:space="preserve"> too expensive or time consuming to </w:t>
      </w:r>
      <w:r w:rsidR="00C63756" w:rsidRPr="00835900">
        <w:t>implement both</w:t>
      </w:r>
      <w:r w:rsidR="005D268D">
        <w:t>, but they have implemented other protections such as email filters</w:t>
      </w:r>
      <w:r w:rsidR="00C63756" w:rsidRPr="00835900">
        <w:t>.</w:t>
      </w:r>
    </w:p>
    <w:p w14:paraId="0E6F7D35" w14:textId="77777777" w:rsidR="00C64A89" w:rsidRDefault="00C64A89">
      <w:pPr>
        <w:spacing w:line="240" w:lineRule="auto"/>
        <w:jc w:val="left"/>
        <w:rPr>
          <w:rFonts w:cs="Arial"/>
          <w:b/>
          <w:bCs/>
          <w:kern w:val="2"/>
          <w:sz w:val="44"/>
          <w:szCs w:val="44"/>
          <w:highlight w:val="green"/>
        </w:rPr>
      </w:pPr>
      <w:bookmarkStart w:id="7" w:name="_Toc165924768"/>
      <w:bookmarkStart w:id="8" w:name="_Toc168646369"/>
      <w:bookmarkStart w:id="9" w:name="_Toc171513782"/>
    </w:p>
    <w:p w14:paraId="359BB6FA" w14:textId="791A22D6" w:rsidR="00186B61" w:rsidRDefault="00186B61">
      <w:pPr>
        <w:spacing w:line="240" w:lineRule="auto"/>
        <w:jc w:val="left"/>
        <w:rPr>
          <w:rFonts w:cs="Arial"/>
          <w:highlight w:val="green"/>
        </w:rPr>
      </w:pPr>
      <w:r>
        <w:rPr>
          <w:rFonts w:cs="Arial"/>
          <w:highlight w:val="green"/>
        </w:rPr>
        <w:br w:type="page"/>
      </w:r>
    </w:p>
    <w:p w14:paraId="00DE04DA" w14:textId="33AAAC2B" w:rsidR="00C67929" w:rsidRPr="00835900" w:rsidRDefault="00A2189B" w:rsidP="008E3D3C">
      <w:pPr>
        <w:pStyle w:val="Heading1"/>
        <w:spacing w:line="360" w:lineRule="auto"/>
        <w:rPr>
          <w:rFonts w:cs="Arial"/>
        </w:rPr>
      </w:pPr>
      <w:r w:rsidRPr="00AA1559">
        <w:rPr>
          <w:rFonts w:cs="Arial"/>
        </w:rPr>
        <w:lastRenderedPageBreak/>
        <w:t>Methodology</w:t>
      </w:r>
      <w:bookmarkEnd w:id="7"/>
      <w:bookmarkEnd w:id="8"/>
      <w:bookmarkEnd w:id="9"/>
    </w:p>
    <w:p w14:paraId="6C6A1815" w14:textId="5E2DDE77" w:rsidR="009818FD" w:rsidRDefault="00447276" w:rsidP="00C770D0">
      <w:r w:rsidRPr="00751557">
        <w:t xml:space="preserve">Firstly, some preliminary secondary research was conducted in order to prepare some questions for the </w:t>
      </w:r>
      <w:r w:rsidR="00AE3A88">
        <w:t xml:space="preserve">cybersecurity </w:t>
      </w:r>
      <w:r w:rsidRPr="00751557">
        <w:t>consultant. A variety of sources such as academic articles, statistical reports, and blog posts from reputable companies were used to gather both quantitative data and</w:t>
      </w:r>
      <w:r w:rsidRPr="00447276">
        <w:t xml:space="preserve"> qualitative real life examples. Then, </w:t>
      </w:r>
      <w:r w:rsidR="008F3B60">
        <w:t>some questions were written</w:t>
      </w:r>
      <w:r w:rsidRPr="00447276">
        <w:t xml:space="preserve"> for the consultant about the consultation itself but also some about cybersecurity in general. This helped narrow down the scope and aim of the </w:t>
      </w:r>
      <w:r w:rsidR="00E41D20">
        <w:t>inquiry</w:t>
      </w:r>
      <w:r w:rsidRPr="00447276">
        <w:t xml:space="preserve"> from evaluating the use of a SOC to comparing it to the implementation of social engineering training, </w:t>
      </w:r>
      <w:r w:rsidR="003A097C">
        <w:t xml:space="preserve">since he said in his responses that he had </w:t>
      </w:r>
      <w:r w:rsidR="00343BBF">
        <w:t>not</w:t>
      </w:r>
      <w:r w:rsidR="003A097C">
        <w:t xml:space="preserve"> done any training</w:t>
      </w:r>
      <w:r w:rsidR="00E16309">
        <w:t xml:space="preserve"> (see Appendix C)</w:t>
      </w:r>
      <w:r w:rsidRPr="00447276">
        <w:t>.</w:t>
      </w:r>
    </w:p>
    <w:p w14:paraId="5E2D3701" w14:textId="246C13A3" w:rsidR="00DA5DA0" w:rsidRDefault="00D20B81" w:rsidP="00751557">
      <w:r>
        <w:t xml:space="preserve">This </w:t>
      </w:r>
      <w:r w:rsidR="005B2C5D">
        <w:t xml:space="preserve">primary research </w:t>
      </w:r>
      <w:r w:rsidR="00A30DCC">
        <w:t>was beneficial</w:t>
      </w:r>
      <w:r w:rsidR="00C57C09">
        <w:t xml:space="preserve"> </w:t>
      </w:r>
      <w:r w:rsidR="002658C6">
        <w:t xml:space="preserve">because </w:t>
      </w:r>
      <w:r w:rsidR="008E2997">
        <w:t xml:space="preserve">the consultation </w:t>
      </w:r>
      <w:r w:rsidR="00C76979">
        <w:t>is</w:t>
      </w:r>
      <w:r w:rsidR="008E2997">
        <w:t xml:space="preserve"> a real world example of </w:t>
      </w:r>
      <w:r w:rsidR="00C76979">
        <w:t>using a SOC and the impact</w:t>
      </w:r>
      <w:r w:rsidR="00775B3B">
        <w:t>s</w:t>
      </w:r>
      <w:r w:rsidR="00C76979">
        <w:t xml:space="preserve"> on stakeholders </w:t>
      </w:r>
      <w:r w:rsidR="00775B3B">
        <w:t>are</w:t>
      </w:r>
      <w:r w:rsidR="00C76979">
        <w:t xml:space="preserve"> </w:t>
      </w:r>
      <w:r w:rsidR="00775B3B">
        <w:t>clear</w:t>
      </w:r>
      <w:r w:rsidR="005A01BA">
        <w:t xml:space="preserve">. </w:t>
      </w:r>
      <w:r w:rsidR="00265CDD">
        <w:t xml:space="preserve">The goal of </w:t>
      </w:r>
      <w:r w:rsidR="00C04900">
        <w:t>it</w:t>
      </w:r>
      <w:r w:rsidR="00265CDD">
        <w:t xml:space="preserve"> was to</w:t>
      </w:r>
      <w:r w:rsidR="00F9491B">
        <w:t xml:space="preserve"> better understand the consultant’s reasoning and perspective behind not conducting any training.</w:t>
      </w:r>
      <w:r w:rsidR="00636E5E">
        <w:t xml:space="preserve"> </w:t>
      </w:r>
      <w:r w:rsidR="008A3812">
        <w:t>After</w:t>
      </w:r>
      <w:r w:rsidR="00621F39">
        <w:t xml:space="preserve">wards, some more secondary research </w:t>
      </w:r>
      <w:r w:rsidR="00F9491B">
        <w:t xml:space="preserve">was done </w:t>
      </w:r>
      <w:r w:rsidR="00621F39">
        <w:t xml:space="preserve">and </w:t>
      </w:r>
      <w:r w:rsidR="00F9491B">
        <w:t xml:space="preserve">was followed by an interview with </w:t>
      </w:r>
      <w:r w:rsidR="00621F39">
        <w:t xml:space="preserve">an IT employee from a large </w:t>
      </w:r>
      <w:r w:rsidR="006D7DC0">
        <w:t>security company</w:t>
      </w:r>
      <w:r w:rsidR="00D9297F">
        <w:t xml:space="preserve">. This interview was done </w:t>
      </w:r>
      <w:r w:rsidR="00E2660E">
        <w:t xml:space="preserve">because the </w:t>
      </w:r>
      <w:r w:rsidR="000868B5">
        <w:t>company is very experienced with both a SOC and social engineering training</w:t>
      </w:r>
      <w:r w:rsidR="00E16309">
        <w:t xml:space="preserve"> (see Appendix A)</w:t>
      </w:r>
      <w:r w:rsidR="00B147E7">
        <w:t>.</w:t>
      </w:r>
      <w:r w:rsidR="001F444F">
        <w:t xml:space="preserve"> </w:t>
      </w:r>
      <w:r w:rsidR="00EB4A85">
        <w:t>It also specialis</w:t>
      </w:r>
      <w:r w:rsidR="00B93E76">
        <w:t>es</w:t>
      </w:r>
      <w:r w:rsidR="00EB4A85">
        <w:t xml:space="preserve"> in security and the employee </w:t>
      </w:r>
      <w:r w:rsidR="006E7613">
        <w:t xml:space="preserve">would likely </w:t>
      </w:r>
      <w:r w:rsidR="00930CFC">
        <w:t xml:space="preserve">have seen instances where these protections have failed as </w:t>
      </w:r>
      <w:r w:rsidR="0097193D">
        <w:t xml:space="preserve">he works closely with people that manage </w:t>
      </w:r>
      <w:r w:rsidR="00854787">
        <w:t xml:space="preserve">them. </w:t>
      </w:r>
      <w:r w:rsidR="002442D8">
        <w:t xml:space="preserve">The </w:t>
      </w:r>
      <w:r w:rsidR="005762C6">
        <w:t>aim</w:t>
      </w:r>
      <w:r w:rsidR="00FA11F5">
        <w:t xml:space="preserve"> of</w:t>
      </w:r>
      <w:r w:rsidR="002442D8">
        <w:t xml:space="preserve"> </w:t>
      </w:r>
      <w:r w:rsidR="009E39A4">
        <w:t>the interview</w:t>
      </w:r>
      <w:r w:rsidR="002442D8">
        <w:t xml:space="preserve"> was to</w:t>
      </w:r>
      <w:r w:rsidR="008C2B20">
        <w:t xml:space="preserve"> </w:t>
      </w:r>
      <w:r w:rsidR="009E65F7">
        <w:t>investigate</w:t>
      </w:r>
      <w:r w:rsidR="005C3D86">
        <w:t xml:space="preserve"> </w:t>
      </w:r>
      <w:r w:rsidR="00FA11F5">
        <w:t xml:space="preserve">how </w:t>
      </w:r>
      <w:r w:rsidR="00D50FAA">
        <w:t xml:space="preserve">a company </w:t>
      </w:r>
      <w:r w:rsidR="00FA11F5">
        <w:t xml:space="preserve">would use both </w:t>
      </w:r>
      <w:r w:rsidR="005C3D86">
        <w:t xml:space="preserve">protections </w:t>
      </w:r>
      <w:r w:rsidR="006E2A87">
        <w:t>in the long term, and also to</w:t>
      </w:r>
      <w:r w:rsidR="007F6BEF">
        <w:t xml:space="preserve"> </w:t>
      </w:r>
      <w:r w:rsidR="005C3D86">
        <w:t xml:space="preserve">see </w:t>
      </w:r>
      <w:r w:rsidR="00C770D0">
        <w:t>how</w:t>
      </w:r>
      <w:r w:rsidR="001B2EF2">
        <w:t xml:space="preserve"> this might be different for a large company</w:t>
      </w:r>
      <w:r w:rsidR="00A375EF">
        <w:t xml:space="preserve"> to a small one</w:t>
      </w:r>
      <w:r w:rsidR="00C770D0">
        <w:t xml:space="preserve">. </w:t>
      </w:r>
      <w:r w:rsidR="00854787">
        <w:t xml:space="preserve">Finally, I also sent some questions </w:t>
      </w:r>
      <w:r w:rsidR="008F320C">
        <w:t xml:space="preserve">to an IT employee at my high school </w:t>
      </w:r>
      <w:r w:rsidR="00835A0D">
        <w:t>with the hope that it would either corroborate or contradict these other sources</w:t>
      </w:r>
      <w:r w:rsidR="00EB3F49">
        <w:t xml:space="preserve"> in relation to both a SOC</w:t>
      </w:r>
      <w:r w:rsidR="008B41E9">
        <w:t xml:space="preserve"> and cybersecurity in general</w:t>
      </w:r>
      <w:r w:rsidR="00E16309">
        <w:t xml:space="preserve"> (see Appendix B)</w:t>
      </w:r>
      <w:r w:rsidR="00835A0D">
        <w:t>.</w:t>
      </w:r>
    </w:p>
    <w:p w14:paraId="1F9C0C20" w14:textId="701E86FB" w:rsidR="00156146" w:rsidRDefault="00656EAB" w:rsidP="00290FC0">
      <w:pPr>
        <w:pStyle w:val="Heading1"/>
        <w:rPr>
          <w:rFonts w:cs="Arial"/>
        </w:rPr>
      </w:pPr>
      <w:bookmarkStart w:id="10" w:name="_Toc165924769"/>
      <w:bookmarkStart w:id="11" w:name="_Toc168646370"/>
      <w:bookmarkStart w:id="12" w:name="_Toc171513783"/>
      <w:r w:rsidRPr="00835900">
        <w:rPr>
          <w:rFonts w:cs="Arial"/>
        </w:rPr>
        <w:lastRenderedPageBreak/>
        <w:t>Background information</w:t>
      </w:r>
      <w:bookmarkEnd w:id="10"/>
      <w:bookmarkEnd w:id="11"/>
      <w:bookmarkEnd w:id="12"/>
    </w:p>
    <w:p w14:paraId="0C2D199D" w14:textId="4250BE3D" w:rsidR="00650A05" w:rsidRDefault="00182DFD" w:rsidP="00650A05">
      <w:pPr>
        <w:pStyle w:val="Heading2"/>
        <w:rPr>
          <w:rFonts w:cs="Arial"/>
        </w:rPr>
      </w:pPr>
      <w:bookmarkStart w:id="13" w:name="_Toc165924770"/>
      <w:bookmarkStart w:id="14" w:name="_Toc168646371"/>
      <w:bookmarkStart w:id="15" w:name="_Toc171513784"/>
      <w:r w:rsidRPr="00835900">
        <w:rPr>
          <w:rFonts w:cs="Arial"/>
        </w:rPr>
        <w:t>SIEM</w:t>
      </w:r>
      <w:r w:rsidR="007E6C2C" w:rsidRPr="00835900">
        <w:rPr>
          <w:rFonts w:cs="Arial"/>
        </w:rPr>
        <w:t xml:space="preserve"> and SOC</w:t>
      </w:r>
      <w:bookmarkEnd w:id="13"/>
      <w:bookmarkEnd w:id="14"/>
      <w:bookmarkEnd w:id="15"/>
    </w:p>
    <w:p w14:paraId="66DFBAD4" w14:textId="536C6F2C" w:rsidR="007B7817" w:rsidRDefault="00B55DB2" w:rsidP="00290FC0">
      <w:pPr>
        <w:rPr>
          <w:rFonts w:cs="Arial"/>
        </w:rPr>
      </w:pPr>
      <w:r w:rsidRPr="00835900">
        <w:rPr>
          <w:rFonts w:cs="Arial"/>
        </w:rPr>
        <w:t xml:space="preserve">A </w:t>
      </w:r>
      <w:r w:rsidR="002B07A0" w:rsidRPr="00835900">
        <w:rPr>
          <w:rFonts w:cs="Arial"/>
        </w:rPr>
        <w:t xml:space="preserve">SOC </w:t>
      </w:r>
      <w:r w:rsidRPr="00835900">
        <w:rPr>
          <w:rFonts w:cs="Arial"/>
        </w:rPr>
        <w:t xml:space="preserve">is </w:t>
      </w:r>
      <w:r w:rsidR="004F1400" w:rsidRPr="00835900">
        <w:rPr>
          <w:rFonts w:cs="Arial"/>
        </w:rPr>
        <w:t>similar</w:t>
      </w:r>
      <w:r w:rsidRPr="00835900">
        <w:rPr>
          <w:rFonts w:cs="Arial"/>
        </w:rPr>
        <w:t xml:space="preserve"> to several other security products such </w:t>
      </w:r>
      <w:r w:rsidR="007E6C2C" w:rsidRPr="00835900">
        <w:rPr>
          <w:rFonts w:cs="Arial"/>
        </w:rPr>
        <w:t xml:space="preserve">as </w:t>
      </w:r>
      <w:r w:rsidRPr="00835900">
        <w:rPr>
          <w:rFonts w:cs="Arial"/>
        </w:rPr>
        <w:t>a Security Information and Event Management system (SIEM). A SIEM is a tool that analyses all events in a</w:t>
      </w:r>
      <w:r w:rsidR="00397F82" w:rsidRPr="00835900">
        <w:rPr>
          <w:rFonts w:cs="Arial"/>
        </w:rPr>
        <w:t xml:space="preserve">n organisation’s technology infrastructure </w:t>
      </w:r>
      <w:r w:rsidRPr="00835900">
        <w:rPr>
          <w:rFonts w:cs="Arial"/>
        </w:rPr>
        <w:t>for malicious activity</w:t>
      </w:r>
      <w:r w:rsidR="00F54759" w:rsidRPr="00835900">
        <w:rPr>
          <w:rFonts w:cs="Arial"/>
        </w:rPr>
        <w:t xml:space="preserve"> </w:t>
      </w:r>
      <w:r w:rsidR="00C16873" w:rsidRPr="00835900">
        <w:rPr>
          <w:rFonts w:cs="Arial"/>
        </w:rPr>
        <w:fldChar w:fldCharType="begin"/>
      </w:r>
      <w:r w:rsidR="00C16873" w:rsidRPr="00835900">
        <w:rPr>
          <w:rFonts w:cs="Arial"/>
        </w:rPr>
        <w:instrText xml:space="preserve"> ADDIN ZOTERO_ITEM CSL_CITATION {"citationID":"rVfUAd4b","properties":{"formattedCitation":"(Pinson-Roxburgh, 2023)","plainCitation":"(Pinson-Roxburgh, 2023)","noteIndex":0},"citationItems":[{"id":154,"uris":["http://zotero.org/users/13497265/items/E5J2E95Z"],"itemData":{"id":154,"type":"webpage","abstract":"Exploring the differences between an MDR, managed SOC and managed SIEM, and which is best to protect your business.","container-title":"Defense.com™","language":"en-GB","title":"Difference between MDR, SOC &amp; SIEM","URL":"https://www.defense.com/blog/mdr-soc-and-siem","author":[{"family":"Pinson-Roxburgh","given":"Oliver"}],"accessed":{"date-parts":[["2024",5,3]]},"issued":{"date-parts":[["2023",3,28]]}}}],"schema":"https://github.com/citation-style-language/schema/raw/master/csl-citation.json"} </w:instrText>
      </w:r>
      <w:r w:rsidR="00C16873" w:rsidRPr="00835900">
        <w:rPr>
          <w:rFonts w:cs="Arial"/>
        </w:rPr>
        <w:fldChar w:fldCharType="separate"/>
      </w:r>
      <w:r w:rsidR="00C16873" w:rsidRPr="00835900">
        <w:rPr>
          <w:rFonts w:cs="Arial"/>
        </w:rPr>
        <w:t>(Pinson-Roxburgh, 2023)</w:t>
      </w:r>
      <w:r w:rsidR="00C16873" w:rsidRPr="00835900">
        <w:rPr>
          <w:rFonts w:cs="Arial"/>
        </w:rPr>
        <w:fldChar w:fldCharType="end"/>
      </w:r>
      <w:r w:rsidRPr="00835900">
        <w:rPr>
          <w:rFonts w:cs="Arial"/>
        </w:rPr>
        <w:t>.</w:t>
      </w:r>
      <w:r w:rsidR="00397F82" w:rsidRPr="00835900">
        <w:rPr>
          <w:rFonts w:cs="Arial"/>
        </w:rPr>
        <w:t xml:space="preserve"> Events can come from a wide variety of sources</w:t>
      </w:r>
      <w:r w:rsidR="00246C5E" w:rsidRPr="00835900">
        <w:rPr>
          <w:rFonts w:cs="Arial"/>
          <w:noProof/>
        </w:rPr>
        <w:t xml:space="preserve"> including applications, network devices</w:t>
      </w:r>
      <w:r w:rsidR="00D138AB" w:rsidRPr="00835900">
        <w:rPr>
          <w:rFonts w:cs="Arial"/>
          <w:noProof/>
        </w:rPr>
        <w:t xml:space="preserve">, and </w:t>
      </w:r>
      <w:r w:rsidR="00246C5E" w:rsidRPr="00835900">
        <w:rPr>
          <w:rFonts w:cs="Arial"/>
          <w:noProof/>
        </w:rPr>
        <w:t>databases</w:t>
      </w:r>
      <w:r w:rsidR="00D138AB" w:rsidRPr="00835900">
        <w:rPr>
          <w:rFonts w:cs="Arial"/>
          <w:noProof/>
        </w:rPr>
        <w:t>,</w:t>
      </w:r>
      <w:r w:rsidR="003D53B4" w:rsidRPr="00835900">
        <w:rPr>
          <w:rFonts w:cs="Arial"/>
          <w:noProof/>
        </w:rPr>
        <w:t xml:space="preserve"> such as </w:t>
      </w:r>
      <w:r w:rsidRPr="00835900">
        <w:rPr>
          <w:rFonts w:cs="Arial"/>
        </w:rPr>
        <w:t xml:space="preserve">a </w:t>
      </w:r>
      <w:r w:rsidR="003D53B4" w:rsidRPr="00835900">
        <w:rPr>
          <w:rFonts w:cs="Arial"/>
        </w:rPr>
        <w:t>firewall allowing data into the network</w:t>
      </w:r>
      <w:r w:rsidR="006226A2" w:rsidRPr="00835900">
        <w:rPr>
          <w:rFonts w:cs="Arial"/>
        </w:rPr>
        <w:t>,</w:t>
      </w:r>
      <w:r w:rsidR="00446A11" w:rsidRPr="00835900">
        <w:rPr>
          <w:rFonts w:cs="Arial"/>
        </w:rPr>
        <w:t xml:space="preserve"> </w:t>
      </w:r>
      <w:r w:rsidRPr="00835900">
        <w:rPr>
          <w:rFonts w:cs="Arial"/>
        </w:rPr>
        <w:t xml:space="preserve">or </w:t>
      </w:r>
      <w:r w:rsidR="003D53B4" w:rsidRPr="00835900">
        <w:rPr>
          <w:rFonts w:cs="Arial"/>
        </w:rPr>
        <w:t>Command Prompt running a command</w:t>
      </w:r>
      <w:r w:rsidR="00CB6679">
        <w:rPr>
          <w:rFonts w:cs="Arial"/>
        </w:rPr>
        <w:t xml:space="preserve"> (see Appendix C)</w:t>
      </w:r>
      <w:r w:rsidRPr="00835900">
        <w:rPr>
          <w:rFonts w:cs="Arial"/>
        </w:rPr>
        <w:t xml:space="preserve">. </w:t>
      </w:r>
      <w:r w:rsidR="00D90D55" w:rsidRPr="00835900">
        <w:rPr>
          <w:rFonts w:cs="Arial"/>
        </w:rPr>
        <w:t xml:space="preserve">One use of a SIEM is to comply with regulations that require businesses to store logs of operations for </w:t>
      </w:r>
      <w:r w:rsidR="008150F6" w:rsidRPr="00835900">
        <w:rPr>
          <w:rFonts w:cs="Arial"/>
        </w:rPr>
        <w:t>a prolonged period</w:t>
      </w:r>
      <w:r w:rsidR="00D90D55" w:rsidRPr="00835900">
        <w:rPr>
          <w:rFonts w:cs="Arial"/>
        </w:rPr>
        <w:t xml:space="preserve"> of time</w:t>
      </w:r>
      <w:r w:rsidR="00415958" w:rsidRPr="00835900">
        <w:rPr>
          <w:rFonts w:cs="Arial"/>
        </w:rPr>
        <w:t xml:space="preserve">, </w:t>
      </w:r>
      <w:r w:rsidR="008075D1" w:rsidRPr="00835900">
        <w:rPr>
          <w:rFonts w:cs="Arial"/>
        </w:rPr>
        <w:t xml:space="preserve">so that in the case of a breach </w:t>
      </w:r>
      <w:r w:rsidR="00743380" w:rsidRPr="00835900">
        <w:rPr>
          <w:rFonts w:cs="Arial"/>
        </w:rPr>
        <w:t xml:space="preserve">authorities could conduct a </w:t>
      </w:r>
      <w:r w:rsidR="008075D1" w:rsidRPr="00835900">
        <w:rPr>
          <w:rFonts w:cs="Arial"/>
        </w:rPr>
        <w:t xml:space="preserve">proper investigation. </w:t>
      </w:r>
      <w:r w:rsidR="00743380" w:rsidRPr="00835900">
        <w:rPr>
          <w:rFonts w:cs="Arial"/>
        </w:rPr>
        <w:t>A SIEM</w:t>
      </w:r>
      <w:r w:rsidR="00F40B72" w:rsidRPr="00835900">
        <w:rPr>
          <w:rFonts w:cs="Arial"/>
        </w:rPr>
        <w:t xml:space="preserve"> can also detect </w:t>
      </w:r>
      <w:r w:rsidR="00943F66">
        <w:rPr>
          <w:rFonts w:cs="Arial"/>
        </w:rPr>
        <w:t>unusual</w:t>
      </w:r>
      <w:r w:rsidR="00943912" w:rsidRPr="00835900">
        <w:rPr>
          <w:rFonts w:cs="Arial"/>
        </w:rPr>
        <w:t xml:space="preserve"> behaviour</w:t>
      </w:r>
      <w:r w:rsidR="00F40B72" w:rsidRPr="00835900">
        <w:rPr>
          <w:rFonts w:cs="Arial"/>
        </w:rPr>
        <w:t xml:space="preserve"> </w:t>
      </w:r>
      <w:r w:rsidR="00061B08" w:rsidRPr="00835900">
        <w:rPr>
          <w:rFonts w:cs="Arial"/>
        </w:rPr>
        <w:t>such</w:t>
      </w:r>
      <w:r w:rsidR="000C0D42" w:rsidRPr="00835900">
        <w:rPr>
          <w:rFonts w:cs="Arial"/>
        </w:rPr>
        <w:t xml:space="preserve"> as</w:t>
      </w:r>
      <w:r w:rsidR="006C66CA" w:rsidRPr="00835900">
        <w:rPr>
          <w:rFonts w:cs="Arial"/>
        </w:rPr>
        <w:t xml:space="preserve"> if an account </w:t>
      </w:r>
      <w:r w:rsidR="00F40B72" w:rsidRPr="00835900">
        <w:rPr>
          <w:rFonts w:cs="Arial"/>
        </w:rPr>
        <w:t>were</w:t>
      </w:r>
      <w:r w:rsidR="006C66CA" w:rsidRPr="00835900">
        <w:rPr>
          <w:rFonts w:cs="Arial"/>
        </w:rPr>
        <w:t xml:space="preserve"> logged into from </w:t>
      </w:r>
      <w:r w:rsidR="004F1400" w:rsidRPr="00835900">
        <w:rPr>
          <w:rFonts w:cs="Arial"/>
        </w:rPr>
        <w:t>a vastly different</w:t>
      </w:r>
      <w:r w:rsidR="006C66CA" w:rsidRPr="00835900">
        <w:rPr>
          <w:rFonts w:cs="Arial"/>
        </w:rPr>
        <w:t xml:space="preserve"> location to the </w:t>
      </w:r>
      <w:r w:rsidR="00F04603" w:rsidRPr="00835900">
        <w:rPr>
          <w:rFonts w:cs="Arial"/>
        </w:rPr>
        <w:t>usual one</w:t>
      </w:r>
      <w:r w:rsidR="00943F66">
        <w:rPr>
          <w:rFonts w:cs="Arial"/>
        </w:rPr>
        <w:t xml:space="preserve"> </w:t>
      </w:r>
      <w:r w:rsidR="00943F66">
        <w:rPr>
          <w:rFonts w:cs="Arial"/>
        </w:rPr>
        <w:fldChar w:fldCharType="begin"/>
      </w:r>
      <w:r w:rsidR="00943F66">
        <w:rPr>
          <w:rFonts w:cs="Arial"/>
        </w:rPr>
        <w:instrText xml:space="preserve"> ADDIN ZOTERO_ITEM CSL_CITATION {"citationID":"saUpXwgV","properties":{"formattedCitation":"(Teodor, 2022)","plainCitation":"(Teodor, 2022)","noteIndex":0},"citationItems":[{"id":255,"uris":["http://zotero.org/users/13497265/items/76XASYS6"],"itemData":{"id":255,"type":"webpage","container-title":"Arcanna.ai","title":"Top Five SIEM Use Cases For Active Threat Detection","URL":"https://blog.arcanna.ai/top-five-siem-use-cases-for-active-threat-detection","author":[{"family":"Teodor","given":"Bogdan"}],"accessed":{"date-parts":[["2024",7,10]]},"issued":{"date-parts":[["2022",7,13]]}}}],"schema":"https://github.com/citation-style-language/schema/raw/master/csl-citation.json"} </w:instrText>
      </w:r>
      <w:r w:rsidR="00943F66">
        <w:rPr>
          <w:rFonts w:cs="Arial"/>
        </w:rPr>
        <w:fldChar w:fldCharType="separate"/>
      </w:r>
      <w:r w:rsidR="00943F66" w:rsidRPr="00943F66">
        <w:rPr>
          <w:rFonts w:cs="Arial"/>
        </w:rPr>
        <w:t>(Teodor, 2022)</w:t>
      </w:r>
      <w:r w:rsidR="00943F66">
        <w:rPr>
          <w:rFonts w:cs="Arial"/>
        </w:rPr>
        <w:fldChar w:fldCharType="end"/>
      </w:r>
      <w:r w:rsidR="00743380" w:rsidRPr="00835900">
        <w:rPr>
          <w:rFonts w:cs="Arial"/>
        </w:rPr>
        <w:t xml:space="preserve">. </w:t>
      </w:r>
      <w:r w:rsidR="00F40B72" w:rsidRPr="00835900">
        <w:rPr>
          <w:rFonts w:cs="Arial"/>
        </w:rPr>
        <w:t xml:space="preserve">It would then notify the business </w:t>
      </w:r>
      <w:r w:rsidR="00907E0A" w:rsidRPr="00835900">
        <w:rPr>
          <w:rFonts w:cs="Arial"/>
        </w:rPr>
        <w:t xml:space="preserve">so that they can </w:t>
      </w:r>
      <w:r w:rsidR="007F5850" w:rsidRPr="00835900">
        <w:rPr>
          <w:rFonts w:cs="Arial"/>
        </w:rPr>
        <w:t xml:space="preserve">then </w:t>
      </w:r>
      <w:r w:rsidR="00061B08" w:rsidRPr="00835900">
        <w:rPr>
          <w:rFonts w:cs="Arial"/>
        </w:rPr>
        <w:t>decide if it is malicious and</w:t>
      </w:r>
      <w:r w:rsidR="006849AB" w:rsidRPr="00835900">
        <w:rPr>
          <w:rFonts w:cs="Arial"/>
        </w:rPr>
        <w:t xml:space="preserve"> prepare for the impending </w:t>
      </w:r>
      <w:r w:rsidR="00BB3030">
        <w:rPr>
          <w:rFonts w:cs="Arial"/>
        </w:rPr>
        <w:t>cyberattack</w:t>
      </w:r>
      <w:r w:rsidR="007F5850" w:rsidRPr="00835900">
        <w:rPr>
          <w:rFonts w:cs="Arial"/>
        </w:rPr>
        <w:t>. Finally, a SIEM can also recognise when a</w:t>
      </w:r>
      <w:r w:rsidR="008516F8" w:rsidRPr="00835900">
        <w:rPr>
          <w:rFonts w:cs="Arial"/>
        </w:rPr>
        <w:t xml:space="preserve">n attack has been successful, such as </w:t>
      </w:r>
      <w:r w:rsidR="00DE3E76" w:rsidRPr="00835900">
        <w:rPr>
          <w:rFonts w:cs="Arial"/>
        </w:rPr>
        <w:t>an</w:t>
      </w:r>
      <w:r w:rsidR="00711B19" w:rsidRPr="00835900">
        <w:rPr>
          <w:rFonts w:cs="Arial"/>
        </w:rPr>
        <w:t xml:space="preserve"> </w:t>
      </w:r>
      <w:r w:rsidR="00DE3E76" w:rsidRPr="00835900">
        <w:rPr>
          <w:rFonts w:cs="Arial"/>
        </w:rPr>
        <w:t>attacker</w:t>
      </w:r>
      <w:r w:rsidR="00711B19" w:rsidRPr="00835900">
        <w:rPr>
          <w:rFonts w:cs="Arial"/>
        </w:rPr>
        <w:t xml:space="preserve"> </w:t>
      </w:r>
      <w:r w:rsidR="007B7817" w:rsidRPr="00835900">
        <w:rPr>
          <w:rFonts w:cs="Arial"/>
        </w:rPr>
        <w:t>reading an enormous amount of data from a database.</w:t>
      </w:r>
    </w:p>
    <w:p w14:paraId="737E7560" w14:textId="77777777" w:rsidR="00644B32" w:rsidRDefault="00650A05" w:rsidP="00644B32">
      <w:pPr>
        <w:keepNext/>
        <w:spacing w:line="360" w:lineRule="auto"/>
        <w:jc w:val="left"/>
      </w:pPr>
      <w:r>
        <w:rPr>
          <w:noProof/>
        </w:rPr>
        <w:lastRenderedPageBreak/>
        <w:drawing>
          <wp:inline distT="0" distB="0" distL="0" distR="0" wp14:anchorId="7762952C" wp14:editId="0916925B">
            <wp:extent cx="5274310" cy="3068320"/>
            <wp:effectExtent l="0" t="0" r="2540" b="0"/>
            <wp:docPr id="1464686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686151" name=""/>
                    <pic:cNvPicPr/>
                  </pic:nvPicPr>
                  <pic:blipFill>
                    <a:blip r:embed="rId8"/>
                    <a:stretch>
                      <a:fillRect/>
                    </a:stretch>
                  </pic:blipFill>
                  <pic:spPr>
                    <a:xfrm>
                      <a:off x="0" y="0"/>
                      <a:ext cx="5274310" cy="3068320"/>
                    </a:xfrm>
                    <a:prstGeom prst="rect">
                      <a:avLst/>
                    </a:prstGeom>
                  </pic:spPr>
                </pic:pic>
              </a:graphicData>
            </a:graphic>
          </wp:inline>
        </w:drawing>
      </w:r>
    </w:p>
    <w:p w14:paraId="64806EE7" w14:textId="68937298" w:rsidR="00431C91" w:rsidRDefault="00431C91" w:rsidP="00431C91">
      <w:pPr>
        <w:spacing w:before="120" w:line="240" w:lineRule="auto"/>
        <w:rPr>
          <w:rFonts w:cs="Arial"/>
        </w:rPr>
      </w:pPr>
      <w:r w:rsidRPr="00431C91">
        <w:rPr>
          <w:rFonts w:cs="Arial"/>
          <w:noProof/>
        </w:rPr>
        <mc:AlternateContent>
          <mc:Choice Requires="wps">
            <w:drawing>
              <wp:inline distT="0" distB="0" distL="0" distR="0" wp14:anchorId="7BA0182B" wp14:editId="447620C7">
                <wp:extent cx="5168900" cy="381000"/>
                <wp:effectExtent l="0" t="0" r="0" b="0"/>
                <wp:docPr id="2942552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68900" cy="381000"/>
                        </a:xfrm>
                        <a:prstGeom prst="rect">
                          <a:avLst/>
                        </a:prstGeom>
                        <a:solidFill>
                          <a:srgbClr val="FFFFFF"/>
                        </a:solidFill>
                        <a:ln w="9525">
                          <a:noFill/>
                          <a:miter lim="800000"/>
                          <a:headEnd/>
                          <a:tailEnd/>
                        </a:ln>
                      </wps:spPr>
                      <wps:txbx>
                        <w:txbxContent>
                          <w:p w14:paraId="02D337A3" w14:textId="7374F686" w:rsidR="00431C91" w:rsidRPr="00835900" w:rsidRDefault="00431C91" w:rsidP="00431C91">
                            <w:pPr>
                              <w:pStyle w:val="Caption"/>
                              <w:spacing w:before="0"/>
                              <w:jc w:val="left"/>
                            </w:pPr>
                            <w:r>
                              <w:t xml:space="preserve">Figure </w:t>
                            </w:r>
                            <w:r>
                              <w:fldChar w:fldCharType="begin"/>
                            </w:r>
                            <w:r>
                              <w:instrText xml:space="preserve"> SEQ Figure \* ARABIC </w:instrText>
                            </w:r>
                            <w:r>
                              <w:fldChar w:fldCharType="separate"/>
                            </w:r>
                            <w:r>
                              <w:rPr>
                                <w:noProof/>
                              </w:rPr>
                              <w:t>1</w:t>
                            </w:r>
                            <w:r>
                              <w:fldChar w:fldCharType="end"/>
                            </w:r>
                            <w:r>
                              <w:t>. The components of</w:t>
                            </w:r>
                            <w:r>
                              <w:rPr>
                                <w:noProof/>
                              </w:rPr>
                              <w:t xml:space="preserve"> a SOC</w:t>
                            </w:r>
                            <w:r w:rsidR="00F01EFA">
                              <w:rPr>
                                <w:noProof/>
                              </w:rPr>
                              <w:t xml:space="preserve"> </w:t>
                            </w:r>
                            <w:r>
                              <w:rPr>
                                <w:noProof/>
                              </w:rPr>
                              <w:fldChar w:fldCharType="begin"/>
                            </w:r>
                            <w:r>
                              <w:rPr>
                                <w:noProof/>
                              </w:rPr>
                              <w:instrText xml:space="preserve"> ADDIN ZOTERO_ITEM CSL_CITATION {"citationID":"Q9hjPh0G","properties":{"formattedCitation":"(Onwubiko &amp; Ouazzane, 2019)","plainCitation":"(Onwubiko &amp; Ouazzane, 2019)","noteIndex":0},"citationItems":[{"id":42,"uris":["http://zotero.org/users/13497265/items/7VAPH4EL"],"itemData":{"id":42,"type":"article-journal","abstract":"The increasing dependency of modern society on IT systems and infrastructures for essential services (e.g. internet banking, vehicular network, health-IT, etc.) coupled with the growing number of cyber incidents and security vulnerabilities have made Cyber Security Operations Centre (CSOC) undoubtedly vital. As such security operations monitoring is now an integral part of most business operations. SOCs (used interchangeably as CSOCs) are responsible for continuously and protectively monitoring business services, IT systems and infrastructures to identify vulnerabilities, detect cyber-attacks, security breaches, policy violations, and to respond to cyber incidents swiftly. They must also ensure that security events and alerts are triaged and analysed, while coordinating and managing cyber incidents to resolution. Because SOCs are vital, it is also necessary that SOCs are effective. But unfortunately, the effectiveness of SOCs are a widespread concern and a focus of boundless debate. In this paper, we identify and discuss some of the pertinent challenges to building an effective SOC. We investigate some of the factors contributing to the inefficiencies in SOCs and explain some of the challenges they face. Further, we provide and prioritise recommendations to addressing the identified issues.","container-title":"International Journal on Cyber Situational Awareness","DOI":"10.22619/IJCSA.2019.100124","ISSN":"20572182, 2633495X","issue":"1","journalAbbreviation":"IJCSA","note":"arXiv:2202.03691 [cs]","page":"11-39","source":"arXiv.org","title":"Challenges towards Building an effective Cyber Security Operations Centre","volume":"4","author":[{"family":"Onwubiko","given":"Cyril"},{"family":"Ouazzane","given":"Karim"}],"issued":{"date-parts":[["2019",12,2]]}}}],"schema":"https://github.com/citation-style-language/schema/raw/master/csl-citation.json"} </w:instrText>
                            </w:r>
                            <w:r>
                              <w:rPr>
                                <w:noProof/>
                              </w:rPr>
                              <w:fldChar w:fldCharType="separate"/>
                            </w:r>
                            <w:r w:rsidR="003C6C09" w:rsidRPr="003C6C09">
                              <w:rPr>
                                <w:noProof/>
                              </w:rPr>
                              <w:t>(Onwubiko &amp; Ouazzane, 2019)</w:t>
                            </w:r>
                            <w:r>
                              <w:rPr>
                                <w:noProof/>
                              </w:rPr>
                              <w:fldChar w:fldCharType="end"/>
                            </w:r>
                          </w:p>
                          <w:p w14:paraId="25048E62" w14:textId="0DCDCFBC" w:rsidR="00431C91" w:rsidRDefault="00431C91"/>
                        </w:txbxContent>
                      </wps:txbx>
                      <wps:bodyPr rot="0" vert="horz" wrap="square" lIns="91440" tIns="45720" rIns="91440" bIns="45720" anchor="t" anchorCtr="0">
                        <a:noAutofit/>
                      </wps:bodyPr>
                    </wps:wsp>
                  </a:graphicData>
                </a:graphic>
              </wp:inline>
            </w:drawing>
          </mc:Choice>
          <mc:Fallback>
            <w:pict>
              <v:shape w14:anchorId="7BA0182B" id="_x0000_s1027" type="#_x0000_t202" style="width:407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" stroked="f">
                <v:textbox>
                  <w:txbxContent>
                    <w:p w14:paraId="02D337A3" w14:textId="7374F686" w:rsidR="00431C91" w:rsidRPr="00835900" w:rsidRDefault="00431C91" w:rsidP="00431C91">
                      <w:pPr>
                        <w:pStyle w:val="Caption"/>
                        <w:spacing w:before="0"/>
                        <w:jc w:val="left"/>
                      </w:pPr>
                      <w:r>
                        <w:t xml:space="preserve">Figure </w:t>
                      </w:r>
                      <w:r>
                        <w:fldChar w:fldCharType="begin"/>
                      </w:r>
                      <w:r>
                        <w:instrText xml:space="preserve"> SEQ Figure \* ARABIC </w:instrText>
                      </w:r>
                      <w:r>
                        <w:fldChar w:fldCharType="separate"/>
                      </w:r>
                      <w:r>
                        <w:rPr>
                          <w:noProof/>
                        </w:rPr>
                        <w:t>1</w:t>
                      </w:r>
                      <w:r>
                        <w:fldChar w:fldCharType="end"/>
                      </w:r>
                      <w:r>
                        <w:t>. The components of</w:t>
                      </w:r>
                      <w:r>
                        <w:rPr>
                          <w:noProof/>
                        </w:rPr>
                        <w:t xml:space="preserve"> a SOC</w:t>
                      </w:r>
                      <w:r w:rsidR="00F01EFA">
                        <w:rPr>
                          <w:noProof/>
                        </w:rPr>
                        <w:t xml:space="preserve"> </w:t>
                      </w:r>
                      <w:r>
                        <w:rPr>
                          <w:noProof/>
                        </w:rPr>
                        <w:fldChar w:fldCharType="begin"/>
                      </w:r>
                      <w:r>
                        <w:rPr>
                          <w:noProof/>
                        </w:rPr>
                        <w:instrText xml:space="preserve"> ADDIN ZOTERO_ITEM CSL_CITATION {"citationID":"Q9hjPh0G","properties":{"formattedCitation":"(Onwubiko &amp; Ouazzane, 2019)","plainCitation":"(Onwubiko &amp; Ouazzane, 2019)","noteIndex":0},"citationItems":[{"id":42,"uris":["http://zotero.org/users/13497265/items/7VAPH4EL"],"itemData":{"id":42,"type":"article-journal","abstract":"The increasing dependency of modern society on IT systems and infrastructures for essential services (e.g. internet banking, vehicular network, health-IT, etc.) coupled with the growing number of cyber incidents and security vulnerabilities have made Cyber Security Operations Centre (CSOC) undoubtedly vital. As such security operations monitoring is now an integral part of most business operations. SOCs (used interchangeably as CSOCs) are responsible for continuously and protectively monitoring business services, IT systems and infrastructures to identify vulnerabilities, detect cyber-attacks, security breaches, policy violations, and to respond to cyber incidents swiftly. They must also ensure that security events and alerts are triaged and analysed, while coordinating and managing cyber incidents to resolution. Because SOCs are vital, it is also necessary that SOCs are effective. But unfortunately, the effectiveness of SOCs are a widespread concern and a focus of boundless debate. In this paper, we identify and discuss some of the pertinent challenges to building an effective SOC. We investigate some of the factors contributing to the inefficiencies in SOCs and explain some of the challenges they face. Further, we provide and prioritise recommendations to addressing the identified issues.","container-title":"International Journal on Cyber Situational Awareness","DOI":"10.22619/IJCSA.2019.100124","ISSN":"20572182, 2633495X","issue":"1","journalAbbreviation":"IJCSA","note":"arXiv:2202.03691 [cs]","page":"11-39","source":"arXiv.org","title":"Challenges towards Building an effective Cyber Security Operations Centre","volume":"4","author":[{"family":"Onwubiko","given":"Cyril"},{"family":"Ouazzane","given":"Karim"}],"issued":{"date-parts":[["2019",12,2]]}}}],"schema":"https://github.com/citation-style-language/schema/raw/master/csl-citation.json"} </w:instrText>
                      </w:r>
                      <w:r>
                        <w:rPr>
                          <w:noProof/>
                        </w:rPr>
                        <w:fldChar w:fldCharType="separate"/>
                      </w:r>
                      <w:r w:rsidR="003C6C09" w:rsidRPr="003C6C09">
                        <w:rPr>
                          <w:noProof/>
                        </w:rPr>
                        <w:t>(Onwubiko &amp; Ouazzane, 2019)</w:t>
                      </w:r>
                      <w:r>
                        <w:rPr>
                          <w:noProof/>
                        </w:rPr>
                        <w:fldChar w:fldCharType="end"/>
                      </w:r>
                    </w:p>
                    <w:p w14:paraId="25048E62" w14:textId="0DCDCFBC" w:rsidR="00431C91" w:rsidRDefault="00431C91"/>
                  </w:txbxContent>
                </v:textbox>
                <w10:anchorlock/>
              </v:shape>
            </w:pict>
          </mc:Fallback>
        </mc:AlternateContent>
      </w:r>
    </w:p>
    <w:p w14:paraId="22C2F907" w14:textId="42B47474" w:rsidR="005027CF" w:rsidRPr="005027CF" w:rsidRDefault="008C0564" w:rsidP="005027CF">
      <w:pPr>
        <w:spacing w:before="120"/>
        <w:rPr>
          <w:rFonts w:cs="Arial"/>
        </w:rPr>
      </w:pPr>
      <w:r>
        <w:rPr>
          <w:rFonts w:cs="Arial"/>
        </w:rPr>
        <w:t>A</w:t>
      </w:r>
      <w:r w:rsidR="00B55DB2" w:rsidRPr="00835900">
        <w:rPr>
          <w:rFonts w:cs="Arial"/>
        </w:rPr>
        <w:t xml:space="preserve"> SOC</w:t>
      </w:r>
      <w:r w:rsidR="007A311C" w:rsidRPr="00835900">
        <w:rPr>
          <w:rFonts w:cs="Arial"/>
        </w:rPr>
        <w:t xml:space="preserve"> </w:t>
      </w:r>
      <w:r w:rsidR="0079063F" w:rsidRPr="00835900">
        <w:rPr>
          <w:rFonts w:cs="Arial"/>
        </w:rPr>
        <w:t xml:space="preserve">is </w:t>
      </w:r>
      <w:r w:rsidR="00644B32">
        <w:rPr>
          <w:rFonts w:cs="Arial"/>
        </w:rPr>
        <w:t xml:space="preserve">the combination of People, Processes, and Technology as shown in </w:t>
      </w:r>
      <w:r w:rsidR="00644B32" w:rsidRPr="00B176C4">
        <w:rPr>
          <w:rFonts w:cs="Arial"/>
        </w:rPr>
        <w:t>Figure 1</w:t>
      </w:r>
      <w:r w:rsidR="001E7F19" w:rsidRPr="00B176C4">
        <w:rPr>
          <w:rFonts w:cs="Arial"/>
        </w:rPr>
        <w:t xml:space="preserve">, and is much more sophisticated than a </w:t>
      </w:r>
      <w:r w:rsidR="001E58FA" w:rsidRPr="00B176C4">
        <w:rPr>
          <w:rFonts w:cs="Arial"/>
        </w:rPr>
        <w:t>SIEM</w:t>
      </w:r>
      <w:r w:rsidR="00644B32" w:rsidRPr="00B176C4">
        <w:rPr>
          <w:rFonts w:cs="Arial"/>
        </w:rPr>
        <w:t xml:space="preserve">. </w:t>
      </w:r>
      <w:r w:rsidR="000E30A8" w:rsidRPr="00B176C4">
        <w:rPr>
          <w:rFonts w:cs="Arial"/>
        </w:rPr>
        <w:t>A</w:t>
      </w:r>
      <w:r w:rsidR="001121CA" w:rsidRPr="00B176C4">
        <w:rPr>
          <w:rFonts w:cs="Arial"/>
        </w:rPr>
        <w:t xml:space="preserve"> SIEM is simply a tool, </w:t>
      </w:r>
      <w:r w:rsidR="000E30A8" w:rsidRPr="00B176C4">
        <w:rPr>
          <w:rFonts w:cs="Arial"/>
        </w:rPr>
        <w:t xml:space="preserve">whereas </w:t>
      </w:r>
      <w:r w:rsidR="001121CA" w:rsidRPr="00B176C4">
        <w:rPr>
          <w:rFonts w:cs="Arial"/>
        </w:rPr>
        <w:t xml:space="preserve">a SOC </w:t>
      </w:r>
      <w:r w:rsidR="000E30A8" w:rsidRPr="00B176C4">
        <w:rPr>
          <w:rFonts w:cs="Arial"/>
        </w:rPr>
        <w:t xml:space="preserve">is </w:t>
      </w:r>
      <w:r w:rsidR="0079063F" w:rsidRPr="00B176C4">
        <w:rPr>
          <w:rFonts w:cs="Arial"/>
        </w:rPr>
        <w:t xml:space="preserve">a team of </w:t>
      </w:r>
      <w:r w:rsidR="00FA7606" w:rsidRPr="00B176C4">
        <w:rPr>
          <w:rFonts w:cs="Arial"/>
        </w:rPr>
        <w:t xml:space="preserve">experts </w:t>
      </w:r>
      <w:r w:rsidR="005152A6" w:rsidRPr="00B176C4">
        <w:rPr>
          <w:rFonts w:cs="Arial"/>
        </w:rPr>
        <w:t xml:space="preserve">that use several technologies </w:t>
      </w:r>
      <w:r w:rsidR="00112453" w:rsidRPr="00B176C4">
        <w:rPr>
          <w:rFonts w:cs="Arial"/>
        </w:rPr>
        <w:t xml:space="preserve">including a SIEM </w:t>
      </w:r>
      <w:r w:rsidR="005152A6" w:rsidRPr="00B176C4">
        <w:rPr>
          <w:rFonts w:cs="Arial"/>
        </w:rPr>
        <w:t xml:space="preserve">to detect </w:t>
      </w:r>
      <w:r w:rsidR="00112453" w:rsidRPr="00B176C4">
        <w:rPr>
          <w:rFonts w:cs="Arial"/>
        </w:rPr>
        <w:t>malicious activity and notify the relevant people</w:t>
      </w:r>
      <w:r w:rsidR="001A467F">
        <w:rPr>
          <w:rFonts w:cs="Arial"/>
        </w:rPr>
        <w:t xml:space="preserve"> </w:t>
      </w:r>
      <w:r w:rsidR="009A7700" w:rsidRPr="00B176C4">
        <w:rPr>
          <w:rFonts w:cs="Arial"/>
        </w:rPr>
        <w:fldChar w:fldCharType="begin"/>
      </w:r>
      <w:r w:rsidR="009A7700" w:rsidRPr="00B176C4">
        <w:rPr>
          <w:rFonts w:cs="Arial"/>
        </w:rPr>
        <w:instrText xml:space="preserve"> ADDIN ZOTERO_ITEM CSL_CITATION {"citationID":"L6KLzwLt","properties":{"formattedCitation":"(Orange Cyberdefense, 2023)","plainCitation":"(Orange Cyberdefense, 2023)","noteIndex":0},"citationItems":[{"id":167,"uris":["http://zotero.org/users/13497265/items/RHSA7FF6"],"itemData":{"id":167,"type":"webpage","abstract":"Acronyms dominate the jargon of incident detection and response in cybersecurity. Here is our guide to understand what they mean.","language":"en-US","title":"SOC, SIEM, MDR, EDR... what are the differences?","URL":"https://www.orangecyberdefense.com/global/blog/managed-detection-response/soc-siem-mdr-edr-what-are-the-differences","author":[{"literal":"Orange Cyberdefense"}],"accessed":{"date-parts":[["2024",5,5]]},"issued":{"date-parts":[["2023",4,5]]}}}],"schema":"https://github.com/citation-style-language/schema/raw/master/csl-citation.json"} </w:instrText>
      </w:r>
      <w:r w:rsidR="009A7700" w:rsidRPr="00B176C4">
        <w:rPr>
          <w:rFonts w:cs="Arial"/>
        </w:rPr>
        <w:fldChar w:fldCharType="separate"/>
      </w:r>
      <w:r w:rsidR="009A7700" w:rsidRPr="00B176C4">
        <w:rPr>
          <w:rFonts w:cs="Arial"/>
        </w:rPr>
        <w:t>(Orange Cyberdefense, 2023)</w:t>
      </w:r>
      <w:r w:rsidR="009A7700" w:rsidRPr="00B176C4">
        <w:rPr>
          <w:rFonts w:cs="Arial"/>
        </w:rPr>
        <w:fldChar w:fldCharType="end"/>
      </w:r>
      <w:r w:rsidR="00BB550E" w:rsidRPr="00B176C4">
        <w:rPr>
          <w:rFonts w:cs="Arial"/>
        </w:rPr>
        <w:t>. These people</w:t>
      </w:r>
      <w:r w:rsidR="00BB550E" w:rsidRPr="00835900">
        <w:rPr>
          <w:rFonts w:cs="Arial"/>
        </w:rPr>
        <w:t xml:space="preserve"> could </w:t>
      </w:r>
      <w:r w:rsidR="00FC34A0" w:rsidRPr="00835900">
        <w:rPr>
          <w:rFonts w:cs="Arial"/>
        </w:rPr>
        <w:t xml:space="preserve">include the owners of the business, legal authorities, </w:t>
      </w:r>
      <w:r w:rsidR="000536F8" w:rsidRPr="00835900">
        <w:rPr>
          <w:rFonts w:cs="Arial"/>
        </w:rPr>
        <w:t>or victims of the attack. However, they would</w:t>
      </w:r>
      <w:r w:rsidR="000E73C7" w:rsidRPr="00835900">
        <w:rPr>
          <w:rFonts w:cs="Arial"/>
        </w:rPr>
        <w:t xml:space="preserve"> only focus on the detection of attacks and not</w:t>
      </w:r>
      <w:r w:rsidR="000536F8" w:rsidRPr="00835900">
        <w:rPr>
          <w:rFonts w:cs="Arial"/>
        </w:rPr>
        <w:t xml:space="preserve"> the response</w:t>
      </w:r>
      <w:r w:rsidR="000E73C7" w:rsidRPr="00835900">
        <w:rPr>
          <w:rFonts w:cs="Arial"/>
        </w:rPr>
        <w:t xml:space="preserve"> or protection from attacks.</w:t>
      </w:r>
      <w:r w:rsidR="004D31F8" w:rsidRPr="00835900">
        <w:rPr>
          <w:rFonts w:cs="Arial"/>
        </w:rPr>
        <w:t xml:space="preserve"> A SOC is often outsourced to a company such as </w:t>
      </w:r>
      <w:r w:rsidR="00EC50EA" w:rsidRPr="00835900">
        <w:rPr>
          <w:rFonts w:cs="Arial"/>
        </w:rPr>
        <w:t xml:space="preserve">Sophos </w:t>
      </w:r>
      <w:r w:rsidR="000501E6" w:rsidRPr="00835900">
        <w:rPr>
          <w:rFonts w:cs="Arial"/>
        </w:rPr>
        <w:fldChar w:fldCharType="begin"/>
      </w:r>
      <w:r w:rsidR="000501E6" w:rsidRPr="00835900">
        <w:rPr>
          <w:rFonts w:cs="Arial"/>
        </w:rPr>
        <w:instrText xml:space="preserve"> ADDIN ZOTERO_ITEM CSL_CITATION {"citationID":"M5FSlnpa","properties":{"formattedCitation":"(Sophos, 2024)","plainCitation":"(Sophos, 2024)","noteIndex":0},"citationItems":[{"id":184,"uris":["http://zotero.org/users/13497265/items/GZ85QEIC"],"itemData":{"id":184,"type":"webpage","language":"en","title":"Managed Detection and Response | Sophos MDR","URL":"https://www.sophos.com/en-us/products/managed-detection-and-response","author":[{"literal":"Sophos"}],"accessed":{"date-parts":[["2024",5,6]]},"issued":{"date-parts":[["2024",4,30]]}}}],"schema":"https://github.com/citation-style-language/schema/raw/master/csl-citation.json"} </w:instrText>
      </w:r>
      <w:r w:rsidR="000501E6" w:rsidRPr="00835900">
        <w:rPr>
          <w:rFonts w:cs="Arial"/>
        </w:rPr>
        <w:fldChar w:fldCharType="separate"/>
      </w:r>
      <w:r w:rsidR="000501E6" w:rsidRPr="00835900">
        <w:rPr>
          <w:rFonts w:cs="Arial"/>
        </w:rPr>
        <w:t>(Sophos, 2024)</w:t>
      </w:r>
      <w:r w:rsidR="000501E6" w:rsidRPr="00835900">
        <w:rPr>
          <w:rFonts w:cs="Arial"/>
        </w:rPr>
        <w:fldChar w:fldCharType="end"/>
      </w:r>
      <w:r w:rsidR="00445A13" w:rsidRPr="00835900">
        <w:rPr>
          <w:rFonts w:cs="Arial"/>
        </w:rPr>
        <w:t>, which was done in my father’s case</w:t>
      </w:r>
      <w:r w:rsidR="00A80257" w:rsidRPr="00835900">
        <w:rPr>
          <w:rFonts w:cs="Arial"/>
        </w:rPr>
        <w:t>.</w:t>
      </w:r>
      <w:bookmarkStart w:id="16" w:name="_Toc165924771"/>
      <w:bookmarkStart w:id="17" w:name="_Toc168646372"/>
      <w:bookmarkStart w:id="18" w:name="_Toc171513785"/>
      <w:r w:rsidR="007703AB">
        <w:rPr>
          <w:rFonts w:cs="Arial"/>
        </w:rPr>
        <w:t xml:space="preserve"> </w:t>
      </w:r>
      <w:r w:rsidR="002D1272">
        <w:rPr>
          <w:rFonts w:cs="Arial"/>
        </w:rPr>
        <w:t xml:space="preserve">  </w:t>
      </w:r>
    </w:p>
    <w:p w14:paraId="4D59E6E4" w14:textId="577EEDFC" w:rsidR="005027CF" w:rsidRDefault="005027CF" w:rsidP="005027CF">
      <w:pPr>
        <w:pStyle w:val="Heading2"/>
      </w:pPr>
      <w:r>
        <w:t>MDR system</w:t>
      </w:r>
    </w:p>
    <w:p w14:paraId="40BF28F8" w14:textId="1E332C10" w:rsidR="00A62AFF" w:rsidRDefault="00E65589" w:rsidP="00E65589">
      <w:pPr>
        <w:pStyle w:val="Index"/>
      </w:pPr>
      <w:r>
        <w:t xml:space="preserve">Whereas an MDR system is an extension of a SOC </w:t>
      </w:r>
      <w:r w:rsidR="00C118A8">
        <w:t xml:space="preserve">that does deal </w:t>
      </w:r>
      <w:r w:rsidR="00FB62CD">
        <w:t xml:space="preserve">with the </w:t>
      </w:r>
      <w:r w:rsidR="002A3032">
        <w:t>response to attacks</w:t>
      </w:r>
      <w:r w:rsidR="00FF113D">
        <w:t xml:space="preserve"> </w:t>
      </w:r>
      <w:r w:rsidR="00F219B1">
        <w:fldChar w:fldCharType="begin"/>
      </w:r>
      <w:r w:rsidR="00F219B1">
        <w:instrText xml:space="preserve"> ADDIN ZOTERO_ITEM CSL_CITATION {"citationID":"uCJ5sUdw","properties":{"formattedCitation":"(Pinson-Roxburgh, 2023)","plainCitation":"(Pinson-Roxburgh, 2023)","noteIndex":0},"citationItems":[{"id":154,"uris":["http://zotero.org/users/13497265/items/E5J2E95Z"],"itemData":{"id":154,"type":"webpage","abstract":"Exploring the differences between an MDR, managed SOC and managed SIEM, and which is best to protect your business.","container-title":"Defense.com™","language":"en-GB","title":"Difference between MDR, SOC &amp; SIEM","URL":"https://www.defense.com/blog/mdr-soc-and-siem","author":[{"family":"Pinson-Roxburgh","given":"Oliver"}],"accessed":{"date-parts":[["2024",5,3]]},"issued":{"date-parts":[["2023",3,28]]}}}],"schema":"https://github.com/citation-style-language/schema/raw/master/csl-citation.json"} </w:instrText>
      </w:r>
      <w:r w:rsidR="00F219B1">
        <w:fldChar w:fldCharType="separate"/>
      </w:r>
      <w:r w:rsidR="00F219B1" w:rsidRPr="00F219B1">
        <w:t>(Pinson-Roxburgh, 2023)</w:t>
      </w:r>
      <w:r w:rsidR="00F219B1">
        <w:fldChar w:fldCharType="end"/>
      </w:r>
      <w:r w:rsidR="003C7075">
        <w:t xml:space="preserve">. </w:t>
      </w:r>
      <w:r w:rsidR="00D75000">
        <w:t xml:space="preserve">This would involve </w:t>
      </w:r>
      <w:r w:rsidR="00423B34">
        <w:t>attempting to contain the attack</w:t>
      </w:r>
      <w:r w:rsidR="0094614A">
        <w:t>,</w:t>
      </w:r>
      <w:r w:rsidR="007A0C13">
        <w:t xml:space="preserve"> </w:t>
      </w:r>
      <w:r w:rsidR="00423B34">
        <w:t xml:space="preserve">and directly investigating </w:t>
      </w:r>
      <w:r w:rsidR="007A0C13">
        <w:t>it</w:t>
      </w:r>
      <w:r w:rsidR="0094614A">
        <w:t xml:space="preserve"> after it has happened.</w:t>
      </w:r>
      <w:r w:rsidR="00A62AFF">
        <w:br w:type="page"/>
      </w:r>
    </w:p>
    <w:p w14:paraId="69DFFF94" w14:textId="3DE2CC29" w:rsidR="00301EEE" w:rsidRPr="00835900" w:rsidRDefault="00656EAB" w:rsidP="00290FC0">
      <w:pPr>
        <w:pStyle w:val="Heading2"/>
        <w:rPr>
          <w:rFonts w:cs="Arial"/>
        </w:rPr>
      </w:pPr>
      <w:r w:rsidRPr="00835900">
        <w:rPr>
          <w:rFonts w:cs="Arial"/>
        </w:rPr>
        <w:lastRenderedPageBreak/>
        <w:t>Social engineering</w:t>
      </w:r>
      <w:bookmarkEnd w:id="16"/>
      <w:bookmarkEnd w:id="17"/>
      <w:bookmarkEnd w:id="18"/>
    </w:p>
    <w:p w14:paraId="05CD61BB" w14:textId="2B855FCF" w:rsidR="00F8427B" w:rsidRPr="00A62AFF" w:rsidRDefault="00800FC6" w:rsidP="00A62AFF">
      <w:pPr>
        <w:spacing w:after="240"/>
      </w:pPr>
      <w:r w:rsidRPr="00835900">
        <w:t xml:space="preserve">Social engineering </w:t>
      </w:r>
      <w:r w:rsidR="00031EBD" w:rsidRPr="00835900">
        <w:t xml:space="preserve">refers </w:t>
      </w:r>
      <w:r w:rsidR="0087376D" w:rsidRPr="00835900">
        <w:t>to manipulating</w:t>
      </w:r>
      <w:r w:rsidR="00031EBD" w:rsidRPr="00835900">
        <w:t xml:space="preserve"> </w:t>
      </w:r>
      <w:r w:rsidRPr="00835900">
        <w:t xml:space="preserve">victims </w:t>
      </w:r>
      <w:r w:rsidR="00905400">
        <w:t>with</w:t>
      </w:r>
      <w:r w:rsidR="00031EBD" w:rsidRPr="00835900">
        <w:t xml:space="preserve"> digital tools</w:t>
      </w:r>
      <w:r w:rsidR="007E2C0A" w:rsidRPr="00835900">
        <w:t xml:space="preserve"> into </w:t>
      </w:r>
      <w:r w:rsidRPr="00835900">
        <w:t xml:space="preserve">divulging information or doing inappropriate actions </w:t>
      </w:r>
      <w:r w:rsidR="000501E6" w:rsidRPr="00835900">
        <w:fldChar w:fldCharType="begin"/>
      </w:r>
      <w:r w:rsidR="000501E6" w:rsidRPr="00835900">
        <w:instrText xml:space="preserve"> ADDIN ZOTERO_ITEM CSL_CITATION {"citationID":"Ts2aaCkU","properties":{"formattedCitation":"(Graphus, n.d.)","plainCitation":"(Graphus, n.d.)","noteIndex":0},"citationItems":[{"id":181,"uris":["http://zotero.org/users/13497265/items/QKYG3IHQ"],"itemData":{"id":181,"type":"webpage","abstract":"Take a deep dive into the relationship between social engineering and spear-phishing to see how cybercriminals tempt their targets into making that one fatal click that leads to disaster.","container-title":"Graphus","language":"en-US","title":"Spear Phishing &amp; Social Engineering | Graphus eBook","URL":"https://www.graphus.ai/resources/spear-phishing-social-engineering/","author":[{"literal":"Graphus"}],"accessed":{"date-parts":[["2024",5,5]]}}}],"schema":"https://github.com/citation-style-language/schema/raw/master/csl-citation.json"} </w:instrText>
      </w:r>
      <w:r w:rsidR="000501E6" w:rsidRPr="00835900">
        <w:fldChar w:fldCharType="separate"/>
      </w:r>
      <w:r w:rsidR="000501E6" w:rsidRPr="00835900">
        <w:rPr>
          <w:rFonts w:cs="Arial"/>
        </w:rPr>
        <w:t>(Graphus, n.d.)</w:t>
      </w:r>
      <w:r w:rsidR="000501E6" w:rsidRPr="00835900">
        <w:fldChar w:fldCharType="end"/>
      </w:r>
      <w:r w:rsidRPr="00835900">
        <w:t>.</w:t>
      </w:r>
      <w:r w:rsidR="00D06B4D">
        <w:t xml:space="preserve"> These digital tools can be</w:t>
      </w:r>
      <w:r w:rsidRPr="00835900">
        <w:t xml:space="preserve"> email, websites, </w:t>
      </w:r>
      <w:r w:rsidR="00D06B4D">
        <w:t>or</w:t>
      </w:r>
      <w:r w:rsidRPr="00835900">
        <w:t xml:space="preserve"> many other forms of digital media.</w:t>
      </w:r>
      <w:r w:rsidR="00974CA3" w:rsidRPr="00835900">
        <w:t xml:space="preserve"> </w:t>
      </w:r>
      <w:r w:rsidR="00E46B4A" w:rsidRPr="00835900">
        <w:rPr>
          <w:rFonts w:cs="Arial"/>
        </w:rPr>
        <w:t>P</w:t>
      </w:r>
      <w:r w:rsidR="00182DFD" w:rsidRPr="00835900">
        <w:rPr>
          <w:rFonts w:cs="Arial"/>
        </w:rPr>
        <w:t>hishing</w:t>
      </w:r>
      <w:r w:rsidR="00912434" w:rsidRPr="00835900">
        <w:rPr>
          <w:rFonts w:cs="Arial"/>
        </w:rPr>
        <w:t xml:space="preserve"> </w:t>
      </w:r>
      <w:r w:rsidR="00030594" w:rsidRPr="00835900">
        <w:rPr>
          <w:rFonts w:cs="Arial"/>
        </w:rPr>
        <w:t xml:space="preserve">is </w:t>
      </w:r>
      <w:r w:rsidR="00017815" w:rsidRPr="00835900">
        <w:rPr>
          <w:rFonts w:cs="Arial"/>
        </w:rPr>
        <w:t xml:space="preserve">a form of social engineering where </w:t>
      </w:r>
      <w:r w:rsidR="00DE3E76" w:rsidRPr="00835900">
        <w:rPr>
          <w:rFonts w:cs="Arial"/>
        </w:rPr>
        <w:t>an</w:t>
      </w:r>
      <w:r w:rsidR="00711B19" w:rsidRPr="00835900">
        <w:rPr>
          <w:rFonts w:cs="Arial"/>
        </w:rPr>
        <w:t xml:space="preserve"> </w:t>
      </w:r>
      <w:r w:rsidR="00DE3E76" w:rsidRPr="00835900">
        <w:rPr>
          <w:rFonts w:cs="Arial"/>
        </w:rPr>
        <w:t>attacker</w:t>
      </w:r>
      <w:r w:rsidR="00711B19" w:rsidRPr="00835900">
        <w:rPr>
          <w:rFonts w:cs="Arial"/>
        </w:rPr>
        <w:t xml:space="preserve"> </w:t>
      </w:r>
      <w:r w:rsidR="001E3638" w:rsidRPr="00835900">
        <w:rPr>
          <w:rFonts w:cs="Arial"/>
        </w:rPr>
        <w:t xml:space="preserve">contacts a large number of victims simultaneously, usually through </w:t>
      </w:r>
      <w:r w:rsidR="000D70A8" w:rsidRPr="00835900">
        <w:rPr>
          <w:rFonts w:cs="Arial"/>
        </w:rPr>
        <w:t>email</w:t>
      </w:r>
      <w:r w:rsidR="000E70AE" w:rsidRPr="00835900">
        <w:rPr>
          <w:rFonts w:cs="Arial"/>
        </w:rPr>
        <w:t xml:space="preserve"> </w:t>
      </w:r>
      <w:r w:rsidR="000501E6" w:rsidRPr="00835900">
        <w:rPr>
          <w:rFonts w:cs="Arial"/>
        </w:rPr>
        <w:fldChar w:fldCharType="begin"/>
      </w:r>
      <w:r w:rsidR="000501E6" w:rsidRPr="00835900">
        <w:rPr>
          <w:rFonts w:cs="Arial"/>
        </w:rPr>
        <w:instrText xml:space="preserve"> ADDIN ZOTERO_ITEM CSL_CITATION {"citationID":"tHLZm3No","properties":{"formattedCitation":"({\\i{}Phishing, Technique T1566 - Enterprise | MITRE ATT&amp;CK\\uc0\\u174{}}, n.d.)","plainCitation":"(Phishing, Technique T1566 - Enterprise | MITRE ATT&amp;CK®, n.d.)","noteIndex":0},"citationItems":[{"id":177,"uris":["http://zotero.org/users/13497265/items/BR7HAKI2"],"itemData":{"id":177,"type":"webpage","title":"Phishing, Technique T1566 - Enterprise | MITRE ATT&amp;CK®","URL":"https://attack.mitre.org/techniques/T1566/","accessed":{"date-parts":[["2024",5,5]]}}}],"schema":"https://github.com/citation-style-language/schema/raw/master/csl-citation.json"} </w:instrText>
      </w:r>
      <w:r w:rsidR="000501E6" w:rsidRPr="00835900">
        <w:rPr>
          <w:rFonts w:cs="Arial"/>
        </w:rPr>
        <w:fldChar w:fldCharType="separate"/>
      </w:r>
      <w:r w:rsidR="000501E6" w:rsidRPr="00835900">
        <w:rPr>
          <w:rFonts w:cs="Arial"/>
        </w:rPr>
        <w:t>(</w:t>
      </w:r>
      <w:r w:rsidR="000501E6" w:rsidRPr="00835900">
        <w:rPr>
          <w:rFonts w:cs="Arial"/>
          <w:i/>
          <w:iCs/>
        </w:rPr>
        <w:t>Phishing, Technique T1566 - Enterprise | MITRE ATT&amp;CK®</w:t>
      </w:r>
      <w:r w:rsidR="000501E6" w:rsidRPr="00835900">
        <w:rPr>
          <w:rFonts w:cs="Arial"/>
        </w:rPr>
        <w:t>, n.d.)</w:t>
      </w:r>
      <w:r w:rsidR="000501E6" w:rsidRPr="00835900">
        <w:rPr>
          <w:rFonts w:cs="Arial"/>
        </w:rPr>
        <w:fldChar w:fldCharType="end"/>
      </w:r>
      <w:r w:rsidR="000D70A8" w:rsidRPr="00835900">
        <w:rPr>
          <w:rFonts w:cs="Arial"/>
        </w:rPr>
        <w:t>.</w:t>
      </w:r>
      <w:r w:rsidR="00172E94">
        <w:rPr>
          <w:rFonts w:cs="Arial"/>
        </w:rPr>
        <w:t xml:space="preserve"> Attacks are </w:t>
      </w:r>
      <w:r w:rsidR="00A62AFF">
        <w:rPr>
          <w:rFonts w:cs="Arial"/>
        </w:rPr>
        <w:t>usually</w:t>
      </w:r>
      <w:r w:rsidR="00172E94">
        <w:rPr>
          <w:rFonts w:cs="Arial"/>
        </w:rPr>
        <w:t xml:space="preserve"> performed </w:t>
      </w:r>
      <w:r w:rsidR="00AA4FE7">
        <w:rPr>
          <w:rFonts w:cs="Arial"/>
        </w:rPr>
        <w:t>by encouraging victims to</w:t>
      </w:r>
      <w:r w:rsidR="006601BE">
        <w:rPr>
          <w:rFonts w:cs="Arial"/>
        </w:rPr>
        <w:t xml:space="preserve"> open a</w:t>
      </w:r>
      <w:r w:rsidR="00935D98" w:rsidRPr="00835900">
        <w:rPr>
          <w:rFonts w:cs="Arial"/>
        </w:rPr>
        <w:t xml:space="preserve"> </w:t>
      </w:r>
      <w:r w:rsidR="00C044C7" w:rsidRPr="00835900">
        <w:rPr>
          <w:rFonts w:cs="Arial"/>
        </w:rPr>
        <w:t>malicious</w:t>
      </w:r>
      <w:r w:rsidR="00E50856">
        <w:rPr>
          <w:rFonts w:cs="Arial"/>
        </w:rPr>
        <w:t xml:space="preserve"> </w:t>
      </w:r>
      <w:r w:rsidR="00C044C7" w:rsidRPr="00835900">
        <w:rPr>
          <w:rFonts w:cs="Arial"/>
        </w:rPr>
        <w:t xml:space="preserve">link </w:t>
      </w:r>
      <w:r w:rsidR="00CB3018" w:rsidRPr="00835900">
        <w:rPr>
          <w:rFonts w:cs="Arial"/>
        </w:rPr>
        <w:t xml:space="preserve">which executes malicious code on the victim’s </w:t>
      </w:r>
      <w:r w:rsidR="00E50856" w:rsidRPr="00835900">
        <w:rPr>
          <w:rFonts w:cs="Arial"/>
        </w:rPr>
        <w:t>device</w:t>
      </w:r>
      <w:r w:rsidR="00E50856">
        <w:rPr>
          <w:rFonts w:cs="Arial"/>
        </w:rPr>
        <w:t xml:space="preserve"> or</w:t>
      </w:r>
      <w:r w:rsidR="00E56955">
        <w:rPr>
          <w:rFonts w:cs="Arial"/>
        </w:rPr>
        <w:t xml:space="preserve"> impersonates a legitimate website and stores their account’s details when they try to login</w:t>
      </w:r>
      <w:r w:rsidR="007D4BA8">
        <w:rPr>
          <w:rFonts w:cs="Arial"/>
        </w:rPr>
        <w:t>.</w:t>
      </w:r>
      <w:r w:rsidR="00C53CEB" w:rsidRPr="00C53CEB">
        <w:rPr>
          <w:rFonts w:cs="Arial"/>
        </w:rPr>
        <w:t xml:space="preserve"> </w:t>
      </w:r>
      <w:r w:rsidR="007D4BA8">
        <w:rPr>
          <w:rFonts w:cs="Arial"/>
        </w:rPr>
        <w:t xml:space="preserve">However, </w:t>
      </w:r>
      <w:r w:rsidR="00C2451C">
        <w:rPr>
          <w:rFonts w:cs="Arial"/>
        </w:rPr>
        <w:t xml:space="preserve">attackers </w:t>
      </w:r>
      <w:r w:rsidR="007D4BA8">
        <w:rPr>
          <w:rFonts w:cs="Arial"/>
        </w:rPr>
        <w:t xml:space="preserve">also </w:t>
      </w:r>
      <w:r w:rsidR="00C2451C">
        <w:rPr>
          <w:rFonts w:cs="Arial"/>
        </w:rPr>
        <w:t xml:space="preserve">sometimes attempt to start a conversation with </w:t>
      </w:r>
      <w:r w:rsidR="007D4BA8">
        <w:rPr>
          <w:rFonts w:cs="Arial"/>
        </w:rPr>
        <w:t>the victim</w:t>
      </w:r>
      <w:r w:rsidR="00266E4E">
        <w:rPr>
          <w:rFonts w:cs="Arial"/>
        </w:rPr>
        <w:t xml:space="preserve"> to manipulate them into giving money or </w:t>
      </w:r>
      <w:r w:rsidR="007D4BA8">
        <w:rPr>
          <w:rFonts w:cs="Arial"/>
        </w:rPr>
        <w:t xml:space="preserve">other </w:t>
      </w:r>
      <w:r w:rsidR="003C67BF">
        <w:rPr>
          <w:rFonts w:cs="Arial"/>
        </w:rPr>
        <w:t>acts</w:t>
      </w:r>
      <w:r w:rsidR="00E90DF5" w:rsidRPr="00835900">
        <w:rPr>
          <w:rFonts w:cs="Arial"/>
        </w:rPr>
        <w:t>.</w:t>
      </w:r>
      <w:r w:rsidR="007B6912">
        <w:rPr>
          <w:rFonts w:cs="Arial"/>
        </w:rPr>
        <w:t xml:space="preserve"> </w:t>
      </w:r>
      <w:r w:rsidR="00BD5CA6" w:rsidRPr="00835900">
        <w:rPr>
          <w:rFonts w:cs="Arial"/>
        </w:rPr>
        <w:t>P</w:t>
      </w:r>
      <w:r w:rsidR="00572F22" w:rsidRPr="00835900">
        <w:rPr>
          <w:rFonts w:cs="Arial"/>
        </w:rPr>
        <w:t>hishing was by far the most</w:t>
      </w:r>
      <w:r w:rsidR="00BD5CA6" w:rsidRPr="00835900">
        <w:rPr>
          <w:rFonts w:cs="Arial"/>
        </w:rPr>
        <w:t xml:space="preserve"> used</w:t>
      </w:r>
      <w:r w:rsidR="00572F22" w:rsidRPr="00835900">
        <w:rPr>
          <w:rFonts w:cs="Arial"/>
        </w:rPr>
        <w:t xml:space="preserve"> </w:t>
      </w:r>
      <w:r w:rsidR="00101974" w:rsidRPr="00835900">
        <w:rPr>
          <w:rFonts w:cs="Arial"/>
        </w:rPr>
        <w:t xml:space="preserve">initial access method </w:t>
      </w:r>
      <w:r w:rsidR="00572F22" w:rsidRPr="00835900">
        <w:rPr>
          <w:rFonts w:cs="Arial"/>
        </w:rPr>
        <w:t xml:space="preserve">in </w:t>
      </w:r>
      <w:r w:rsidR="00BB3030">
        <w:rPr>
          <w:rFonts w:cs="Arial"/>
        </w:rPr>
        <w:t>cyberattack</w:t>
      </w:r>
      <w:r w:rsidR="00101974" w:rsidRPr="00835900">
        <w:rPr>
          <w:rFonts w:cs="Arial"/>
        </w:rPr>
        <w:t>s</w:t>
      </w:r>
      <w:r w:rsidR="00572F22" w:rsidRPr="00835900">
        <w:rPr>
          <w:rFonts w:cs="Arial"/>
        </w:rPr>
        <w:t xml:space="preserve"> </w:t>
      </w:r>
      <w:r w:rsidR="00101974" w:rsidRPr="00835900">
        <w:rPr>
          <w:rFonts w:cs="Arial"/>
        </w:rPr>
        <w:t>during</w:t>
      </w:r>
      <w:r w:rsidR="004921A2" w:rsidRPr="00835900">
        <w:rPr>
          <w:rFonts w:cs="Arial"/>
        </w:rPr>
        <w:t xml:space="preserve"> </w:t>
      </w:r>
      <w:r w:rsidR="00101974" w:rsidRPr="00835900">
        <w:rPr>
          <w:rFonts w:cs="Arial"/>
        </w:rPr>
        <w:t>2022 and 2023</w:t>
      </w:r>
      <w:r w:rsidR="004921A2" w:rsidRPr="00835900">
        <w:rPr>
          <w:rFonts w:cs="Arial"/>
        </w:rPr>
        <w:t xml:space="preserve"> </w:t>
      </w:r>
      <w:r w:rsidR="00B756FF" w:rsidRPr="00835900">
        <w:rPr>
          <w:rFonts w:cs="Arial"/>
        </w:rPr>
        <w:fldChar w:fldCharType="begin"/>
      </w:r>
      <w:r w:rsidR="00B756FF" w:rsidRPr="00835900">
        <w:rPr>
          <w:rFonts w:cs="Arial"/>
        </w:rPr>
        <w:instrText xml:space="preserve"> ADDIN ZOTERO_ITEM CSL_CITATION {"citationID":"zVyL7x7T","properties":{"formattedCitation":"(Iacono et al., 2023)","plainCitation":"(Iacono et al., 2023)","noteIndex":0},"citationItems":[{"id":171,"uris":["http://zotero.org/users/13497265/items/VHRDR6IV"],"itemData":{"id":171,"type":"report","language":"en","publisher":"Kroll","source":"Zotero","title":"Q4 2023 Cyber Threat Landscape Report: Threat Actors Breach the Outer Limits","URL":"https://www.kroll.com/en/insights/publications/cyber/threat-intelligence-reports/q4-2023-threat-landscape-report-threat-actors-breach-outer-limits","author":[{"family":"Iacono","given":"Laurie"},{"family":"Glass","given":"George"},{"family":"Wojcieszek","given":"Keith"}],"issued":{"date-parts":[["2023",2,21]]}}}],"schema":"https://github.com/citation-style-language/schema/raw/master/csl-citation.json"} </w:instrText>
      </w:r>
      <w:r w:rsidR="00B756FF" w:rsidRPr="00835900">
        <w:rPr>
          <w:rFonts w:cs="Arial"/>
        </w:rPr>
        <w:fldChar w:fldCharType="separate"/>
      </w:r>
      <w:r w:rsidR="00B756FF" w:rsidRPr="00835900">
        <w:rPr>
          <w:rFonts w:cs="Arial"/>
        </w:rPr>
        <w:t>(Iacono et al., 2023)</w:t>
      </w:r>
      <w:r w:rsidR="00B756FF" w:rsidRPr="00835900">
        <w:rPr>
          <w:rFonts w:cs="Arial"/>
        </w:rPr>
        <w:fldChar w:fldCharType="end"/>
      </w:r>
      <w:r w:rsidR="0021558E" w:rsidRPr="00835900">
        <w:rPr>
          <w:rFonts w:cs="Arial"/>
        </w:rPr>
        <w:t>.</w:t>
      </w:r>
      <w:r w:rsidR="00AE0A03" w:rsidRPr="00835900">
        <w:rPr>
          <w:rFonts w:cs="Arial"/>
        </w:rPr>
        <w:t xml:space="preserve"> </w:t>
      </w:r>
      <w:r w:rsidR="00AE0A03" w:rsidRPr="00835900">
        <w:t xml:space="preserve">This is because the victim often </w:t>
      </w:r>
      <w:r w:rsidR="0098097C" w:rsidRPr="00835900">
        <w:t>does not</w:t>
      </w:r>
      <w:r w:rsidR="00AE0A03" w:rsidRPr="00835900">
        <w:t xml:space="preserve"> realise that they did anything wrong until long after the </w:t>
      </w:r>
      <w:r w:rsidR="00DE3E76" w:rsidRPr="00835900">
        <w:t>attacker</w:t>
      </w:r>
      <w:r w:rsidR="00AE0A03" w:rsidRPr="00835900">
        <w:t xml:space="preserve"> has exploited </w:t>
      </w:r>
      <w:r w:rsidR="00AE0A03" w:rsidRPr="001374B0">
        <w:t>them, and people are often the weakest link in a business' security profile.</w:t>
      </w:r>
    </w:p>
    <w:p w14:paraId="6BC93696" w14:textId="23DA36A3" w:rsidR="00E26654" w:rsidRDefault="00821BC7" w:rsidP="00290FC0">
      <w:pPr>
        <w:rPr>
          <w:rFonts w:cs="Arial"/>
        </w:rPr>
      </w:pPr>
      <w:r w:rsidRPr="001374B0">
        <w:rPr>
          <w:rFonts w:cs="Arial"/>
        </w:rPr>
        <w:t>Spear-phishing</w:t>
      </w:r>
      <w:r w:rsidR="00D358F5" w:rsidRPr="00835900">
        <w:rPr>
          <w:rFonts w:cs="Arial"/>
        </w:rPr>
        <w:t xml:space="preserve"> is a form of phishing where the </w:t>
      </w:r>
      <w:r w:rsidR="00DE3E76" w:rsidRPr="00835900">
        <w:rPr>
          <w:rFonts w:cs="Arial"/>
        </w:rPr>
        <w:t>attacker</w:t>
      </w:r>
      <w:r w:rsidR="00D358F5" w:rsidRPr="00835900">
        <w:rPr>
          <w:rFonts w:cs="Arial"/>
        </w:rPr>
        <w:t xml:space="preserve"> </w:t>
      </w:r>
      <w:r w:rsidR="00611063" w:rsidRPr="00835900">
        <w:rPr>
          <w:rFonts w:cs="Arial"/>
        </w:rPr>
        <w:t xml:space="preserve">targets a single victim </w:t>
      </w:r>
      <w:r w:rsidR="00B759ED" w:rsidRPr="00835900">
        <w:rPr>
          <w:rFonts w:cs="Arial"/>
        </w:rPr>
        <w:t>and does research on them in order to launch a specialised attack</w:t>
      </w:r>
      <w:r w:rsidR="00DA65D0">
        <w:rPr>
          <w:rFonts w:cs="Arial"/>
        </w:rPr>
        <w:t xml:space="preserve"> </w:t>
      </w:r>
      <w:r w:rsidR="00BA00F2">
        <w:rPr>
          <w:rFonts w:cs="Arial"/>
        </w:rPr>
        <w:fldChar w:fldCharType="begin"/>
      </w:r>
      <w:r w:rsidR="00BA00F2">
        <w:rPr>
          <w:rFonts w:cs="Arial"/>
        </w:rPr>
        <w:instrText xml:space="preserve"> ADDIN ZOTERO_ITEM CSL_CITATION {"citationID":"nquAVQPx","properties":{"formattedCitation":"(Graphus, n.d.)","plainCitation":"(Graphus, n.d.)","noteIndex":0},"citationItems":[{"id":181,"uris":["http://zotero.org/users/13497265/items/QKYG3IHQ"],"itemData":{"id":181,"type":"webpage","abstract":"Take a deep dive into the relationship between social engineering and spear-phishing to see how cybercriminals tempt their targets into making that one fatal click that leads to disaster.","container-title":"Graphus","language":"en-US","title":"Spear Phishing &amp; Social Engineering | Graphus eBook","URL":"https://www.graphus.ai/resources/spear-phishing-social-engineering/","author":[{"literal":"Graphus"}],"accessed":{"date-parts":[["2024",5,5]]}}}],"schema":"https://github.com/citation-style-language/schema/raw/master/csl-citation.json"} </w:instrText>
      </w:r>
      <w:r w:rsidR="00BA00F2">
        <w:rPr>
          <w:rFonts w:cs="Arial"/>
        </w:rPr>
        <w:fldChar w:fldCharType="separate"/>
      </w:r>
      <w:r w:rsidR="00BA00F2" w:rsidRPr="00BA00F2">
        <w:rPr>
          <w:rFonts w:cs="Arial"/>
        </w:rPr>
        <w:t>(Graphus, n.d.)</w:t>
      </w:r>
      <w:r w:rsidR="00BA00F2">
        <w:rPr>
          <w:rFonts w:cs="Arial"/>
        </w:rPr>
        <w:fldChar w:fldCharType="end"/>
      </w:r>
      <w:r w:rsidR="00B759ED" w:rsidRPr="00835900">
        <w:rPr>
          <w:rFonts w:cs="Arial"/>
        </w:rPr>
        <w:t xml:space="preserve">. </w:t>
      </w:r>
      <w:r w:rsidR="00237190" w:rsidRPr="00835900">
        <w:rPr>
          <w:rFonts w:cs="Arial"/>
        </w:rPr>
        <w:t xml:space="preserve">It </w:t>
      </w:r>
      <w:r w:rsidR="00CE0744">
        <w:rPr>
          <w:rFonts w:cs="Arial"/>
        </w:rPr>
        <w:t xml:space="preserve">can </w:t>
      </w:r>
      <w:r w:rsidR="00237190" w:rsidRPr="00835900">
        <w:rPr>
          <w:rFonts w:cs="Arial"/>
        </w:rPr>
        <w:t>require</w:t>
      </w:r>
      <w:r w:rsidR="00CE0744">
        <w:rPr>
          <w:rFonts w:cs="Arial"/>
        </w:rPr>
        <w:t xml:space="preserve"> </w:t>
      </w:r>
      <w:r w:rsidR="00237190" w:rsidRPr="00835900">
        <w:rPr>
          <w:rFonts w:cs="Arial"/>
        </w:rPr>
        <w:t xml:space="preserve">significantly more effort than a regular phishing </w:t>
      </w:r>
      <w:r w:rsidR="00AD65D1" w:rsidRPr="00835900">
        <w:rPr>
          <w:rFonts w:cs="Arial"/>
        </w:rPr>
        <w:t>attack but</w:t>
      </w:r>
      <w:r w:rsidR="00237190" w:rsidRPr="00835900">
        <w:rPr>
          <w:rFonts w:cs="Arial"/>
        </w:rPr>
        <w:t xml:space="preserve"> is also more likely to be successful as</w:t>
      </w:r>
      <w:r w:rsidR="0059681B">
        <w:rPr>
          <w:rFonts w:cs="Arial"/>
        </w:rPr>
        <w:t xml:space="preserve"> the attack can seem more believable </w:t>
      </w:r>
      <w:r w:rsidR="0037705E">
        <w:rPr>
          <w:rFonts w:cs="Arial"/>
        </w:rPr>
        <w:t>and urgent to the victim</w:t>
      </w:r>
      <w:r w:rsidR="00237190" w:rsidRPr="00835900">
        <w:rPr>
          <w:rFonts w:cs="Arial"/>
        </w:rPr>
        <w:t xml:space="preserve">. </w:t>
      </w:r>
      <w:r w:rsidR="0059784C">
        <w:rPr>
          <w:rFonts w:cs="Arial"/>
        </w:rPr>
        <w:t xml:space="preserve">Figure 2 </w:t>
      </w:r>
      <w:r>
        <w:rPr>
          <w:rFonts w:cs="Arial"/>
        </w:rPr>
        <w:t>is</w:t>
      </w:r>
      <w:r w:rsidR="0059784C">
        <w:rPr>
          <w:rFonts w:cs="Arial"/>
        </w:rPr>
        <w:t xml:space="preserve"> an example of a spear</w:t>
      </w:r>
      <w:r>
        <w:rPr>
          <w:rFonts w:cs="Arial"/>
        </w:rPr>
        <w:t xml:space="preserve">-phishing attack where the attacker </w:t>
      </w:r>
      <w:r w:rsidR="00E37684">
        <w:rPr>
          <w:rFonts w:cs="Arial"/>
        </w:rPr>
        <w:t>has done some research on the target and disguised a link to a malicious website as a link to their work.</w:t>
      </w:r>
      <w:r w:rsidR="005841F7">
        <w:rPr>
          <w:rFonts w:cs="Arial"/>
        </w:rPr>
        <w:t xml:space="preserve"> </w:t>
      </w:r>
      <w:r w:rsidR="00226537">
        <w:rPr>
          <w:rFonts w:cs="Arial"/>
        </w:rPr>
        <w:t>Spear-phishing could be u</w:t>
      </w:r>
      <w:r w:rsidR="00A51EED">
        <w:rPr>
          <w:rFonts w:cs="Arial"/>
        </w:rPr>
        <w:t>sed by attackers to build</w:t>
      </w:r>
      <w:r w:rsidR="001B3D0D">
        <w:rPr>
          <w:rFonts w:cs="Arial"/>
        </w:rPr>
        <w:t xml:space="preserve"> </w:t>
      </w:r>
      <w:r w:rsidR="00A51EED">
        <w:rPr>
          <w:rFonts w:cs="Arial"/>
        </w:rPr>
        <w:t xml:space="preserve">a </w:t>
      </w:r>
      <w:r w:rsidR="00E90BE4">
        <w:rPr>
          <w:rFonts w:cs="Arial"/>
        </w:rPr>
        <w:t xml:space="preserve">relationship with an employee </w:t>
      </w:r>
      <w:r w:rsidR="00A51EED">
        <w:rPr>
          <w:rFonts w:cs="Arial"/>
        </w:rPr>
        <w:t xml:space="preserve">of a business </w:t>
      </w:r>
      <w:r w:rsidR="00E90BE4">
        <w:rPr>
          <w:rFonts w:cs="Arial"/>
        </w:rPr>
        <w:t>and then coerc</w:t>
      </w:r>
      <w:r w:rsidR="00A51EED">
        <w:rPr>
          <w:rFonts w:cs="Arial"/>
        </w:rPr>
        <w:t>e</w:t>
      </w:r>
      <w:r w:rsidR="00E90BE4">
        <w:rPr>
          <w:rFonts w:cs="Arial"/>
        </w:rPr>
        <w:t xml:space="preserve"> them </w:t>
      </w:r>
      <w:r w:rsidR="007B2AA8">
        <w:rPr>
          <w:rFonts w:cs="Arial"/>
        </w:rPr>
        <w:t xml:space="preserve">into divulging information or providing </w:t>
      </w:r>
      <w:r w:rsidR="000802F9">
        <w:rPr>
          <w:rFonts w:cs="Arial"/>
        </w:rPr>
        <w:t>control</w:t>
      </w:r>
      <w:r w:rsidR="000F1995">
        <w:rPr>
          <w:rFonts w:cs="Arial"/>
        </w:rPr>
        <w:t xml:space="preserve"> over </w:t>
      </w:r>
      <w:r w:rsidR="00DE400C">
        <w:rPr>
          <w:rFonts w:cs="Arial"/>
        </w:rPr>
        <w:t>some of the business.</w:t>
      </w:r>
    </w:p>
    <w:p w14:paraId="2A962A0F" w14:textId="77777777" w:rsidR="008C0564" w:rsidRDefault="008C0564" w:rsidP="008C0564">
      <w:pPr>
        <w:keepNext/>
        <w:spacing w:after="240" w:line="240" w:lineRule="auto"/>
      </w:pPr>
      <w:r>
        <w:rPr>
          <w:noProof/>
        </w:rPr>
        <w:lastRenderedPageBreak/>
        <w:drawing>
          <wp:inline distT="0" distB="0" distL="0" distR="0" wp14:anchorId="4B423075" wp14:editId="4549DC15">
            <wp:extent cx="5274310" cy="2597150"/>
            <wp:effectExtent l="0" t="0" r="2540" b="0"/>
            <wp:docPr id="10970411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7041165" name=""/>
                    <pic:cNvPicPr/>
                  </pic:nvPicPr>
                  <pic:blipFill>
                    <a:blip r:embed="rId9"/>
                    <a:stretch>
                      <a:fillRect/>
                    </a:stretch>
                  </pic:blipFill>
                  <pic:spPr>
                    <a:xfrm>
                      <a:off x="0" y="0"/>
                      <a:ext cx="5274310" cy="2597150"/>
                    </a:xfrm>
                    <a:prstGeom prst="rect">
                      <a:avLst/>
                    </a:prstGeom>
                  </pic:spPr>
                </pic:pic>
              </a:graphicData>
            </a:graphic>
          </wp:inline>
        </w:drawing>
      </w:r>
    </w:p>
    <w:p w14:paraId="76C9EE51" w14:textId="79EC5FCD" w:rsidR="002867A8" w:rsidRPr="00835900" w:rsidRDefault="00431C91" w:rsidP="002867A8">
      <w:pPr>
        <w:pStyle w:val="Caption"/>
        <w:spacing w:before="0"/>
      </w:pPr>
      <w:r>
        <w:rPr>
          <w:noProof/>
        </w:rPr>
        <mc:AlternateContent>
          <mc:Choice Requires="wps">
            <w:drawing>
              <wp:inline distT="0" distB="0" distL="0" distR="0" wp14:anchorId="7C242917" wp14:editId="296B8999">
                <wp:extent cx="5143500" cy="304800"/>
                <wp:effectExtent l="0" t="0" r="0" b="0"/>
                <wp:docPr id="1482322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3500" cy="304800"/>
                        </a:xfrm>
                        <a:prstGeom prst="rect">
                          <a:avLst/>
                        </a:prstGeom>
                        <a:solidFill>
                          <a:srgbClr val="FFFFFF"/>
                        </a:solidFill>
                        <a:ln w="9525">
                          <a:noFill/>
                          <a:miter lim="800000"/>
                          <a:headEnd/>
                          <a:tailEnd/>
                        </a:ln>
                      </wps:spPr>
                      <wps:txbx>
                        <w:txbxContent>
                          <w:p w14:paraId="17B7B68B" w14:textId="20958D4D" w:rsidR="00431C91" w:rsidRDefault="00431C91" w:rsidP="00431C91">
                            <w:pPr>
                              <w:pStyle w:val="Caption"/>
                              <w:spacing w:before="0"/>
                            </w:pPr>
                            <w:r>
                              <w:t xml:space="preserve">Figure </w:t>
                            </w:r>
                            <w:r>
                              <w:fldChar w:fldCharType="begin"/>
                            </w:r>
                            <w:r>
                              <w:instrText xml:space="preserve"> SEQ Figure \* ARABIC </w:instrText>
                            </w:r>
                            <w:r>
                              <w:fldChar w:fldCharType="separate"/>
                            </w:r>
                            <w:r>
                              <w:rPr>
                                <w:noProof/>
                              </w:rPr>
                              <w:t>2</w:t>
                            </w:r>
                            <w:r>
                              <w:fldChar w:fldCharType="end"/>
                            </w:r>
                            <w:r>
                              <w:t xml:space="preserve">. Example of a spear-phishing attack </w:t>
                            </w:r>
                            <w:r>
                              <w:fldChar w:fldCharType="begin"/>
                            </w:r>
                            <w:r>
                              <w:instrText xml:space="preserve"> ADDIN ZOTERO_ITEM CSL_CITATION {"citationID":"IjtEwSKu","properties":{"formattedCitation":"(Jampen et al., 2020)","plainCitation":"(Jampen et al., 2020)","noteIndex":0},"citationItems":[{"id":39,"uris":["http://zotero.org/users/13497265/items/R4R22XBH"],"itemData":{"id":39,"type":"article-journal","abstract":"Email is of critical importance as a communication channel for both business and personal matters. Unfortunately, it is also often exploited for phishing attacks. To defend against such threats, many organizations have begun to provide anti-phishing training programs to their employees. A central question in the development of such programs is how they can be designed sustainably and effectively to minimize the vulnerability of employees to phishing attacks. In this paper, we survey and categorize works that consider different elements of such programs via a clearly laid-out methodology, and identify key findings in the technical literature. Overall, we find that researchers agree on the answers to many relevant questions regarding the utility and effectiveness of anti-phishing training. However, we identified influencing factors, such as the impact of age on the success of anti-phishing training programs, for which mixed findings are available. Finally, based on our comprehensive analysis, we describe how a well-founded anti-phishing training program should be designed and parameterized with a set of proposed research directions.","container-title":"Human-centric Computing and Information Sciences","DOI":"10.1186/s13673-020-00237-7","ISSN":"2192-1962","issue":"1","journalAbbreviation":"Human-centric Computing and Information Sciences","page":"33","source":"BioMed Central","title":"Don’t click: towards an effective anti-phishing training. A comparative literature review","title-short":"Don’t click","volume":"10","author":[{"family":"Jampen","given":"Daniel"},{"family":"Gür","given":"Gürkan"},{"family":"Sutter","given":"Thomas"},{"family":"Tellenbach","given":"Bernhard"}],"issued":{"date-parts":[["2020",8,9]]}}}],"schema":"https://github.com/citation-style-language/schema/raw/master/csl-citation.json"} </w:instrText>
                            </w:r>
                            <w:r>
                              <w:fldChar w:fldCharType="separate"/>
                            </w:r>
                            <w:r w:rsidRPr="00CE0744">
                              <w:t>(Jampen et al., 2020)</w:t>
                            </w:r>
                            <w:r>
                              <w:fldChar w:fldCharType="end"/>
                            </w:r>
                          </w:p>
                        </w:txbxContent>
                      </wps:txbx>
                      <wps:bodyPr rot="0" vert="horz" wrap="square" lIns="91440" tIns="45720" rIns="91440" bIns="45720" anchor="t" anchorCtr="0">
                        <a:noAutofit/>
                      </wps:bodyPr>
                    </wps:wsp>
                  </a:graphicData>
                </a:graphic>
              </wp:inline>
            </w:drawing>
          </mc:Choice>
          <mc:Fallback>
            <w:pict>
              <v:shape w14:anchorId="7C242917" id="_x0000_s1028" type="#_x0000_t202" style="width:405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" stroked="f">
                <v:textbox>
                  <w:txbxContent>
                    <w:p w14:paraId="17B7B68B" w14:textId="20958D4D" w:rsidR="00431C91" w:rsidRDefault="00431C91" w:rsidP="00431C91">
                      <w:pPr>
                        <w:pStyle w:val="Caption"/>
                        <w:spacing w:before="0"/>
                      </w:pPr>
                      <w:r>
                        <w:t xml:space="preserve">Figure </w:t>
                      </w:r>
                      <w:r>
                        <w:fldChar w:fldCharType="begin"/>
                      </w:r>
                      <w:r>
                        <w:instrText xml:space="preserve"> SEQ Figure \* ARABIC </w:instrText>
                      </w:r>
                      <w:r>
                        <w:fldChar w:fldCharType="separate"/>
                      </w:r>
                      <w:r>
                        <w:rPr>
                          <w:noProof/>
                        </w:rPr>
                        <w:t>2</w:t>
                      </w:r>
                      <w:r>
                        <w:fldChar w:fldCharType="end"/>
                      </w:r>
                      <w:r>
                        <w:t xml:space="preserve">. Example of a spear-phishing attack </w:t>
                      </w:r>
                      <w:r>
                        <w:fldChar w:fldCharType="begin"/>
                      </w:r>
                      <w:r>
                        <w:instrText xml:space="preserve"> ADDIN ZOTERO_ITEM CSL_CITATION {"citationID":"IjtEwSKu","properties":{"formattedCitation":"(Jampen et al., 2020)","plainCitation":"(Jampen et al., 2020)","noteIndex":0},"citationItems":[{"id":39,"uris":["http://zotero.org/users/13497265/items/R4R22XBH"],"itemData":{"id":39,"type":"article-journal","abstract":"Email is of critical importance as a communication channel for both business and personal matters. Unfortunately, it is also often exploited for phishing attacks. To defend against such threats, many organizations have begun to provide anti-phishing training programs to their employees. A central question in the development of such programs is how they can be designed sustainably and effectively to minimize the vulnerability of employees to phishing attacks. In this paper, we survey and categorize works that consider different elements of such programs via a clearly laid-out methodology, and identify key findings in the technical literature. Overall, we find that researchers agree on the answers to many relevant questions regarding the utility and effectiveness of anti-phishing training. However, we identified influencing factors, such as the impact of age on the success of anti-phishing training programs, for which mixed findings are available. Finally, based on our comprehensive analysis, we describe how a well-founded anti-phishing training program should be designed and parameterized with a set of proposed research directions.","container-title":"Human-centric Computing and Information Sciences","DOI":"10.1186/s13673-020-00237-7","ISSN":"2192-1962","issue":"1","journalAbbreviation":"Human-centric Computing and Information Sciences","page":"33","source":"BioMed Central","title":"Don’t click: towards an effective anti-phishing training. A comparative literature review","title-short":"Don’t click","volume":"10","author":[{"family":"Jampen","given":"Daniel"},{"family":"Gür","given":"Gürkan"},{"family":"Sutter","given":"Thomas"},{"family":"Tellenbach","given":"Bernhard"}],"issued":{"date-parts":[["2020",8,9]]}}}],"schema":"https://github.com/citation-style-language/schema/raw/master/csl-citation.json"} </w:instrText>
                      </w:r>
                      <w:r>
                        <w:fldChar w:fldCharType="separate"/>
                      </w:r>
                      <w:r w:rsidRPr="00CE0744">
                        <w:t>(Jampen et al., 2020)</w:t>
                      </w:r>
                      <w:r>
                        <w:fldChar w:fldCharType="end"/>
                      </w:r>
                    </w:p>
                  </w:txbxContent>
                </v:textbox>
                <w10:anchorlock/>
              </v:shape>
            </w:pict>
          </mc:Fallback>
        </mc:AlternateContent>
      </w:r>
    </w:p>
    <w:p w14:paraId="7F6FB8F2" w14:textId="77777777" w:rsidR="00152FFB" w:rsidRPr="00835900" w:rsidRDefault="00152FFB" w:rsidP="00290FC0">
      <w:pPr>
        <w:pStyle w:val="Heading2"/>
      </w:pPr>
      <w:bookmarkStart w:id="19" w:name="_Toc165924772"/>
      <w:bookmarkStart w:id="20" w:name="_Toc168646373"/>
      <w:bookmarkStart w:id="21" w:name="_Toc171513786"/>
      <w:r w:rsidRPr="00835900">
        <w:t>Social engineering training</w:t>
      </w:r>
      <w:bookmarkEnd w:id="19"/>
      <w:bookmarkEnd w:id="20"/>
      <w:bookmarkEnd w:id="21"/>
    </w:p>
    <w:p w14:paraId="36483252" w14:textId="1F86DC80" w:rsidR="009818FD" w:rsidRPr="00867DC6" w:rsidRDefault="0086147A" w:rsidP="00867DC6">
      <w:r w:rsidRPr="00835900">
        <w:t xml:space="preserve">In the context of this </w:t>
      </w:r>
      <w:r w:rsidR="00E41D20">
        <w:t>inquiry</w:t>
      </w:r>
      <w:r w:rsidRPr="00835900">
        <w:t>, social engineering training refers to both teaching employees of a business abou</w:t>
      </w:r>
      <w:r w:rsidR="00585699" w:rsidRPr="00835900">
        <w:t>t social engineering</w:t>
      </w:r>
      <w:r w:rsidR="003F44C9">
        <w:t xml:space="preserve"> </w:t>
      </w:r>
      <w:r w:rsidR="00995F5C">
        <w:t>and</w:t>
      </w:r>
      <w:r w:rsidR="003F44C9">
        <w:t xml:space="preserve"> simulated campaigns</w:t>
      </w:r>
      <w:r w:rsidR="0053400F" w:rsidRPr="00835900">
        <w:t xml:space="preserve"> that involves </w:t>
      </w:r>
      <w:r w:rsidR="000E3B53" w:rsidRPr="00835900">
        <w:t>social engineering</w:t>
      </w:r>
      <w:r w:rsidR="008A4C5E" w:rsidRPr="00835900">
        <w:t xml:space="preserve">. </w:t>
      </w:r>
      <w:r w:rsidR="001A54C9">
        <w:t xml:space="preserve">For example, the company IT employee stated </w:t>
      </w:r>
      <w:r w:rsidR="00154EE9">
        <w:t xml:space="preserve">that </w:t>
      </w:r>
      <w:r w:rsidR="005857B7">
        <w:t xml:space="preserve">the company ran a simulated </w:t>
      </w:r>
      <w:r w:rsidR="00FA5B3A">
        <w:t>social engineering</w:t>
      </w:r>
      <w:r w:rsidR="005857B7">
        <w:t xml:space="preserve"> campaign where real employees were sent </w:t>
      </w:r>
      <w:r w:rsidR="00FA5B3A">
        <w:t xml:space="preserve">phishing </w:t>
      </w:r>
      <w:r w:rsidR="000B4A2A">
        <w:t xml:space="preserve">emails </w:t>
      </w:r>
      <w:r w:rsidR="00EF1294">
        <w:t xml:space="preserve">which lead to a website that recorded that they clicked the link </w:t>
      </w:r>
      <w:r w:rsidR="005F1729">
        <w:t>(see Appendix A). A small</w:t>
      </w:r>
      <w:r w:rsidR="00551CB2" w:rsidRPr="00835900">
        <w:t xml:space="preserve"> business would likely outsource this train</w:t>
      </w:r>
      <w:r w:rsidR="008150F6" w:rsidRPr="00835900">
        <w:t>ing</w:t>
      </w:r>
      <w:r w:rsidR="009C5AB2" w:rsidRPr="00835900">
        <w:t xml:space="preserve"> to a professional</w:t>
      </w:r>
      <w:r w:rsidR="00EF007B">
        <w:t xml:space="preserve"> third party</w:t>
      </w:r>
      <w:r w:rsidR="00071299" w:rsidRPr="00835900">
        <w:t xml:space="preserve">, similarly </w:t>
      </w:r>
      <w:r w:rsidR="00E331D7" w:rsidRPr="00835900">
        <w:t>to how the</w:t>
      </w:r>
      <w:r w:rsidR="008150F6" w:rsidRPr="00835900">
        <w:t>y would outsource a SOC.</w:t>
      </w:r>
      <w:bookmarkStart w:id="22" w:name="_Toc165924773"/>
      <w:bookmarkStart w:id="23" w:name="_Toc168646374"/>
      <w:r w:rsidR="00DE400C">
        <w:t xml:space="preserve"> The aim of the training </w:t>
      </w:r>
      <w:r w:rsidR="004C2A76">
        <w:t xml:space="preserve">would be </w:t>
      </w:r>
      <w:r w:rsidR="00DD6D91">
        <w:t xml:space="preserve">to not only </w:t>
      </w:r>
      <w:r w:rsidR="004C2A76">
        <w:t xml:space="preserve">to </w:t>
      </w:r>
      <w:r w:rsidR="00DD6D91">
        <w:t xml:space="preserve">reduce the chance of an employee being fooled by </w:t>
      </w:r>
      <w:r w:rsidR="003D0903">
        <w:t xml:space="preserve">a social engineering attack but also to </w:t>
      </w:r>
      <w:r w:rsidR="0082653D">
        <w:t>teach them what to do if a cyberattack has occurred.</w:t>
      </w:r>
      <w:r w:rsidR="009818FD">
        <w:br w:type="page"/>
      </w:r>
    </w:p>
    <w:p w14:paraId="1F9C0C2B" w14:textId="47558125" w:rsidR="00156146" w:rsidRPr="00835900" w:rsidRDefault="00AE2437" w:rsidP="00290FC0">
      <w:pPr>
        <w:pStyle w:val="Heading1"/>
      </w:pPr>
      <w:bookmarkStart w:id="24" w:name="_Toc171513787"/>
      <w:r w:rsidRPr="00835900">
        <w:lastRenderedPageBreak/>
        <w:t>Discussion of findings</w:t>
      </w:r>
      <w:bookmarkEnd w:id="22"/>
      <w:bookmarkEnd w:id="23"/>
      <w:bookmarkEnd w:id="24"/>
    </w:p>
    <w:p w14:paraId="1D507B27" w14:textId="77777777" w:rsidR="00385737" w:rsidRPr="007B2FD1" w:rsidRDefault="00385737" w:rsidP="00290FC0">
      <w:pPr>
        <w:pStyle w:val="Heading2"/>
      </w:pPr>
      <w:bookmarkStart w:id="25" w:name="_Toc171513788"/>
      <w:bookmarkStart w:id="26" w:name="_Toc165924774"/>
      <w:bookmarkStart w:id="27" w:name="_Toc168646375"/>
      <w:r w:rsidRPr="007B2FD1">
        <w:t>Change</w:t>
      </w:r>
      <w:bookmarkEnd w:id="25"/>
    </w:p>
    <w:p w14:paraId="01F0BEA5" w14:textId="69552E6E" w:rsidR="000F77CD" w:rsidRPr="00835900" w:rsidRDefault="0047643B" w:rsidP="00290FC0">
      <w:r w:rsidRPr="007B2FD1">
        <w:t xml:space="preserve">One advantage of </w:t>
      </w:r>
      <w:r w:rsidR="003B5A61" w:rsidRPr="007B2FD1">
        <w:t xml:space="preserve">a SOC </w:t>
      </w:r>
      <w:r w:rsidR="006926B8" w:rsidRPr="007B2FD1">
        <w:t>is that it is</w:t>
      </w:r>
      <w:r w:rsidR="003B5A61" w:rsidRPr="007B2FD1">
        <w:t xml:space="preserve"> immediately applied </w:t>
      </w:r>
      <w:r w:rsidR="006926B8" w:rsidRPr="007B2FD1">
        <w:t>to the entire company</w:t>
      </w:r>
      <w:r w:rsidR="00DC7683" w:rsidRPr="007B2FD1">
        <w:t xml:space="preserve"> </w:t>
      </w:r>
      <w:r w:rsidR="00C800E0" w:rsidRPr="007B2FD1">
        <w:t>(</w:t>
      </w:r>
      <w:r w:rsidR="001B7D58" w:rsidRPr="007B2FD1">
        <w:t>see Appendix A</w:t>
      </w:r>
      <w:r w:rsidR="00C800E0" w:rsidRPr="007B2FD1">
        <w:t>)</w:t>
      </w:r>
      <w:r w:rsidR="00BC0EDE" w:rsidRPr="007B2FD1">
        <w:t>, w</w:t>
      </w:r>
      <w:r w:rsidR="003B5A61" w:rsidRPr="007B2FD1">
        <w:t>hereas the training would only apply to the people that the business has trained</w:t>
      </w:r>
      <w:r w:rsidR="00BC0EDE" w:rsidRPr="007B2FD1">
        <w:fldChar w:fldCharType="begin"/>
      </w:r>
      <w:r w:rsidR="00BC0EDE" w:rsidRPr="007B2FD1">
        <w:instrText xml:space="preserve"> ADDIN ZOTERO_ITEM CSL_CITATION {"citationID":"8eD32OrW","properties":{"formattedCitation":"({\\i{}Company IT Employee}, personal communication, 11 May 2024)","plainCitation":"(Company IT Employee, personal communication, 11 May 2024)","dontUpdate":true,"noteIndex":0},"citationItems":[{"id":222,"uris":["http://zotero.org/users/13497265/items/MU7RI2TQ"],"itemData":{"id":222,"type":"interview","title":"Company IT employee","issued":{"date-parts":[["2024",5,11]]}}}],"schema":"https://github.com/citation-style-language/schema/raw/master/csl-citation.json"} </w:instrText>
      </w:r>
      <w:r w:rsidR="00202D00">
        <w:fldChar w:fldCharType="separate"/>
      </w:r>
      <w:r w:rsidR="00BC0EDE" w:rsidRPr="007B2FD1">
        <w:fldChar w:fldCharType="end"/>
      </w:r>
      <w:r w:rsidR="003B5A61" w:rsidRPr="007B2FD1">
        <w:t xml:space="preserve">. However, this would </w:t>
      </w:r>
      <w:r w:rsidR="003B5A61" w:rsidRPr="00357EE0">
        <w:t>not be very impactful for a small business as there are fewer people to train.</w:t>
      </w:r>
      <w:r w:rsidR="00B833C0" w:rsidRPr="00357EE0">
        <w:t xml:space="preserve"> </w:t>
      </w:r>
      <w:r w:rsidR="003B5A61" w:rsidRPr="00357EE0">
        <w:t>Although, the business would need to repeat the training after a while as employees would become complacent or less aware of social engineering techniques</w:t>
      </w:r>
      <w:r w:rsidR="00F807FF" w:rsidRPr="00357EE0">
        <w:t xml:space="preserve"> </w:t>
      </w:r>
      <w:r w:rsidR="007079CA" w:rsidRPr="00357EE0">
        <w:fldChar w:fldCharType="begin"/>
      </w:r>
      <w:r w:rsidR="007079CA" w:rsidRPr="00357EE0">
        <w:instrText xml:space="preserve"> ADDIN ZOTERO_ITEM CSL_CITATION {"citationID":"fkEK6HX6","properties":{"formattedCitation":"(Juroeayvant, 2023)","plainCitation":"(Juroeayvant, 2023)","noteIndex":0},"citationItems":[{"id":225,"uris":["http://zotero.org/users/13497265/items/EDGVQ6EI"],"itemData":{"id":225,"type":"post-weblog","abstract":"Cybersecurity awareness is crucial for all employees to prevent cyber attacks and protect sensitive company data. Learn how often you should provide training and best practices to ensure your employees remain vigilant against cyber threats.","container-title":"ayvanT IT Services - Irvine, California","language":"en-US","title":"How Often Do You Need to Train Employees on Cybersecurity Awareness?","URL":"https://ayvant.com/blog/how-often-do-you-need-to-train-employees-on-cybersecurity-awareness/","author":[{"family":"Juroeayvant","given":"Alex"}],"accessed":{"date-parts":[["2024",7,4]]},"issued":{"date-parts":[["2023",5,1]]}}}],"schema":"https://github.com/citation-style-language/schema/raw/master/csl-citation.json"} </w:instrText>
      </w:r>
      <w:r w:rsidR="007079CA" w:rsidRPr="00357EE0">
        <w:fldChar w:fldCharType="separate"/>
      </w:r>
      <w:r w:rsidR="007079CA" w:rsidRPr="00357EE0">
        <w:rPr>
          <w:rFonts w:cs="Arial"/>
        </w:rPr>
        <w:t>(Juroeayvant, 2023)</w:t>
      </w:r>
      <w:r w:rsidR="007079CA" w:rsidRPr="00357EE0">
        <w:fldChar w:fldCharType="end"/>
      </w:r>
      <w:r w:rsidR="003B5A61" w:rsidRPr="00937E3E">
        <w:t>.</w:t>
      </w:r>
      <w:r w:rsidR="0098610C">
        <w:t xml:space="preserve"> </w:t>
      </w:r>
      <w:r w:rsidR="000F77CD" w:rsidRPr="00937E3E">
        <w:t>Attackers are also constantly creating new techniques</w:t>
      </w:r>
      <w:r w:rsidR="000F77CD" w:rsidRPr="00835900">
        <w:t xml:space="preserve"> </w:t>
      </w:r>
      <w:r w:rsidR="000F77CD" w:rsidRPr="0098610C">
        <w:t>so employees might not know how to deal with them</w:t>
      </w:r>
      <w:r w:rsidR="004F5C16" w:rsidRPr="0098610C">
        <w:t xml:space="preserve"> </w:t>
      </w:r>
      <w:r w:rsidR="004F5C16" w:rsidRPr="0098610C">
        <w:fldChar w:fldCharType="begin"/>
      </w:r>
      <w:r w:rsidR="009818FD" w:rsidRPr="0098610C">
        <w:instrText xml:space="preserve"> ADDIN ZOTERO_ITEM CSL_CITATION {"citationID":"je85dhI9","properties":{"formattedCitation":"(Iacono et al., 2023, p. 202)","plainCitation":"(Iacono et al., 2023, p. 202)","dontUpdate":true,"noteIndex":0},"citationItems":[{"id":171,"uris":["http://zotero.org/users/13497265/items/VHRDR6IV"],"itemData":{"id":171,"type":"report","language":"en","publisher":"Kroll","source":"Zotero","title":"Q4 2023 Cyber Threat Landscape Report: Threat Actors Breach the Outer Limits","URL":"https://www.kroll.com/en/insights/publications/cyber/threat-intelligence-reports/q4-2023-threat-landscape-report-threat-actors-breach-outer-limits","author":[{"family":"Iacono","given":"Laurie"},{"family":"Glass","given":"George"},{"family":"Wojcieszek","given":"Keith"}],"issued":{"date-parts":[["2023",2,21]]}},"locator":"202"}],"schema":"https://github.com/citation-style-language/schema/raw/master/csl-citation.json"} </w:instrText>
      </w:r>
      <w:r w:rsidR="004F5C16" w:rsidRPr="0098610C">
        <w:fldChar w:fldCharType="separate"/>
      </w:r>
      <w:r w:rsidR="004F5C16" w:rsidRPr="0098610C">
        <w:rPr>
          <w:rFonts w:cs="Arial"/>
        </w:rPr>
        <w:t>(Iacono et al., 2023)</w:t>
      </w:r>
      <w:r w:rsidR="004F5C16" w:rsidRPr="0098610C">
        <w:fldChar w:fldCharType="end"/>
      </w:r>
      <w:r w:rsidR="000F77CD" w:rsidRPr="00835900">
        <w:t xml:space="preserve">. For example, an emerging phishing technique is AI generated voice calls, which is more sophisticated than current techniques since the AI would be able to hold </w:t>
      </w:r>
      <w:r w:rsidR="00882AB8" w:rsidRPr="00835900">
        <w:t>a lengthy conversation</w:t>
      </w:r>
      <w:r w:rsidR="000F77CD" w:rsidRPr="00835900">
        <w:t xml:space="preserve"> with the victim</w:t>
      </w:r>
      <w:r w:rsidR="00DA4D60">
        <w:t xml:space="preserve">. </w:t>
      </w:r>
      <w:r w:rsidR="000F77CD" w:rsidRPr="00835900">
        <w:t xml:space="preserve">The AI would then manipulate them into helping the attacker such as by printing a large </w:t>
      </w:r>
      <w:r w:rsidR="000F77CD" w:rsidRPr="00186B61">
        <w:t xml:space="preserve">amount of customer data. A </w:t>
      </w:r>
      <w:r w:rsidR="00C93A82" w:rsidRPr="00186B61">
        <w:t>well-made</w:t>
      </w:r>
      <w:r w:rsidR="000F77CD" w:rsidRPr="00186B61">
        <w:t xml:space="preserve"> SIEM would be able to flag this as an odd behaviour and could alert the victim’s superior because </w:t>
      </w:r>
      <w:r w:rsidR="00AB0C19" w:rsidRPr="00186B61">
        <w:t>whilst the attacker is using a new phishing</w:t>
      </w:r>
      <w:r w:rsidR="00AB0C19">
        <w:t xml:space="preserve"> technique, the </w:t>
      </w:r>
      <w:r w:rsidR="00DD1C9A">
        <w:t>method</w:t>
      </w:r>
      <w:r w:rsidR="00B17611">
        <w:t xml:space="preserve"> </w:t>
      </w:r>
      <w:r w:rsidR="00DD1C9A">
        <w:t xml:space="preserve">of data exfiltration </w:t>
      </w:r>
      <w:r w:rsidR="00B17611">
        <w:t xml:space="preserve">is not new and that is what the SIEM is analysing </w:t>
      </w:r>
      <w:r w:rsidR="006B5671">
        <w:fldChar w:fldCharType="begin"/>
      </w:r>
      <w:r w:rsidR="006B5671">
        <w:instrText xml:space="preserve"> ADDIN ZOTERO_ITEM CSL_CITATION {"citationID":"jcjlh3lM","properties":{"formattedCitation":"(Teodor, 2022)","plainCitation":"(Teodor, 2022)","noteIndex":0},"citationItems":[{"id":255,"uris":["http://zotero.org/users/13497265/items/76XASYS6"],"itemData":{"id":255,"type":"webpage","container-title":"Arcanna.ai","title":"Top Five SIEM Use Cases For Active Threat Detection","URL":"https://blog.arcanna.ai/top-five-siem-use-cases-for-active-threat-detection","author":[{"family":"Teodor","given":"Bogdan"}],"accessed":{"date-parts":[["2024",7,10]]},"issued":{"date-parts":[["2022",7,13]]}}}],"schema":"https://github.com/citation-style-language/schema/raw/master/csl-citation.json"} </w:instrText>
      </w:r>
      <w:r w:rsidR="006B5671">
        <w:fldChar w:fldCharType="separate"/>
      </w:r>
      <w:r w:rsidR="006B5671" w:rsidRPr="006B5671">
        <w:rPr>
          <w:rFonts w:cs="Arial"/>
        </w:rPr>
        <w:t>(Teodor, 2022)</w:t>
      </w:r>
      <w:r w:rsidR="006B5671">
        <w:fldChar w:fldCharType="end"/>
      </w:r>
      <w:r w:rsidR="000F77CD" w:rsidRPr="00835900">
        <w:t>. Whereas if the business had only done the social engineering training, the attack would be more likely to succeed since it has not trained the victim to deal with the new technique.</w:t>
      </w:r>
      <w:r w:rsidR="000C35F6">
        <w:t xml:space="preserve"> Therefore, </w:t>
      </w:r>
      <w:r w:rsidR="00CD5581">
        <w:t>a SOC would be</w:t>
      </w:r>
      <w:r w:rsidR="00844857">
        <w:t xml:space="preserve"> more effective</w:t>
      </w:r>
      <w:r w:rsidR="00CD5581">
        <w:t xml:space="preserve"> in this way </w:t>
      </w:r>
      <w:r w:rsidR="00844857">
        <w:t xml:space="preserve">than the training </w:t>
      </w:r>
      <w:r w:rsidR="00CD5581">
        <w:t xml:space="preserve">because it is less affected by </w:t>
      </w:r>
      <w:r w:rsidR="00A248B3">
        <w:t xml:space="preserve">the changing landscape of techniques used in </w:t>
      </w:r>
      <w:r w:rsidR="00BB3030">
        <w:t>cyberattack</w:t>
      </w:r>
      <w:r w:rsidR="00A248B3">
        <w:t>s.</w:t>
      </w:r>
    </w:p>
    <w:p w14:paraId="4058C92D" w14:textId="77777777" w:rsidR="002164CC" w:rsidRDefault="002164CC" w:rsidP="00290FC0">
      <w:pPr>
        <w:rPr>
          <w:highlight w:val="magenta"/>
        </w:rPr>
      </w:pPr>
    </w:p>
    <w:p w14:paraId="2B5C245C" w14:textId="77777777" w:rsidR="00A248B3" w:rsidRDefault="00A248B3">
      <w:pPr>
        <w:spacing w:line="240" w:lineRule="auto"/>
        <w:jc w:val="left"/>
      </w:pPr>
      <w:r>
        <w:br w:type="page"/>
      </w:r>
    </w:p>
    <w:p w14:paraId="5A8230A9" w14:textId="085CEF34" w:rsidR="00A17C4F" w:rsidRDefault="005915E0" w:rsidP="005761F7">
      <w:r>
        <w:lastRenderedPageBreak/>
        <w:t>When a</w:t>
      </w:r>
      <w:r w:rsidR="00024277">
        <w:t xml:space="preserve"> SIEM </w:t>
      </w:r>
      <w:r w:rsidR="009C02F4">
        <w:t>flag</w:t>
      </w:r>
      <w:r>
        <w:t>s</w:t>
      </w:r>
      <w:r w:rsidR="009C02F4">
        <w:t xml:space="preserve"> </w:t>
      </w:r>
      <w:r w:rsidR="005E0D1A" w:rsidRPr="0066556A">
        <w:t>a non-suspicious action as suspicious</w:t>
      </w:r>
      <w:r w:rsidR="009C02F4">
        <w:t xml:space="preserve">, </w:t>
      </w:r>
      <w:r>
        <w:t>it is</w:t>
      </w:r>
      <w:r w:rsidR="009C02F4">
        <w:t xml:space="preserve"> called a false positive</w:t>
      </w:r>
      <w:r>
        <w:t xml:space="preserve"> and this is very</w:t>
      </w:r>
      <w:r w:rsidR="00F268BD">
        <w:t xml:space="preserve"> common</w:t>
      </w:r>
      <w:r w:rsidR="005E0D1A" w:rsidRPr="0066556A">
        <w:t xml:space="preserve"> both </w:t>
      </w:r>
      <w:r w:rsidR="00513CB7" w:rsidRPr="0066556A">
        <w:t>when the SIEM has been initially implemented and</w:t>
      </w:r>
      <w:r w:rsidR="00664CAE" w:rsidRPr="0066556A">
        <w:t xml:space="preserve"> </w:t>
      </w:r>
      <w:r>
        <w:t xml:space="preserve">even </w:t>
      </w:r>
      <w:r w:rsidR="00664CAE" w:rsidRPr="0066556A">
        <w:t>after it has been fine-tuned to the business</w:t>
      </w:r>
      <w:r w:rsidR="005E0D1A" w:rsidRPr="0066556A">
        <w:t xml:space="preserve"> </w:t>
      </w:r>
      <w:r w:rsidR="005E0D1A" w:rsidRPr="0066556A">
        <w:fldChar w:fldCharType="begin"/>
      </w:r>
      <w:r w:rsidR="00F116CF">
        <w:instrText xml:space="preserve"> ADDIN ZOTERO_ITEM CSL_CITATION {"citationID":"OE68AK3S","properties":{"formattedCitation":"(Onwubiko &amp; Ouazzane, 2019)","plainCitation":"(Onwubiko &amp; Ouazzane, 2019)","noteIndex":0},"citationItems":[{"id":42,"uris":["http://zotero.org/users/13497265/items/7VAPH4EL"],"itemData":{"id":42,"type":"article-journal","abstract":"The increasing dependency of modern society on IT systems and infrastructures for essential services (e.g. internet banking, vehicular network, health-IT, etc.) coupled with the growing number of cyber incidents and security vulnerabilities have made Cyber Security Operations Centre (CSOC) undoubtedly vital. As such security operations monitoring is now an integral part of most business operations. SOCs (used interchangeably as CSOCs) are responsible for continuously and protectively monitoring business services, IT systems and infrastructures to identify vulnerabilities, detect cyber-attacks, security breaches, policy violations, and to respond to cyber incidents swiftly. They must also ensure that security events and alerts are triaged and analysed, while coordinating and managing cyber incidents to resolution. Because SOCs are vital, it is also necessary that SOCs are effective. But unfortunately, the effectiveness of SOCs are a widespread concern and a focus of boundless debate. In this paper, we identify and discuss some of the pertinent challenges to building an effective SOC. We investigate some of the factors contributing to the inefficiencies in SOCs and explain some of the challenges they face. Further, we provide and prioritise recommendations to addressing the identified issues.","container-title":"International Journal on Cyber Situational Awareness","DOI":"10.22619/IJCSA.2019.100124","ISSN":"20572182, 2633495X","issue":"1","journalAbbreviation":"IJCSA","note":"arXiv:2202.03691 [cs]","page":"11-39","source":"arXiv.org","title":"Challenges towards Building an effective Cyber Security Operations Centre","volume":"4","author":[{"family":"Onwubiko","given":"Cyril"},{"family":"Ouazzane","given":"Karim"}],"issued":{"date-parts":[["2019",12,2]]}}}],"schema":"https://github.com/citation-style-language/schema/raw/master/csl-citation.json"} </w:instrText>
      </w:r>
      <w:r w:rsidR="005E0D1A" w:rsidRPr="0066556A">
        <w:fldChar w:fldCharType="separate"/>
      </w:r>
      <w:r w:rsidR="00F116CF" w:rsidRPr="00F116CF">
        <w:rPr>
          <w:rFonts w:cs="Arial"/>
        </w:rPr>
        <w:t>(Onwubiko &amp; Ouazzane, 2019)</w:t>
      </w:r>
      <w:r w:rsidR="005E0D1A" w:rsidRPr="0066556A">
        <w:fldChar w:fldCharType="end"/>
      </w:r>
      <w:r w:rsidR="00F116CF">
        <w:t xml:space="preserve">. </w:t>
      </w:r>
      <w:r w:rsidR="00664CAE" w:rsidRPr="0066556A">
        <w:t>One such false positive</w:t>
      </w:r>
      <w:r w:rsidR="00AD27A4" w:rsidRPr="0066556A">
        <w:t xml:space="preserve"> </w:t>
      </w:r>
      <w:r w:rsidR="003073A0">
        <w:t>could be</w:t>
      </w:r>
      <w:r w:rsidR="00AD27A4" w:rsidRPr="0066556A">
        <w:t xml:space="preserve"> an employee updating an </w:t>
      </w:r>
      <w:r w:rsidR="005D705B" w:rsidRPr="0066556A">
        <w:t>app through Command Prompt,</w:t>
      </w:r>
      <w:r w:rsidR="00325A8A" w:rsidRPr="0066556A">
        <w:t xml:space="preserve"> which would be suspicious </w:t>
      </w:r>
      <w:r w:rsidR="003073A0">
        <w:t xml:space="preserve">even though it is not </w:t>
      </w:r>
      <w:r w:rsidR="00E00649">
        <w:t xml:space="preserve">malicious </w:t>
      </w:r>
      <w:r w:rsidR="00325A8A" w:rsidRPr="0066556A">
        <w:t xml:space="preserve">because </w:t>
      </w:r>
      <w:r w:rsidR="00325A8A" w:rsidRPr="002050B6">
        <w:t xml:space="preserve">Command </w:t>
      </w:r>
      <w:r w:rsidR="00DA5A6C" w:rsidRPr="002050B6">
        <w:t xml:space="preserve">Prompt </w:t>
      </w:r>
      <w:r w:rsidR="00325A8A" w:rsidRPr="002050B6">
        <w:t>is often used by malware</w:t>
      </w:r>
      <w:r w:rsidR="00F116CF" w:rsidRPr="002050B6">
        <w:t xml:space="preserve"> (see Appendix A)</w:t>
      </w:r>
      <w:r w:rsidR="00325A8A" w:rsidRPr="002050B6">
        <w:t>.</w:t>
      </w:r>
      <w:r w:rsidR="00D2452B" w:rsidRPr="002050B6">
        <w:t xml:space="preserve"> </w:t>
      </w:r>
      <w:r w:rsidR="00B2649C" w:rsidRPr="002050B6">
        <w:t>Furthermore, a SIEM</w:t>
      </w:r>
      <w:r w:rsidR="00A17C4F" w:rsidRPr="002050B6">
        <w:t xml:space="preserve"> </w:t>
      </w:r>
      <w:r w:rsidR="00B2649C" w:rsidRPr="002050B6">
        <w:t xml:space="preserve">can also produce </w:t>
      </w:r>
      <w:r w:rsidR="00A17C4F" w:rsidRPr="002050B6">
        <w:t xml:space="preserve">false negatives, which occur when the SIEM flags a suspicious action as not suspicious. </w:t>
      </w:r>
      <w:r w:rsidR="00B2649C" w:rsidRPr="002050B6">
        <w:t xml:space="preserve">These occur much less frequently than </w:t>
      </w:r>
      <w:r w:rsidR="00D339D1" w:rsidRPr="002050B6">
        <w:t xml:space="preserve">false positives but are arguably more significant because they represent a </w:t>
      </w:r>
      <w:r w:rsidR="004714C5" w:rsidRPr="002050B6">
        <w:t>real cyberattack that went unnoticed</w:t>
      </w:r>
      <w:r w:rsidR="004714C5">
        <w:t xml:space="preserve">. An employee would have to manually report one for it to be entered in the SIEM. </w:t>
      </w:r>
      <w:r>
        <w:t>Whilst tuning the SIEM would reduce the number of false positives and negatives</w:t>
      </w:r>
      <w:r w:rsidR="005761F7">
        <w:t>, it requires ongoing maintenance as it will never be perfect.</w:t>
      </w:r>
      <w:r w:rsidR="00A17C4F">
        <w:t xml:space="preserve"> </w:t>
      </w:r>
    </w:p>
    <w:p w14:paraId="21488E00" w14:textId="5C240A9E" w:rsidR="004714C5" w:rsidRDefault="005E5A4B" w:rsidP="004714C5">
      <w:r>
        <w:t>Consequently, implementing a SOC would be quite expensive due to the costs of ongoing maintenance and contacting the team behind the SOC. Additionally, the business would also need to put a considerable amount of effort into helping the SOC integrate with its systems, as well as responding to false positives</w:t>
      </w:r>
      <w:r w:rsidR="00E03324">
        <w:t xml:space="preserve"> since this can take up to a few hours for one false positive </w:t>
      </w:r>
      <w:r w:rsidR="00E03324" w:rsidRPr="0066556A">
        <w:fldChar w:fldCharType="begin"/>
      </w:r>
      <w:r w:rsidR="00E03324" w:rsidRPr="0066556A">
        <w:instrText xml:space="preserve"> ADDIN ZOTERO_ITEM CSL_CITATION {"citationID":"aqfooRdw","properties":{"formattedCitation":"(Vielberth et al., 2020)","plainCitation":"(Vielberth et al., 2020)","noteIndex":0},"citationItems":[{"id":155,"uris":["http://zotero.org/users/13497265/items/2EA3RQFH"],"itemData":{"id":155,"type":"article-journal","abstract":"Since the introduction of Security Operations Centers (SOCs) around 15 years ago, their importance has grown significantly, especially over the last five years. This is mainly due to the paramount necessity to prevent major cyber incidents and the resulting adoption of centralized security operations in businesses. Despite their popularity, existing academic work on the topic lacks a generally accepted view and focuses mainly on fragments rather than looking at it holistically. These shortcomings impede further innovation. In this paper, a comprehensive literature survey is conducted to collate different views. The discovered literature is then used to determine the current state-of-the-art of SOCs and derive primary building blocks. Current challenges within a SOC are identified and summarized. A notable shortcoming of academic research is its focus on the human and technological aspects of a SOC while neglecting the connection of these two areas by specific processes (especially by non-technical processes). However, this area is essential for leveraging the full potential of a SOC in the future.","container-title":"IEEE Access","DOI":"10.1109/ACCESS.2020.3045514","ISSN":"2169-3536","note":"event-title: IEEE Access","page":"227756-227779","source":"IEEE Xplore","title":"Security Operations Center: A Systematic Study and Open Challenges","title-short":"Security Operations Center","volume":"8","author":[{"family":"Vielberth","given":"Manfred"},{"family":"Böhm","given":"Fabian"},{"family":"Fichtinger","given":"Ines"},{"family":"Pernul","given":"Günther"}],"issued":{"date-parts":[["2020"]]}}}],"schema":"https://github.com/citation-style-language/schema/raw/master/csl-citation.json"} </w:instrText>
      </w:r>
      <w:r w:rsidR="00E03324" w:rsidRPr="0066556A">
        <w:fldChar w:fldCharType="separate"/>
      </w:r>
      <w:r w:rsidR="00E03324" w:rsidRPr="0066556A">
        <w:rPr>
          <w:rFonts w:cs="Arial"/>
        </w:rPr>
        <w:t>(Vielberth et al., 2020)</w:t>
      </w:r>
      <w:r w:rsidR="00E03324" w:rsidRPr="0066556A">
        <w:fldChar w:fldCharType="end"/>
      </w:r>
      <w:r>
        <w:t>.</w:t>
      </w:r>
      <w:r w:rsidR="00485E41">
        <w:t xml:space="preserve"> </w:t>
      </w:r>
      <w:r w:rsidR="00485E41" w:rsidRPr="0066556A">
        <w:t xml:space="preserve">The team </w:t>
      </w:r>
      <w:r w:rsidR="00485E41">
        <w:t xml:space="preserve">behind the SOC </w:t>
      </w:r>
      <w:r w:rsidR="00485E41" w:rsidRPr="0066556A">
        <w:t xml:space="preserve">could </w:t>
      </w:r>
      <w:r w:rsidR="00485E41">
        <w:t>confirm that a false positive is not malicious</w:t>
      </w:r>
      <w:r w:rsidR="00485E41" w:rsidRPr="0066556A">
        <w:t xml:space="preserve"> without talking to the business, however most of the time they will need to </w:t>
      </w:r>
      <w:r w:rsidR="00987AAC">
        <w:t>do this</w:t>
      </w:r>
      <w:r w:rsidR="00485E41" w:rsidRPr="0066556A">
        <w:t xml:space="preserve"> so that the SIEM can be specialised to the business' needs.</w:t>
      </w:r>
      <w:r>
        <w:t xml:space="preserve"> Whereas the social engineering training would very gradually improve the business’ security profile and would likely take less time as there are not many people to train.</w:t>
      </w:r>
      <w:r w:rsidR="004714C5" w:rsidRPr="0066556A">
        <w:t xml:space="preserve"> </w:t>
      </w:r>
    </w:p>
    <w:p w14:paraId="73A1EA00" w14:textId="777C6652" w:rsidR="004714C5" w:rsidRDefault="004714C5" w:rsidP="00553C5D"/>
    <w:p w14:paraId="44AD90B8" w14:textId="1E42FE99" w:rsidR="00DE4558" w:rsidRPr="00DE4558" w:rsidRDefault="00DB6FDF" w:rsidP="009848BC">
      <w:r>
        <w:lastRenderedPageBreak/>
        <w:t>As well as making employees more aware of social engineering, the</w:t>
      </w:r>
      <w:r w:rsidR="00194C9E">
        <w:t xml:space="preserve"> training would likely</w:t>
      </w:r>
      <w:r>
        <w:t xml:space="preserve"> also</w:t>
      </w:r>
      <w:r w:rsidR="00194C9E">
        <w:t xml:space="preserve"> </w:t>
      </w:r>
      <w:r w:rsidR="009848BC">
        <w:t xml:space="preserve">cause </w:t>
      </w:r>
      <w:r>
        <w:t>them</w:t>
      </w:r>
      <w:r w:rsidR="009848BC">
        <w:t xml:space="preserve"> to </w:t>
      </w:r>
      <w:r w:rsidR="00AC261D">
        <w:t xml:space="preserve">better </w:t>
      </w:r>
      <w:r w:rsidR="009848BC">
        <w:t>understand the need for other protections</w:t>
      </w:r>
      <w:r w:rsidR="00D95B9B">
        <w:t xml:space="preserve"> such as </w:t>
      </w:r>
      <w:r w:rsidR="00D95B9B" w:rsidRPr="00F56FD5">
        <w:t>multi-factor authentication</w:t>
      </w:r>
      <w:r w:rsidR="00AC261D" w:rsidRPr="00F56FD5">
        <w:t>.</w:t>
      </w:r>
      <w:r w:rsidR="00D95B9B" w:rsidRPr="00F56FD5">
        <w:t xml:space="preserve"> This is because</w:t>
      </w:r>
      <w:r w:rsidR="00551969" w:rsidRPr="00F56FD5">
        <w:t xml:space="preserve"> the training could demonstrate to employees how easily </w:t>
      </w:r>
      <w:r w:rsidR="000400FA" w:rsidRPr="00F56FD5">
        <w:t xml:space="preserve">attackers can obtain their account details, and that without multi-factor authentication </w:t>
      </w:r>
      <w:r w:rsidR="000D521E" w:rsidRPr="00F56FD5">
        <w:t xml:space="preserve">the attackers </w:t>
      </w:r>
      <w:r w:rsidR="000400FA" w:rsidRPr="00F56FD5">
        <w:t xml:space="preserve">would be </w:t>
      </w:r>
      <w:r w:rsidR="000D521E" w:rsidRPr="00F56FD5">
        <w:t>able to log in to their account</w:t>
      </w:r>
      <w:r w:rsidR="00D6636B" w:rsidRPr="00F56FD5">
        <w:t xml:space="preserve"> </w:t>
      </w:r>
      <w:r w:rsidR="00D6636B" w:rsidRPr="00F56FD5">
        <w:fldChar w:fldCharType="begin"/>
      </w:r>
      <w:r w:rsidR="00D57CBE" w:rsidRPr="00F56FD5">
        <w:instrText xml:space="preserve"> ADDIN ZOTERO_ITEM CSL_CITATION {"citationID":"VwmllEt8","properties":{"formattedCitation":"(Zain, 2021)","plainCitation":"(Zain, 2021)","noteIndex":0},"citationItems":[{"id":259,"uris":["http://zotero.org/users/13497265/items/MQJTMPYH"],"itemData":{"id":259,"type":"webpage","abstract":"Multi-factor authentication (MFA) requires users to prove their identities using two or more methods. Learn about the top benefits of MFA.","language":"English","title":"8 Benefits of Multi-Factor Authentication (MFA)","URL":"https://www.pingidentity.com/en/resources/blog/post/eight-benefits-mfa.html","author":[{"family":"Zain","given":"Malik"}],"accessed":{"date-parts":[["2024",7,14]]},"issued":{"date-parts":[["2021",10,18]]}}}],"schema":"https://github.com/citation-style-language/schema/raw/master/csl-citation.json"} </w:instrText>
      </w:r>
      <w:r w:rsidR="00D6636B" w:rsidRPr="00F56FD5">
        <w:fldChar w:fldCharType="separate"/>
      </w:r>
      <w:r w:rsidR="00D57CBE" w:rsidRPr="00F56FD5">
        <w:rPr>
          <w:rFonts w:cs="Arial"/>
        </w:rPr>
        <w:t>(Zain, 2021)</w:t>
      </w:r>
      <w:r w:rsidR="00D6636B" w:rsidRPr="00F56FD5">
        <w:fldChar w:fldCharType="end"/>
      </w:r>
      <w:r w:rsidR="000D521E" w:rsidRPr="00F56FD5">
        <w:t xml:space="preserve">. </w:t>
      </w:r>
      <w:r w:rsidR="002C527D" w:rsidRPr="00F56FD5">
        <w:t xml:space="preserve">Whereas if the SOC </w:t>
      </w:r>
      <w:r w:rsidR="0015733F" w:rsidRPr="00F56FD5">
        <w:t>was implemented then the employees may not see the need for the protections</w:t>
      </w:r>
      <w:r w:rsidR="0015733F">
        <w:t xml:space="preserve"> as well, and as a result be more </w:t>
      </w:r>
      <w:r w:rsidR="00512569">
        <w:t xml:space="preserve">complacent and increase the chances of a </w:t>
      </w:r>
      <w:r w:rsidR="00BB3030">
        <w:t>cyberattack</w:t>
      </w:r>
      <w:r w:rsidR="00512569">
        <w:t xml:space="preserve">. Additionally, </w:t>
      </w:r>
      <w:r w:rsidR="005D1838">
        <w:t>employees could become frustrated with</w:t>
      </w:r>
      <w:r w:rsidR="00876381">
        <w:t xml:space="preserve"> how much the SOC has to </w:t>
      </w:r>
      <w:r w:rsidR="005A6909">
        <w:t>confirm</w:t>
      </w:r>
      <w:r w:rsidR="00C57332">
        <w:t xml:space="preserve"> </w:t>
      </w:r>
      <w:r w:rsidR="005A6909">
        <w:t xml:space="preserve">that </w:t>
      </w:r>
      <w:r w:rsidR="00C57332">
        <w:t>false positives</w:t>
      </w:r>
      <w:r w:rsidR="005A6909">
        <w:t xml:space="preserve"> are truly not malicious</w:t>
      </w:r>
      <w:r w:rsidR="00D365A2">
        <w:t>.</w:t>
      </w:r>
      <w:r w:rsidR="00CD72FC">
        <w:t xml:space="preserve"> </w:t>
      </w:r>
    </w:p>
    <w:p w14:paraId="13F97E5C" w14:textId="0E35C670" w:rsidR="00184F50" w:rsidRPr="00835900" w:rsidRDefault="00015C39" w:rsidP="00290FC0">
      <w:pPr>
        <w:pStyle w:val="Heading2"/>
      </w:pPr>
      <w:bookmarkStart w:id="28" w:name="_Toc171513789"/>
      <w:r w:rsidRPr="00835900">
        <w:t>Power</w:t>
      </w:r>
      <w:bookmarkEnd w:id="28"/>
    </w:p>
    <w:p w14:paraId="209348C0" w14:textId="0D5303BC" w:rsidR="00FA2519" w:rsidRDefault="00941E35" w:rsidP="00E97DE6">
      <w:r>
        <w:t>A</w:t>
      </w:r>
      <w:r w:rsidR="00233071" w:rsidRPr="00835900">
        <w:t xml:space="preserve"> SOC can </w:t>
      </w:r>
      <w:r w:rsidR="003E4A29" w:rsidRPr="00835900">
        <w:t xml:space="preserve">make </w:t>
      </w:r>
      <w:r w:rsidR="00D77D95" w:rsidRPr="00835900">
        <w:t xml:space="preserve">attackers less powerful by </w:t>
      </w:r>
      <w:r w:rsidR="00233071" w:rsidRPr="00835900">
        <w:t>reduc</w:t>
      </w:r>
      <w:r w:rsidR="00D77D95" w:rsidRPr="00835900">
        <w:t>ing the costs</w:t>
      </w:r>
      <w:r w:rsidR="00233071" w:rsidRPr="00835900">
        <w:t xml:space="preserve"> of </w:t>
      </w:r>
      <w:r w:rsidR="00BB3030">
        <w:t>cyberattack</w:t>
      </w:r>
      <w:r w:rsidR="00233071" w:rsidRPr="00835900">
        <w:t xml:space="preserve">s, which greatly vary but are steadily increasing each year and </w:t>
      </w:r>
      <w:r w:rsidR="00EE48A5">
        <w:t xml:space="preserve">are </w:t>
      </w:r>
      <w:r w:rsidR="00233071" w:rsidRPr="00835900">
        <w:t>significant</w:t>
      </w:r>
      <w:r w:rsidR="007779E2" w:rsidRPr="00835900">
        <w:t xml:space="preserve"> </w:t>
      </w:r>
      <w:r w:rsidR="007779E2" w:rsidRPr="00835900">
        <w:fldChar w:fldCharType="begin"/>
      </w:r>
      <w:r w:rsidR="007779E2" w:rsidRPr="00835900">
        <w:instrText xml:space="preserve"> ADDIN ZOTERO_ITEM CSL_CITATION {"citationID":"MQaTg8LX","properties":{"formattedCitation":"(Michail, 2015)","plainCitation":"(Michail, 2015)","noteIndex":0},"citationItems":[{"id":202,"uris":["http://zotero.org/users/13497265/items/9ESU2EIV"],"itemData":{"id":202,"type":"paper-conference","abstract":"Semantic Scholar extracted view of \"Security Operations Centers: A Business Perspective\" by A. Michail","source":"Semantic Scholar","title":"Security Operations Centers: A Business Perspective","title-short":"Security Operations Centers","URL":"https://www.semanticscholar.org/paper/Security-Operations-Centers%3A-A-Business-Perspective-Michail/a72d5cf608761c2df7154f2a8373db3aa60e26f6","author":[{"family":"Michail","given":"A."}],"accessed":{"date-parts":[["2024",5,20]]},"issued":{"date-parts":[["2015",7,21]]}}}],"schema":"https://github.com/citation-style-language/schema/raw/master/csl-citation.json"} </w:instrText>
      </w:r>
      <w:r w:rsidR="007779E2" w:rsidRPr="00835900">
        <w:fldChar w:fldCharType="separate"/>
      </w:r>
      <w:r w:rsidR="007779E2" w:rsidRPr="00835900">
        <w:rPr>
          <w:rFonts w:cs="Arial"/>
        </w:rPr>
        <w:t>(Michail, 2015)</w:t>
      </w:r>
      <w:r w:rsidR="007779E2" w:rsidRPr="00835900">
        <w:fldChar w:fldCharType="end"/>
      </w:r>
      <w:r w:rsidR="00233071" w:rsidRPr="00835900">
        <w:t xml:space="preserve">. Logs recorded by a SIEM decrease uncertainty about the causes and impacts of a </w:t>
      </w:r>
      <w:r w:rsidR="00BB3030">
        <w:t>cyberattack</w:t>
      </w:r>
      <w:r w:rsidR="00233071" w:rsidRPr="00835900">
        <w:t xml:space="preserve"> which could subsequently decrease regulatory and compliance fines, the time it takes to undergo legal action, and the cost of remediation activities. </w:t>
      </w:r>
      <w:r w:rsidR="00233071" w:rsidRPr="00AF5DDD">
        <w:t xml:space="preserve">Furthermore, </w:t>
      </w:r>
      <w:r w:rsidR="000D05D8" w:rsidRPr="00AF5DDD">
        <w:t xml:space="preserve">the cyber-reputation of a business </w:t>
      </w:r>
      <w:r w:rsidR="00B93C4F" w:rsidRPr="00AF5DDD">
        <w:t>significantly worsens if they cannot quickly</w:t>
      </w:r>
      <w:r w:rsidR="00B93C4F">
        <w:t xml:space="preserve"> and effectively communicate the causes and impacts of a </w:t>
      </w:r>
      <w:r w:rsidR="00BB3030">
        <w:t>cyberattack</w:t>
      </w:r>
      <w:r w:rsidR="00B93C4F">
        <w:t>, which a SOC would</w:t>
      </w:r>
      <w:r w:rsidR="00AF5DDD">
        <w:t xml:space="preserve"> help with </w:t>
      </w:r>
      <w:r w:rsidR="00AF5DDD">
        <w:fldChar w:fldCharType="begin"/>
      </w:r>
      <w:r w:rsidR="00AF5DDD">
        <w:instrText xml:space="preserve"> ADDIN ZOTERO_ITEM CSL_CITATION {"citationID":"jXBoTS11","properties":{"formattedCitation":"(Perera et al., 2022)","plainCitation":"(Perera et al., 2022)","noteIndex":0},"citationItems":[{"id":234,"uris":["http://zotero.org/users/13497265/items/VT2QGEQB"],"itemData":{"id":234,"type":"article-journal","abstract":"The COVID-19 pandemic has brought massive online activities and increased cybersecurity incidents and cybercrime. As a result of this, the cyber reputation of organisations has also received increased scrutiny and global attention. Due to increased cybercrime, reputation displaying a more important role within risk management frameworks both within public and private institutions is vital. This study identifies key factors in determining reputational damage to public and private sector institutions through cyberattacks. Researchers conducted an extensive review of the literature, which addresses factors relating to risk management of reputation post-cyber breach. The study identified 42 potential factors, which were then classified using the STAR model. This model is an organisational design framework and was suitable due to its alignment with organisations. A qualitative study using semi-structured and structured questions was conducted with purposively selected cybersecurity experts in both public and private sector institutions. Data obtained from the expert forum were analysed using thematic analysis, which revealed that a commonly accepted definition for cyber reputation was lacking despite the growing use of the term “online reputation”. In addition, the structured questions data were analysed using relative importance index rankings. The analysis results revealed significant factors in determining reputational damage due to cyberattacks, as well as highlighting reputation factor discrepancies between private and public institutions. Theoretically, this study contributes to the body of knowledge relating to cybersecurity of organisations. Practically, this research is expected to aid organisations to properly position themselves to meet cyber incidents and become more competitive in the post-COVID-19 era.","container-title":"Informatics","DOI":"10.3390/informatics9010028","ISSN":"2227-9709","issue":"1","language":"en","license":"http://creativecommons.org/licenses/by/3.0/","note":"number: 1\npublisher: Multidisciplinary Digital Publishing Institute","page":"28","source":"www.mdpi.com","title":"Factors Affecting Reputational Damage to Organisations Due to Cyberattacks","volume":"9","author":[{"family":"Perera","given":"Srinath"},{"family":"Jin","given":"Xiaohua"},{"family":"Maurushat","given":"Alana"},{"family":"Opoku","given":"De-Graft Joe"}],"issued":{"date-parts":[["2022",3]]}}}],"schema":"https://github.com/citation-style-language/schema/raw/master/csl-citation.json"} </w:instrText>
      </w:r>
      <w:r w:rsidR="00AF5DDD">
        <w:fldChar w:fldCharType="separate"/>
      </w:r>
      <w:r w:rsidR="00AF5DDD" w:rsidRPr="00AF5DDD">
        <w:rPr>
          <w:rFonts w:cs="Arial"/>
        </w:rPr>
        <w:t>(Perera et al., 2022)</w:t>
      </w:r>
      <w:r w:rsidR="00AF5DDD">
        <w:fldChar w:fldCharType="end"/>
      </w:r>
      <w:r w:rsidR="00233071" w:rsidRPr="00835900">
        <w:t xml:space="preserve">. A SOC would also aid in the prevention of </w:t>
      </w:r>
      <w:r w:rsidR="00BB3030">
        <w:t>cyberattack</w:t>
      </w:r>
      <w:r w:rsidR="00233071" w:rsidRPr="00835900">
        <w:t xml:space="preserve">s by suggesting improvements to the company’s cybersecurity profile even if they do not </w:t>
      </w:r>
      <w:r w:rsidR="00FC4594" w:rsidRPr="00835900">
        <w:t>implement</w:t>
      </w:r>
      <w:r w:rsidR="00233071" w:rsidRPr="00835900">
        <w:t xml:space="preserve"> them.</w:t>
      </w:r>
      <w:r w:rsidR="00AC3349">
        <w:t xml:space="preserve"> Thus, </w:t>
      </w:r>
      <w:r w:rsidR="002E11A4">
        <w:t xml:space="preserve">a SOC would reduce the </w:t>
      </w:r>
      <w:r w:rsidR="00F26D1F">
        <w:t>costs</w:t>
      </w:r>
      <w:r w:rsidR="002E11A4">
        <w:t xml:space="preserve"> of </w:t>
      </w:r>
      <w:r w:rsidR="00EA0652">
        <w:t xml:space="preserve">a </w:t>
      </w:r>
      <w:r w:rsidR="00BB3030">
        <w:t>cyberattack</w:t>
      </w:r>
      <w:r w:rsidR="004B453E">
        <w:t xml:space="preserve"> by ensuring that the business understands </w:t>
      </w:r>
      <w:r w:rsidR="00EA0652">
        <w:t>its causes and ramifications.</w:t>
      </w:r>
    </w:p>
    <w:p w14:paraId="7E31C481" w14:textId="77777777" w:rsidR="0001542F" w:rsidRDefault="0001542F" w:rsidP="00E97DE6"/>
    <w:p w14:paraId="287BECE3" w14:textId="18782A60" w:rsidR="008528ED" w:rsidRPr="00ED428A" w:rsidRDefault="008528ED" w:rsidP="00290FC0">
      <w:r>
        <w:lastRenderedPageBreak/>
        <w:t xml:space="preserve">On the other hand, </w:t>
      </w:r>
      <w:r w:rsidR="00D42C27">
        <w:t xml:space="preserve">the training would reduce the chance of a </w:t>
      </w:r>
      <w:r w:rsidR="00BB3030">
        <w:t>cyberattack</w:t>
      </w:r>
      <w:r w:rsidR="00D42C27">
        <w:t xml:space="preserve"> in addition to </w:t>
      </w:r>
      <w:r w:rsidR="00826EB9">
        <w:t xml:space="preserve">the impacts of </w:t>
      </w:r>
      <w:r w:rsidR="00BB3030">
        <w:t>cyberattack</w:t>
      </w:r>
      <w:r w:rsidR="00826EB9">
        <w:t xml:space="preserve">s that do happen. </w:t>
      </w:r>
      <w:r w:rsidR="00FA2519">
        <w:t>Social engineering attacks</w:t>
      </w:r>
      <w:r w:rsidR="00C07D57">
        <w:t xml:space="preserve"> are often powerful through</w:t>
      </w:r>
      <w:r w:rsidR="00C944D7">
        <w:t xml:space="preserve"> information</w:t>
      </w:r>
      <w:r w:rsidR="00F0670B">
        <w:t xml:space="preserve"> since phishing emails that are more specific to the target are more likely to succeed </w:t>
      </w:r>
      <w:r w:rsidR="00F0670B">
        <w:fldChar w:fldCharType="begin"/>
      </w:r>
      <w:r w:rsidR="00F0670B">
        <w:instrText xml:space="preserve"> ADDIN ZOTERO_ITEM CSL_CITATION {"citationID":"kILJmvsP","properties":{"formattedCitation":"(Jampen et al., 2020)","plainCitation":"(Jampen et al., 2020)","noteIndex":0},"citationItems":[{"id":39,"uris":["http://zotero.org/users/13497265/items/R4R22XBH"],"itemData":{"id":39,"type":"article-journal","abstract":"Email is of critical importance as a communication channel for both business and personal matters. Unfortunately, it is also often exploited for phishing attacks. To defend against such threats, many organizations have begun to provide anti-phishing training programs to their employees. A central question in the development of such programs is how they can be designed sustainably and effectively to minimize the vulnerability of employees to phishing attacks. In this paper, we survey and categorize works that consider different elements of such programs via a clearly laid-out methodology, and identify key findings in the technical literature. Overall, we find that researchers agree on the answers to many relevant questions regarding the utility and effectiveness of anti-phishing training. However, we identified influencing factors, such as the impact of age on the success of anti-phishing training programs, for which mixed findings are available. Finally, based on our comprehensive analysis, we describe how a well-founded anti-phishing training program should be designed and parameterized with a set of proposed research directions.","container-title":"Human-centric Computing and Information Sciences","DOI":"10.1186/s13673-020-00237-7","ISSN":"2192-1962","issue":"1","journalAbbreviation":"Human-centric Computing and Information Sciences","page":"33","source":"BioMed Central","title":"Don’t click: towards an effective anti-phishing training. A comparative literature review","title-short":"Don’t click","volume":"10","author":[{"family":"Jampen","given":"Daniel"},{"family":"Gür","given":"Gürkan"},{"family":"Sutter","given":"Thomas"},{"family":"Tellenbach","given":"Bernhard"}],"issued":{"date-parts":[["2020",8,9]]}}}],"schema":"https://github.com/citation-style-language/schema/raw/master/csl-citation.json"} </w:instrText>
      </w:r>
      <w:r w:rsidR="00F0670B">
        <w:fldChar w:fldCharType="separate"/>
      </w:r>
      <w:r w:rsidR="00F0670B" w:rsidRPr="00F0670B">
        <w:rPr>
          <w:rFonts w:cs="Arial"/>
        </w:rPr>
        <w:t>(Jampen et al., 2020)</w:t>
      </w:r>
      <w:r w:rsidR="00F0670B">
        <w:fldChar w:fldCharType="end"/>
      </w:r>
      <w:r w:rsidR="007E5285">
        <w:t>.</w:t>
      </w:r>
      <w:r w:rsidR="00C51C97">
        <w:t xml:space="preserve"> The training</w:t>
      </w:r>
      <w:r w:rsidR="007211D3">
        <w:t xml:space="preserve"> would probably make employees more conscious of what they share </w:t>
      </w:r>
      <w:r w:rsidR="00C678B6">
        <w:t xml:space="preserve">online so it could make it harder for attackers to find </w:t>
      </w:r>
      <w:r w:rsidR="00B66086">
        <w:t>information that they can leverage in an attack.</w:t>
      </w:r>
      <w:r w:rsidR="001D6E0A">
        <w:t xml:space="preserve"> </w:t>
      </w:r>
      <w:r w:rsidR="00AA1E8C">
        <w:t xml:space="preserve">Furthermore, </w:t>
      </w:r>
      <w:r w:rsidR="00615A19">
        <w:t xml:space="preserve">the training would make it harder for the attacker to manipulate </w:t>
      </w:r>
      <w:r w:rsidR="008B2934">
        <w:t>the target</w:t>
      </w:r>
      <w:r w:rsidR="00BD3E78">
        <w:t xml:space="preserve"> as they would be more likely to </w:t>
      </w:r>
      <w:r w:rsidR="00C2174F">
        <w:t xml:space="preserve">recognise </w:t>
      </w:r>
      <w:r w:rsidR="008A5F8D">
        <w:t>a phishing email</w:t>
      </w:r>
      <w:r w:rsidR="00C2174F">
        <w:t xml:space="preserve"> as suspicious and </w:t>
      </w:r>
      <w:r w:rsidR="00C2174F" w:rsidRPr="00ED428A">
        <w:t xml:space="preserve">report it. </w:t>
      </w:r>
    </w:p>
    <w:p w14:paraId="5B4409F7" w14:textId="747E8C31" w:rsidR="0024321F" w:rsidRDefault="005166DD" w:rsidP="00290FC0">
      <w:pPr>
        <w:rPr>
          <w:rFonts w:cs="Arial"/>
        </w:rPr>
      </w:pPr>
      <w:r w:rsidRPr="00ED428A">
        <w:rPr>
          <w:rFonts w:cs="Arial"/>
        </w:rPr>
        <w:t>Moreover</w:t>
      </w:r>
      <w:r w:rsidR="00B04412" w:rsidRPr="00ED428A">
        <w:rPr>
          <w:rFonts w:cs="Arial"/>
        </w:rPr>
        <w:t xml:space="preserve">, </w:t>
      </w:r>
      <w:r w:rsidR="00042B19" w:rsidRPr="00ED428A">
        <w:rPr>
          <w:rFonts w:cs="Arial"/>
        </w:rPr>
        <w:t xml:space="preserve">the team behind the SOC would need </w:t>
      </w:r>
      <w:r w:rsidR="006A18DA" w:rsidRPr="00ED428A">
        <w:rPr>
          <w:rFonts w:cs="Arial"/>
        </w:rPr>
        <w:t xml:space="preserve">to know a lot about the business, which would much more difficult </w:t>
      </w:r>
      <w:r w:rsidR="004A574C" w:rsidRPr="00ED428A">
        <w:rPr>
          <w:rFonts w:cs="Arial"/>
        </w:rPr>
        <w:t xml:space="preserve">if </w:t>
      </w:r>
      <w:r w:rsidR="00194209" w:rsidRPr="00ED428A">
        <w:rPr>
          <w:rFonts w:cs="Arial"/>
        </w:rPr>
        <w:t xml:space="preserve">it </w:t>
      </w:r>
      <w:r w:rsidR="004A574C" w:rsidRPr="00ED428A">
        <w:rPr>
          <w:rFonts w:cs="Arial"/>
        </w:rPr>
        <w:t>is outsourced</w:t>
      </w:r>
      <w:r w:rsidR="006F26CD" w:rsidRPr="00ED428A">
        <w:rPr>
          <w:rFonts w:cs="Arial"/>
        </w:rPr>
        <w:t xml:space="preserve"> </w:t>
      </w:r>
      <w:r w:rsidR="002720FD" w:rsidRPr="00ED428A">
        <w:rPr>
          <w:rFonts w:cs="Arial"/>
        </w:rPr>
        <w:fldChar w:fldCharType="begin"/>
      </w:r>
      <w:r w:rsidR="002720FD" w:rsidRPr="00ED428A">
        <w:rPr>
          <w:rFonts w:cs="Arial"/>
        </w:rPr>
        <w:instrText xml:space="preserve"> ADDIN ZOTERO_ITEM CSL_CITATION {"citationID":"diYYhscR","properties":{"formattedCitation":"(Glynn, 2023)","plainCitation":"(Glynn, 2023)","noteIndex":0},"citationItems":[{"id":51,"uris":["http://zotero.org/users/13497265/items/U5X27JN4"],"itemData":{"id":51,"type":"post-weblog","abstract":"If you're considering outsourcing your cybersecurity needs, explore the potential pros and cons involved with using a third-party provider.","container-title":"Insight Global","language":"en-US","title":"What Are Pros and Cons of Outsourcing Cybersecurity?","URL":"https://insightglobal.com/blog/outsourcing-cybersecurity-pros-cons/","author":[{"family":"Glynn","given":"Patrick"}],"accessed":{"date-parts":[["2024",1,28]]},"issued":{"date-parts":[["2023",5,30]]}}}],"schema":"https://github.com/citation-style-language/schema/raw/master/csl-citation.json"} </w:instrText>
      </w:r>
      <w:r w:rsidR="002720FD" w:rsidRPr="00ED428A">
        <w:rPr>
          <w:rFonts w:cs="Arial"/>
        </w:rPr>
        <w:fldChar w:fldCharType="separate"/>
      </w:r>
      <w:r w:rsidR="002720FD" w:rsidRPr="00ED428A">
        <w:rPr>
          <w:rFonts w:cs="Arial"/>
        </w:rPr>
        <w:t>(Glynn, 2023)</w:t>
      </w:r>
      <w:r w:rsidR="002720FD" w:rsidRPr="00ED428A">
        <w:rPr>
          <w:rFonts w:cs="Arial"/>
        </w:rPr>
        <w:fldChar w:fldCharType="end"/>
      </w:r>
      <w:r w:rsidR="00B04412" w:rsidRPr="00ED428A">
        <w:rPr>
          <w:rFonts w:cs="Arial"/>
        </w:rPr>
        <w:t xml:space="preserve">. This is less needed to </w:t>
      </w:r>
      <w:r w:rsidR="00584017" w:rsidRPr="00ED428A">
        <w:rPr>
          <w:rFonts w:cs="Arial"/>
        </w:rPr>
        <w:t xml:space="preserve">teach the employees about social engineering in the training </w:t>
      </w:r>
      <w:r w:rsidR="00AA6FBC" w:rsidRPr="00ED428A">
        <w:rPr>
          <w:rFonts w:cs="Arial"/>
        </w:rPr>
        <w:t xml:space="preserve">as </w:t>
      </w:r>
      <w:r w:rsidR="00584017" w:rsidRPr="00ED428A">
        <w:rPr>
          <w:rFonts w:cs="Arial"/>
        </w:rPr>
        <w:t xml:space="preserve">it </w:t>
      </w:r>
      <w:r w:rsidR="00AA6FBC" w:rsidRPr="00ED428A">
        <w:rPr>
          <w:rFonts w:cs="Arial"/>
        </w:rPr>
        <w:t xml:space="preserve">could be </w:t>
      </w:r>
      <w:r w:rsidR="0051244C" w:rsidRPr="00ED428A">
        <w:rPr>
          <w:rFonts w:cs="Arial"/>
        </w:rPr>
        <w:t>generalised</w:t>
      </w:r>
      <w:r w:rsidR="00AA6FBC" w:rsidRPr="00ED428A">
        <w:rPr>
          <w:rFonts w:cs="Arial"/>
        </w:rPr>
        <w:t xml:space="preserve"> for all </w:t>
      </w:r>
      <w:r w:rsidR="0051244C" w:rsidRPr="00ED428A">
        <w:rPr>
          <w:rFonts w:cs="Arial"/>
        </w:rPr>
        <w:t xml:space="preserve">businesses. Furthermore, </w:t>
      </w:r>
      <w:r w:rsidR="001F1939" w:rsidRPr="00ED428A">
        <w:rPr>
          <w:rFonts w:cs="Arial"/>
        </w:rPr>
        <w:t xml:space="preserve">if </w:t>
      </w:r>
      <w:r w:rsidR="00645926" w:rsidRPr="00ED428A">
        <w:rPr>
          <w:rFonts w:cs="Arial"/>
        </w:rPr>
        <w:t xml:space="preserve">the </w:t>
      </w:r>
      <w:r w:rsidR="00584017" w:rsidRPr="00ED428A">
        <w:rPr>
          <w:rFonts w:cs="Arial"/>
        </w:rPr>
        <w:t xml:space="preserve">team that is testing the employees with </w:t>
      </w:r>
      <w:r w:rsidR="00645926" w:rsidRPr="00ED428A">
        <w:rPr>
          <w:rFonts w:cs="Arial"/>
        </w:rPr>
        <w:t xml:space="preserve">simulated phishing attacks knows less about </w:t>
      </w:r>
      <w:r w:rsidR="00D224AB" w:rsidRPr="00ED428A">
        <w:rPr>
          <w:rFonts w:cs="Arial"/>
        </w:rPr>
        <w:t xml:space="preserve">the </w:t>
      </w:r>
      <w:r w:rsidR="00ED428A" w:rsidRPr="00ED428A">
        <w:rPr>
          <w:rFonts w:cs="Arial"/>
        </w:rPr>
        <w:t>business,</w:t>
      </w:r>
      <w:r w:rsidR="00D224AB" w:rsidRPr="00ED428A">
        <w:rPr>
          <w:rFonts w:cs="Arial"/>
        </w:rPr>
        <w:t xml:space="preserve"> then</w:t>
      </w:r>
      <w:r w:rsidR="004D5BE1" w:rsidRPr="00ED428A">
        <w:rPr>
          <w:rFonts w:cs="Arial"/>
        </w:rPr>
        <w:t xml:space="preserve"> </w:t>
      </w:r>
      <w:r w:rsidR="00584017" w:rsidRPr="00ED428A">
        <w:rPr>
          <w:rFonts w:cs="Arial"/>
        </w:rPr>
        <w:t>it</w:t>
      </w:r>
      <w:r w:rsidR="004D5BE1" w:rsidRPr="00ED428A">
        <w:rPr>
          <w:rFonts w:cs="Arial"/>
        </w:rPr>
        <w:t xml:space="preserve"> would be more similar to a real attacker</w:t>
      </w:r>
      <w:r w:rsidR="004D5BE1">
        <w:rPr>
          <w:rFonts w:cs="Arial"/>
        </w:rPr>
        <w:t>, so this would in fact be</w:t>
      </w:r>
      <w:r w:rsidR="00584017">
        <w:rPr>
          <w:rFonts w:cs="Arial"/>
        </w:rPr>
        <w:t xml:space="preserve"> beneficial </w:t>
      </w:r>
      <w:r w:rsidR="00ED428A">
        <w:rPr>
          <w:rFonts w:cs="Arial"/>
        </w:rPr>
        <w:t>for the training</w:t>
      </w:r>
      <w:r w:rsidR="00B04412" w:rsidRPr="00835900">
        <w:rPr>
          <w:rFonts w:cs="Arial"/>
        </w:rPr>
        <w:t xml:space="preserve">. </w:t>
      </w:r>
    </w:p>
    <w:p w14:paraId="78F0581F" w14:textId="77777777" w:rsidR="00385737" w:rsidRPr="00835900" w:rsidRDefault="00385737" w:rsidP="00290FC0">
      <w:pPr>
        <w:pStyle w:val="Heading2"/>
      </w:pPr>
      <w:bookmarkStart w:id="29" w:name="_Toc171513790"/>
      <w:r w:rsidRPr="00835900">
        <w:t>Space</w:t>
      </w:r>
      <w:bookmarkEnd w:id="29"/>
    </w:p>
    <w:p w14:paraId="64E0571A" w14:textId="3A925F75" w:rsidR="006A0C6A" w:rsidRPr="00835900" w:rsidRDefault="00E55554" w:rsidP="00290FC0">
      <w:r>
        <w:rPr>
          <w:rStyle w:val="HTMLDefinition"/>
          <w:i w:val="0"/>
          <w:iCs w:val="0"/>
        </w:rPr>
        <w:t xml:space="preserve">A SIEM is only implemented in the space of the company’s network, </w:t>
      </w:r>
      <w:r w:rsidR="00E27C34">
        <w:rPr>
          <w:rStyle w:val="HTMLDefinition"/>
          <w:i w:val="0"/>
          <w:iCs w:val="0"/>
        </w:rPr>
        <w:t>so if an employee is outside of it then they are not monitored</w:t>
      </w:r>
      <w:r w:rsidR="006A0C6A" w:rsidRPr="00835900">
        <w:rPr>
          <w:rStyle w:val="HTMLDefinition"/>
          <w:i w:val="0"/>
          <w:iCs w:val="0"/>
        </w:rPr>
        <w:t xml:space="preserve">. </w:t>
      </w:r>
      <w:r w:rsidR="00E27C34">
        <w:rPr>
          <w:rStyle w:val="HTMLDefinition"/>
          <w:i w:val="0"/>
          <w:iCs w:val="0"/>
        </w:rPr>
        <w:t xml:space="preserve">Attackers can exploit this by encouraging employees to move off of the network, such as through </w:t>
      </w:r>
      <w:r w:rsidR="006A0C6A" w:rsidRPr="00835900">
        <w:rPr>
          <w:rStyle w:val="HTMLDefinition"/>
          <w:i w:val="0"/>
          <w:iCs w:val="0"/>
        </w:rPr>
        <w:t xml:space="preserve">a new phishing technique where a link to a malicious website is included in an email in the form of a QR code </w:t>
      </w:r>
      <w:r w:rsidR="0025474D" w:rsidRPr="00835900">
        <w:rPr>
          <w:rStyle w:val="HTMLDefinition"/>
          <w:i w:val="0"/>
          <w:iCs w:val="0"/>
        </w:rPr>
        <w:fldChar w:fldCharType="begin"/>
      </w:r>
      <w:r w:rsidR="0025474D" w:rsidRPr="00835900">
        <w:rPr>
          <w:rStyle w:val="HTMLDefinition"/>
          <w:i w:val="0"/>
          <w:iCs w:val="0"/>
        </w:rPr>
        <w:instrText xml:space="preserve"> ADDIN ZOTERO_ITEM CSL_CITATION {"citationID":"2zbdobOQ","properties":{"formattedCitation":"(Young, 2024)","plainCitation":"(Young, 2024)","noteIndex":0},"citationItems":[{"id":204,"uris":["http://zotero.org/users/13497265/items/Y4NCTZA3"],"itemData":{"id":204,"type":"webpage","abstract":"Learn about how Cloudflare's Cloud Email Security tackles QR phishing, why attackers favor QR codes, and Cloudflare's proactive defense strategy against evolving threats.","container-title":"The Cloudflare Blog","language":"en","title":"How Cloudflare Cloud Email Security protects against the evolving threat of QR phishing","URL":"https://blog.cloudflare.com/how-cloudflare-cloud-email-security-protects-against-the-evolving-threat-of-qr-phishing","author":[{"family":"Young","given":"Pete"}],"accessed":{"date-parts":[["2024",5,20]]},"issued":{"date-parts":[["2024",4,17]]}}}],"schema":"https://github.com/citation-style-language/schema/raw/master/csl-citation.json"} </w:instrText>
      </w:r>
      <w:r w:rsidR="0025474D" w:rsidRPr="00835900">
        <w:rPr>
          <w:rStyle w:val="HTMLDefinition"/>
          <w:i w:val="0"/>
          <w:iCs w:val="0"/>
        </w:rPr>
        <w:fldChar w:fldCharType="separate"/>
      </w:r>
      <w:r w:rsidR="0025474D" w:rsidRPr="00835900">
        <w:rPr>
          <w:rFonts w:cs="Arial"/>
        </w:rPr>
        <w:t>(Young, 2024)</w:t>
      </w:r>
      <w:r w:rsidR="0025474D" w:rsidRPr="00835900">
        <w:rPr>
          <w:rStyle w:val="HTMLDefinition"/>
          <w:i w:val="0"/>
          <w:iCs w:val="0"/>
        </w:rPr>
        <w:fldChar w:fldCharType="end"/>
      </w:r>
      <w:r w:rsidR="0025474D" w:rsidRPr="00835900">
        <w:rPr>
          <w:rFonts w:cs="Arial"/>
        </w:rPr>
        <w:t xml:space="preserve">. </w:t>
      </w:r>
      <w:r w:rsidR="004D0096">
        <w:rPr>
          <w:rStyle w:val="HTMLDefinition"/>
          <w:i w:val="0"/>
          <w:iCs w:val="0"/>
        </w:rPr>
        <w:t>This</w:t>
      </w:r>
      <w:r w:rsidR="00E27C34" w:rsidRPr="00835900">
        <w:rPr>
          <w:rStyle w:val="HTMLDefinition"/>
          <w:i w:val="0"/>
          <w:iCs w:val="0"/>
        </w:rPr>
        <w:t xml:space="preserve"> encourages the employee to use their phone to scan it and then visit the malicious website, which would likely not use the office network that is monitored by the SIEM. </w:t>
      </w:r>
      <w:r w:rsidR="002A5F3C" w:rsidRPr="005249A5">
        <w:rPr>
          <w:rStyle w:val="HTMLDefinition"/>
          <w:i w:val="0"/>
          <w:iCs w:val="0"/>
        </w:rPr>
        <w:t>Furthermore, it is</w:t>
      </w:r>
      <w:r w:rsidR="006A0C6A" w:rsidRPr="005249A5">
        <w:rPr>
          <w:rStyle w:val="HTMLDefinition"/>
          <w:i w:val="0"/>
          <w:iCs w:val="0"/>
        </w:rPr>
        <w:t xml:space="preserve"> difficult and computationally expensive to detect </w:t>
      </w:r>
      <w:r w:rsidR="002A5F3C" w:rsidRPr="005249A5">
        <w:rPr>
          <w:rStyle w:val="HTMLDefinition"/>
          <w:i w:val="0"/>
          <w:iCs w:val="0"/>
        </w:rPr>
        <w:t xml:space="preserve">this attack through </w:t>
      </w:r>
      <w:r w:rsidR="006A0C6A" w:rsidRPr="005249A5">
        <w:rPr>
          <w:rStyle w:val="HTMLDefinition"/>
          <w:i w:val="0"/>
          <w:iCs w:val="0"/>
        </w:rPr>
        <w:t xml:space="preserve">email filters </w:t>
      </w:r>
      <w:r w:rsidR="00425184" w:rsidRPr="005249A5">
        <w:rPr>
          <w:rStyle w:val="HTMLDefinition"/>
          <w:i w:val="0"/>
          <w:iCs w:val="0"/>
        </w:rPr>
        <w:lastRenderedPageBreak/>
        <w:t>because</w:t>
      </w:r>
      <w:r w:rsidR="006A0C6A" w:rsidRPr="005249A5">
        <w:rPr>
          <w:rStyle w:val="HTMLDefinition"/>
          <w:i w:val="0"/>
          <w:iCs w:val="0"/>
        </w:rPr>
        <w:t xml:space="preserve"> a machine learning algorithm would have to be used to recognise that an image is a QR code</w:t>
      </w:r>
      <w:r w:rsidR="005249A5" w:rsidRPr="005249A5">
        <w:rPr>
          <w:rStyle w:val="HTMLDefinition"/>
          <w:i w:val="0"/>
          <w:iCs w:val="0"/>
        </w:rPr>
        <w:t xml:space="preserve"> and then visit the site that it leads to</w:t>
      </w:r>
      <w:r w:rsidR="006A0C6A" w:rsidRPr="005249A5">
        <w:rPr>
          <w:rStyle w:val="HTMLDefinition"/>
          <w:i w:val="0"/>
          <w:iCs w:val="0"/>
        </w:rPr>
        <w:t>. Wh</w:t>
      </w:r>
      <w:r w:rsidR="006A0C6A" w:rsidRPr="00835900">
        <w:rPr>
          <w:rStyle w:val="HTMLDefinition"/>
          <w:i w:val="0"/>
          <w:iCs w:val="0"/>
        </w:rPr>
        <w:t>ereas if this was done on the network then the SIEM could flag it as suspicious, and the SOC would be notified.</w:t>
      </w:r>
      <w:r w:rsidR="00881DCE">
        <w:rPr>
          <w:rStyle w:val="HTMLDefinition"/>
          <w:i w:val="0"/>
          <w:iCs w:val="0"/>
        </w:rPr>
        <w:t xml:space="preserve"> </w:t>
      </w:r>
    </w:p>
    <w:p w14:paraId="25850690" w14:textId="77777777" w:rsidR="00923059" w:rsidRPr="00835900" w:rsidRDefault="00923059" w:rsidP="00290FC0">
      <w:pPr>
        <w:pStyle w:val="Heading2"/>
      </w:pPr>
      <w:bookmarkStart w:id="30" w:name="_Toc171513791"/>
      <w:r w:rsidRPr="00835900">
        <w:t>Systems</w:t>
      </w:r>
      <w:bookmarkEnd w:id="30"/>
    </w:p>
    <w:p w14:paraId="1069BA40" w14:textId="77777777" w:rsidR="003C00E1" w:rsidRDefault="00233071" w:rsidP="00290FC0">
      <w:r w:rsidRPr="00835900">
        <w:t>Another advantage of a SOC over social engineering training is that it is automated so there is less pressure placed on employees and they also do not need to record logs of operations</w:t>
      </w:r>
      <w:r w:rsidR="00D04C48">
        <w:t xml:space="preserve"> (see Appendix C)</w:t>
      </w:r>
      <w:r w:rsidRPr="00835900">
        <w:t xml:space="preserve">. This would ensure that the business collects the data required by law in case of an investigation, and without it this would be very tedious to do. Furthermore, a SOC would eliminate a lot of the area for human error in the </w:t>
      </w:r>
      <w:r w:rsidR="00D87255">
        <w:t>system</w:t>
      </w:r>
      <w:r w:rsidRPr="00835900">
        <w:t xml:space="preserve"> as there is a fallback in case someone makes a mistake or is malicious. </w:t>
      </w:r>
      <w:r w:rsidR="001844B1">
        <w:t xml:space="preserve">For example, a SIEM could recognise that someone tried to log in to an </w:t>
      </w:r>
      <w:r w:rsidR="001A3A19">
        <w:t xml:space="preserve">employee’s enterprise </w:t>
      </w:r>
      <w:r w:rsidR="001844B1">
        <w:t xml:space="preserve">account </w:t>
      </w:r>
      <w:r w:rsidR="001A3A19">
        <w:t xml:space="preserve">for </w:t>
      </w:r>
      <w:r w:rsidR="00591FDA">
        <w:t xml:space="preserve">an app from an odd location and subsequently </w:t>
      </w:r>
      <w:r w:rsidR="00001342">
        <w:t xml:space="preserve">flag it as suspicious. Then, </w:t>
      </w:r>
      <w:r w:rsidR="00AA091E">
        <w:t xml:space="preserve">someone on the team for the SOC </w:t>
      </w:r>
      <w:r w:rsidR="00001342">
        <w:t xml:space="preserve">could confirm </w:t>
      </w:r>
      <w:r w:rsidR="00AA091E">
        <w:t xml:space="preserve">with </w:t>
      </w:r>
      <w:r w:rsidR="009C54C0">
        <w:t>the business that it is not malicious, but if it is then they could lock or delete the account.</w:t>
      </w:r>
    </w:p>
    <w:p w14:paraId="57A61CCD" w14:textId="7B79C550" w:rsidR="0001542F" w:rsidRDefault="00A050BE" w:rsidP="00290FC0">
      <w:r>
        <w:t xml:space="preserve">The </w:t>
      </w:r>
      <w:r w:rsidRPr="00FA77FD">
        <w:t>company</w:t>
      </w:r>
      <w:r w:rsidR="00EA50C2" w:rsidRPr="00FA77FD">
        <w:t xml:space="preserve"> IT employee</w:t>
      </w:r>
      <w:r w:rsidR="00233071" w:rsidRPr="00FA77FD">
        <w:t xml:space="preserve"> stated that in </w:t>
      </w:r>
      <w:r w:rsidR="00F23ADF" w:rsidRPr="00FA77FD">
        <w:t xml:space="preserve">the company’s simulated social engineering </w:t>
      </w:r>
      <w:r w:rsidR="00233071" w:rsidRPr="00FA77FD">
        <w:t>campaign about 60% of the company clicked on a malicious link, and that an attack would likely succeed if they did not have a SOC implemented</w:t>
      </w:r>
      <w:r w:rsidR="008A7E28" w:rsidRPr="00FA77FD">
        <w:t xml:space="preserve"> (see Appendix A)</w:t>
      </w:r>
      <w:r w:rsidR="00233071" w:rsidRPr="00FA77FD">
        <w:t xml:space="preserve">. Most </w:t>
      </w:r>
      <w:r w:rsidR="00BB3030" w:rsidRPr="00FA77FD">
        <w:t>cyberattack</w:t>
      </w:r>
      <w:r w:rsidR="00233071" w:rsidRPr="00FA77FD">
        <w:t xml:space="preserve">s exploit human qualities, such as by offering free gift cards which exploits the human weakness of greed </w:t>
      </w:r>
      <w:r w:rsidR="007F4AAE" w:rsidRPr="00FA77FD">
        <w:fldChar w:fldCharType="begin"/>
      </w:r>
      <w:r w:rsidR="007F4AAE" w:rsidRPr="00FA77FD">
        <w:instrText xml:space="preserve"> ADDIN ZOTERO_ITEM CSL_CITATION {"citationID":"EuK3M19c","properties":{"formattedCitation":"(Alkhalil et al., 2021)","plainCitation":"(Alkhalil et al., 2021)","noteIndex":0},"citationItems":[{"id":8,"uris":["http://zotero.org/users/13497265/items/D6TEQNP4"],"itemData":{"id":8,"type":"article-journal","abstract":"With the significant growth of internet usage, people increasingly share their personal information online. As a result, an enormous amount of personal information and financial transactions become vulnerable to cybercriminals. Phishing is an example of a highly effective form of cybercrime that enables criminals to deceive users and steal important data. Since the first reported phishing attack in 1990, it has been evolved into a more sophisticated attack vector. At present, phishing is considered one of the most frequent examples of fraud activity on the Internet. Phishing attacks can lead to severe losses for their victims including sensitive information, identity theft, companies, and government secrets. This article aims to evaluate these attacks by identifying the current state of phishing and reviewing existing phishing techniques. Studies have classified phishing attacks according to fundamental phishing mechanisms and countermeasures discarding the importance of the end-to-end lifecycle of phishing. This article proposes a new detailed anatomy of phishing which involves attack phases, attacker’s types, vulnerabilities, threats, targets, attack mediums, and attacking techniques. Moreover, the proposed anatomy will help readers understand the process lifecycle of a phishing attack which in turn will increase the awareness of these phishing attacks and the techniques being used; also, it helps in developing a holistic anti-phishing system. Furthermore, some precautionary countermeasures are investigated, and new strategies are suggested.","container-title":"Frontiers in Computer Science","ISSN":"2624-9898","source":"Frontiers","title":"Phishing Attacks: A Recent Comprehensive Study and a New Anatomy","title-short":"Phishing Attacks","URL":"https://www.frontiersin.org/articles/10.3389/fcomp.2021.563060","volume":"3","author":[{"family":"Alkhalil","given":"Zainab"},{"family":"Hewage","given":"Chaminda"},{"family":"Nawaf","given":"Liqaa"},{"family":"Khan","given":"Imtiaz"}],"accessed":{"date-parts":[["2024",1,28]]},"issued":{"date-parts":[["2021"]]}}}],"schema":"https://github.com/citation-style-language/schema/raw/master/csl-citation.json"} </w:instrText>
      </w:r>
      <w:r w:rsidR="007F4AAE" w:rsidRPr="00FA77FD">
        <w:fldChar w:fldCharType="separate"/>
      </w:r>
      <w:r w:rsidR="007F4AAE" w:rsidRPr="00FA77FD">
        <w:rPr>
          <w:rFonts w:cs="Arial"/>
        </w:rPr>
        <w:t>(Alkhalil et al., 2021)</w:t>
      </w:r>
      <w:r w:rsidR="007F4AAE" w:rsidRPr="00FA77FD">
        <w:fldChar w:fldCharType="end"/>
      </w:r>
      <w:r w:rsidR="00233071" w:rsidRPr="00FA77FD">
        <w:t>.</w:t>
      </w:r>
      <w:r w:rsidR="00544718" w:rsidRPr="00FA77FD">
        <w:t xml:space="preserve"> </w:t>
      </w:r>
      <w:r w:rsidR="00F5128C" w:rsidRPr="00FA77FD">
        <w:t>Phishing attacks also often</w:t>
      </w:r>
      <w:r w:rsidR="00F5128C">
        <w:t xml:space="preserve"> attempt to </w:t>
      </w:r>
      <w:r w:rsidR="0007178F">
        <w:t xml:space="preserve">induce impulsive decisions </w:t>
      </w:r>
      <w:r w:rsidR="004315D7">
        <w:t>by making the situation seem urgent,</w:t>
      </w:r>
      <w:r w:rsidR="003B10B8">
        <w:t xml:space="preserve"> </w:t>
      </w:r>
      <w:r w:rsidR="00766E9F">
        <w:t xml:space="preserve">so </w:t>
      </w:r>
      <w:r w:rsidR="003B620C">
        <w:t xml:space="preserve">even with training it does take quite a bit of effort to decide </w:t>
      </w:r>
      <w:r w:rsidR="00766E9F">
        <w:t xml:space="preserve">whether an email is malicious </w:t>
      </w:r>
      <w:r w:rsidR="00766E9F">
        <w:fldChar w:fldCharType="begin"/>
      </w:r>
      <w:r w:rsidR="00766E9F">
        <w:instrText xml:space="preserve"> ADDIN ZOTERO_ITEM CSL_CITATION {"citationID":"is3kqCvc","properties":{"formattedCitation":"(Davies, 2023)","plainCitation":"(Davies, 2023)","noteIndex":0},"citationItems":[{"id":232,"uris":["http://zotero.org/users/13497265/items/HEDTTH7V"],"itemData":{"id":232,"type":"webpage","abstract":"Jack Chapman, VP of threat intelligence at Egress, delves into the role of fear in phishing attacks and cybersecurity culture.","language":"en","title":"The psychological impact of phishing attacks on employees","URL":"https://cybermagazine.com/articles/the-psychological-impact-of-phishing-attacks-on-your-employe","author":[{"family":"Davies","given":"Vikki"}],"accessed":{"date-parts":[["2024",7,5]]},"issued":{"date-parts":[["2023",4,28]]}}}],"schema":"https://github.com/citation-style-language/schema/raw/master/csl-citation.json"} </w:instrText>
      </w:r>
      <w:r w:rsidR="00766E9F">
        <w:fldChar w:fldCharType="separate"/>
      </w:r>
      <w:r w:rsidR="00766E9F" w:rsidRPr="00766E9F">
        <w:rPr>
          <w:rFonts w:cs="Arial"/>
        </w:rPr>
        <w:t>(Davies, 2023)</w:t>
      </w:r>
      <w:r w:rsidR="00766E9F">
        <w:fldChar w:fldCharType="end"/>
      </w:r>
      <w:r w:rsidR="00766E9F">
        <w:t>.</w:t>
      </w:r>
      <w:r w:rsidR="00C71002">
        <w:t xml:space="preserve"> With enough </w:t>
      </w:r>
      <w:r w:rsidR="003E7BA0">
        <w:lastRenderedPageBreak/>
        <w:t>time</w:t>
      </w:r>
      <w:r w:rsidR="00C71002">
        <w:t xml:space="preserve">, this will eventually take a toll on employee </w:t>
      </w:r>
      <w:r w:rsidR="006C53AC">
        <w:t>wellbeing,</w:t>
      </w:r>
      <w:r w:rsidR="004C6D18">
        <w:t xml:space="preserve"> </w:t>
      </w:r>
      <w:r w:rsidR="00233071" w:rsidRPr="00835900">
        <w:t xml:space="preserve">but a SOC </w:t>
      </w:r>
      <w:r w:rsidR="00CB2B49">
        <w:t>w</w:t>
      </w:r>
      <w:r w:rsidR="00233071" w:rsidRPr="00835900">
        <w:t>ould</w:t>
      </w:r>
      <w:r w:rsidR="00CB2B49">
        <w:t xml:space="preserve"> dampen the effects of an employee faltering</w:t>
      </w:r>
      <w:r w:rsidR="00233071" w:rsidRPr="00835900">
        <w:t>.</w:t>
      </w:r>
    </w:p>
    <w:p w14:paraId="5A1D2550" w14:textId="38E36F43" w:rsidR="007C440F" w:rsidRDefault="009E7526" w:rsidP="00290FC0">
      <w:r>
        <w:t>Although</w:t>
      </w:r>
      <w:r w:rsidR="007C440F" w:rsidRPr="00835900">
        <w:t xml:space="preserve">, </w:t>
      </w:r>
      <w:r w:rsidR="007C440F" w:rsidRPr="00835900">
        <w:rPr>
          <w:color w:val="000000"/>
          <w:shd w:val="clear" w:color="auto" w:fill="FFFFFF"/>
        </w:rPr>
        <w:t>SOC</w:t>
      </w:r>
      <w:r w:rsidR="00722351">
        <w:rPr>
          <w:color w:val="000000"/>
          <w:shd w:val="clear" w:color="auto" w:fill="FFFFFF"/>
        </w:rPr>
        <w:t xml:space="preserve">s rely </w:t>
      </w:r>
      <w:r w:rsidR="007C440F" w:rsidRPr="00835900">
        <w:rPr>
          <w:color w:val="000000"/>
          <w:shd w:val="clear" w:color="auto" w:fill="FFFFFF"/>
        </w:rPr>
        <w:t xml:space="preserve">on manual reporting so if employees have not been trained to identify cyber-incidents it can substantially reduce the quality of </w:t>
      </w:r>
      <w:r w:rsidR="00722351">
        <w:rPr>
          <w:color w:val="000000"/>
          <w:shd w:val="clear" w:color="auto" w:fill="FFFFFF"/>
        </w:rPr>
        <w:t>them</w:t>
      </w:r>
      <w:r w:rsidR="00192DB4">
        <w:rPr>
          <w:color w:val="000000"/>
          <w:shd w:val="clear" w:color="auto" w:fill="FFFFFF"/>
        </w:rPr>
        <w:t xml:space="preserve"> (see </w:t>
      </w:r>
      <w:r w:rsidR="001B4681">
        <w:rPr>
          <w:color w:val="000000"/>
          <w:shd w:val="clear" w:color="auto" w:fill="FFFFFF"/>
        </w:rPr>
        <w:t>Appendix B)</w:t>
      </w:r>
      <w:r w:rsidR="007C440F" w:rsidRPr="00835900">
        <w:rPr>
          <w:color w:val="000000"/>
          <w:shd w:val="clear" w:color="auto" w:fill="FFFFFF"/>
        </w:rPr>
        <w:t xml:space="preserve">. This is </w:t>
      </w:r>
      <w:r w:rsidR="007C440F" w:rsidRPr="00B0491F">
        <w:rPr>
          <w:color w:val="000000"/>
          <w:shd w:val="clear" w:color="auto" w:fill="FFFFFF"/>
        </w:rPr>
        <w:t xml:space="preserve">because </w:t>
      </w:r>
      <w:r w:rsidR="00722351" w:rsidRPr="00B0491F">
        <w:rPr>
          <w:color w:val="000000"/>
          <w:shd w:val="clear" w:color="auto" w:fill="FFFFFF"/>
        </w:rPr>
        <w:t xml:space="preserve">it increases </w:t>
      </w:r>
      <w:r w:rsidR="00C33F4F" w:rsidRPr="00B0491F">
        <w:rPr>
          <w:color w:val="000000"/>
          <w:shd w:val="clear" w:color="auto" w:fill="FFFFFF"/>
        </w:rPr>
        <w:t>the likelihood of false positives</w:t>
      </w:r>
      <w:r w:rsidR="007C440F" w:rsidRPr="00B0491F">
        <w:rPr>
          <w:color w:val="000000"/>
          <w:shd w:val="clear" w:color="auto" w:fill="FFFFFF"/>
        </w:rPr>
        <w:t xml:space="preserve"> and when they happen staff need to manually</w:t>
      </w:r>
      <w:r w:rsidR="007C440F" w:rsidRPr="00835900">
        <w:rPr>
          <w:color w:val="000000"/>
          <w:shd w:val="clear" w:color="auto" w:fill="FFFFFF"/>
        </w:rPr>
        <w:t xml:space="preserve"> report the</w:t>
      </w:r>
      <w:r w:rsidR="00B0491F">
        <w:rPr>
          <w:color w:val="000000"/>
          <w:shd w:val="clear" w:color="auto" w:fill="FFFFFF"/>
        </w:rPr>
        <w:t xml:space="preserve">m </w:t>
      </w:r>
      <w:r w:rsidR="007C440F" w:rsidRPr="00835900">
        <w:rPr>
          <w:color w:val="000000"/>
          <w:shd w:val="clear" w:color="auto" w:fill="FFFFFF"/>
        </w:rPr>
        <w:t xml:space="preserve">to both stop the impending </w:t>
      </w:r>
      <w:r w:rsidR="00BB3030">
        <w:rPr>
          <w:color w:val="000000"/>
          <w:shd w:val="clear" w:color="auto" w:fill="FFFFFF"/>
        </w:rPr>
        <w:t>cyberattack</w:t>
      </w:r>
      <w:r w:rsidR="007C440F" w:rsidRPr="00835900">
        <w:rPr>
          <w:color w:val="000000"/>
          <w:shd w:val="clear" w:color="auto" w:fill="FFFFFF"/>
        </w:rPr>
        <w:t xml:space="preserve"> and improve the SIEM.</w:t>
      </w:r>
      <w:r w:rsidR="00C32258">
        <w:rPr>
          <w:color w:val="000000"/>
          <w:shd w:val="clear" w:color="auto" w:fill="FFFFFF"/>
        </w:rPr>
        <w:t xml:space="preserve"> Additionally, </w:t>
      </w:r>
      <w:r w:rsidR="00886278">
        <w:rPr>
          <w:color w:val="000000"/>
          <w:shd w:val="clear" w:color="auto" w:fill="FFFFFF"/>
        </w:rPr>
        <w:t xml:space="preserve">employees might </w:t>
      </w:r>
      <w:r w:rsidR="00886278">
        <w:t xml:space="preserve">hesitate </w:t>
      </w:r>
      <w:r w:rsidR="00256A58">
        <w:t>in</w:t>
      </w:r>
      <w:r w:rsidR="00886278">
        <w:t xml:space="preserve"> reporting attacks </w:t>
      </w:r>
      <w:r w:rsidR="00256A58">
        <w:t>due to the fear of</w:t>
      </w:r>
      <w:r w:rsidR="00886278">
        <w:t xml:space="preserve"> repercussions or being seen as incompetent</w:t>
      </w:r>
      <w:r w:rsidR="00256A58">
        <w:t xml:space="preserve"> </w:t>
      </w:r>
      <w:r w:rsidR="00256A58">
        <w:fldChar w:fldCharType="begin"/>
      </w:r>
      <w:r w:rsidR="00256A58">
        <w:instrText xml:space="preserve"> ADDIN ZOTERO_ITEM CSL_CITATION {"citationID":"nprhfPxI","properties":{"formattedCitation":"(Davies, 2023)","plainCitation":"(Davies, 2023)","noteIndex":0},"citationItems":[{"id":232,"uris":["http://zotero.org/users/13497265/items/HEDTTH7V"],"itemData":{"id":232,"type":"webpage","abstract":"Jack Chapman, VP of threat intelligence at Egress, delves into the role of fear in phishing attacks and cybersecurity culture.","language":"en","title":"The psychological impact of phishing attacks on employees","URL":"https://cybermagazine.com/articles/the-psychological-impact-of-phishing-attacks-on-your-employe","author":[{"family":"Davies","given":"Vikki"}],"accessed":{"date-parts":[["2024",7,5]]},"issued":{"date-parts":[["2023",4,28]]}}}],"schema":"https://github.com/citation-style-language/schema/raw/master/csl-citation.json"} </w:instrText>
      </w:r>
      <w:r w:rsidR="00256A58">
        <w:fldChar w:fldCharType="separate"/>
      </w:r>
      <w:r w:rsidR="00256A58" w:rsidRPr="00256A58">
        <w:rPr>
          <w:rFonts w:cs="Arial"/>
        </w:rPr>
        <w:t>(Davies, 2023)</w:t>
      </w:r>
      <w:r w:rsidR="00256A58">
        <w:fldChar w:fldCharType="end"/>
      </w:r>
      <w:r w:rsidR="002E21E2">
        <w:t>.</w:t>
      </w:r>
      <w:r w:rsidR="00BB1177">
        <w:t xml:space="preserve"> Whereas </w:t>
      </w:r>
      <w:r w:rsidR="00A251EB">
        <w:t>if the training was done effectively then they would likely be more comfortable with</w:t>
      </w:r>
      <w:r w:rsidR="00AB49AE">
        <w:t xml:space="preserve"> reporting</w:t>
      </w:r>
      <w:r w:rsidR="00A251EB">
        <w:t xml:space="preserve"> a mistake or</w:t>
      </w:r>
      <w:r w:rsidR="00AB49AE">
        <w:t xml:space="preserve"> </w:t>
      </w:r>
      <w:r w:rsidR="00BB3030">
        <w:t>cyberattack</w:t>
      </w:r>
      <w:r w:rsidR="00AB49AE">
        <w:t>.</w:t>
      </w:r>
    </w:p>
    <w:p w14:paraId="26DAFD99" w14:textId="77777777" w:rsidR="00AB49AE" w:rsidRPr="00835900" w:rsidRDefault="00AB49AE" w:rsidP="00290FC0">
      <w:pPr>
        <w:rPr>
          <w:color w:val="000000"/>
          <w:sz w:val="22"/>
          <w:szCs w:val="22"/>
        </w:rPr>
      </w:pPr>
    </w:p>
    <w:p w14:paraId="19BC27CF" w14:textId="30F22C5C" w:rsidR="0001542F" w:rsidRPr="0001542F" w:rsidRDefault="001E2DDE" w:rsidP="00C91651">
      <w:r w:rsidRPr="00993AF9">
        <w:t xml:space="preserve">If a business outsources their SOC, then the time to detect and understand a </w:t>
      </w:r>
      <w:r w:rsidR="00BB3030">
        <w:t>cyberattack</w:t>
      </w:r>
      <w:r w:rsidRPr="00993AF9">
        <w:t xml:space="preserve"> is shorter because the SOC is run by experts</w:t>
      </w:r>
      <w:r w:rsidR="008D0602" w:rsidRPr="00993AF9">
        <w:t xml:space="preserve"> and there </w:t>
      </w:r>
      <w:r w:rsidR="0032214D" w:rsidRPr="00993AF9">
        <w:t xml:space="preserve">is a </w:t>
      </w:r>
      <w:r w:rsidR="008D0602" w:rsidRPr="00993AF9">
        <w:t>set process</w:t>
      </w:r>
      <w:r w:rsidR="0032214D" w:rsidRPr="00993AF9">
        <w:t xml:space="preserve"> for</w:t>
      </w:r>
      <w:r w:rsidR="00C82BB9" w:rsidRPr="00993AF9">
        <w:t xml:space="preserve"> detecting </w:t>
      </w:r>
      <w:r w:rsidR="00BB3030">
        <w:t>cyberattack</w:t>
      </w:r>
      <w:r w:rsidR="00C82BB9" w:rsidRPr="00993AF9">
        <w:t>s</w:t>
      </w:r>
      <w:r w:rsidR="00395B56" w:rsidRPr="00993AF9">
        <w:t xml:space="preserve"> </w:t>
      </w:r>
      <w:r w:rsidR="00965912" w:rsidRPr="00993AF9">
        <w:fldChar w:fldCharType="begin"/>
      </w:r>
      <w:r w:rsidR="00965912" w:rsidRPr="00993AF9">
        <w:instrText xml:space="preserve"> ADDIN ZOTERO_ITEM CSL_CITATION {"citationID":"ozXCTsBX","properties":{"formattedCitation":"(Ostra Cybersecurity, 2023)","plainCitation":"(Ostra Cybersecurity, 2023)","noteIndex":0},"citationItems":[{"id":240,"uris":["http://zotero.org/users/13497265/items/RQM3TCL4"],"itemData":{"id":240,"type":"webpage","abstract":"Discover the benefits of outsourcing cybersecurity in business operations. Make an informed decision for your practice. Protect assets effectively.","language":"en-US","note":"section: Cybersecurity Education","title":"Insourcing Vs. Outsourcing Cybersecurity:How To Find The Best Approach For Your Practice | Ostra","title-short":"Insourcing Vs. Outsourcing Cybersecurity","URL":"https://www.ostra.net/insourcing-vs-outsourcing-cybersecurity/","author":[{"literal":"Ostra Cybersecurity"}],"accessed":{"date-parts":[["2024",7,8]]},"issued":{"date-parts":[["2023",8,15]]}}}],"schema":"https://github.com/citation-style-language/schema/raw/master/csl-citation.json"} </w:instrText>
      </w:r>
      <w:r w:rsidR="00965912" w:rsidRPr="00993AF9">
        <w:fldChar w:fldCharType="separate"/>
      </w:r>
      <w:r w:rsidR="00965912" w:rsidRPr="00993AF9">
        <w:rPr>
          <w:rFonts w:cs="Arial"/>
        </w:rPr>
        <w:t>(Ostra Cybersecurity, 2023)</w:t>
      </w:r>
      <w:r w:rsidR="00965912" w:rsidRPr="00993AF9">
        <w:fldChar w:fldCharType="end"/>
      </w:r>
      <w:r w:rsidRPr="00993AF9">
        <w:t>.</w:t>
      </w:r>
      <w:r w:rsidR="0032214D" w:rsidRPr="00993AF9">
        <w:t xml:space="preserve"> It</w:t>
      </w:r>
      <w:r w:rsidRPr="00993AF9">
        <w:t xml:space="preserve"> would </w:t>
      </w:r>
      <w:r w:rsidR="0032214D" w:rsidRPr="00993AF9">
        <w:t xml:space="preserve">also </w:t>
      </w:r>
      <w:r w:rsidRPr="00993AF9">
        <w:t xml:space="preserve">be operational round-the-clock, </w:t>
      </w:r>
      <w:r w:rsidR="004D7206" w:rsidRPr="00993AF9">
        <w:t xml:space="preserve">whereas </w:t>
      </w:r>
      <w:r w:rsidR="00910D1C" w:rsidRPr="00993AF9">
        <w:t xml:space="preserve">it would be unreasonable for a small business with </w:t>
      </w:r>
      <w:r w:rsidR="00F20190" w:rsidRPr="00993AF9">
        <w:t>few</w:t>
      </w:r>
      <w:r w:rsidR="00910D1C">
        <w:t xml:space="preserve"> employees to be constantly</w:t>
      </w:r>
      <w:r w:rsidR="00E871C3">
        <w:t xml:space="preserve"> monitoring the SIEM</w:t>
      </w:r>
      <w:r w:rsidRPr="005843D9">
        <w:t xml:space="preserve">. Consequently, if </w:t>
      </w:r>
      <w:r w:rsidR="00CC0A00">
        <w:t>the SOC</w:t>
      </w:r>
      <w:r w:rsidRPr="005843D9">
        <w:t xml:space="preserve"> is outsourced then the business would be able to divert their attention to other things rather than trying to detect </w:t>
      </w:r>
      <w:r w:rsidR="00BB3030">
        <w:t>cyberattack</w:t>
      </w:r>
      <w:r w:rsidRPr="005843D9">
        <w:t xml:space="preserve">s. Although, </w:t>
      </w:r>
      <w:r w:rsidR="00CC0A00">
        <w:t xml:space="preserve">a third party </w:t>
      </w:r>
      <w:r w:rsidR="00395B56">
        <w:t xml:space="preserve">could sometimes be busy investigating </w:t>
      </w:r>
      <w:r w:rsidRPr="005843D9">
        <w:t>can guarantee a consistent turnaround time if they put enough effort in, whereas a third party might be busy dealing with other businesses. Overall, outsourcing the SOC would be the safer option as the business is inexperienced and has limited resources.</w:t>
      </w:r>
    </w:p>
    <w:p w14:paraId="3E64359E" w14:textId="77777777" w:rsidR="00135B93" w:rsidRDefault="00135B93">
      <w:pPr>
        <w:spacing w:line="240" w:lineRule="auto"/>
        <w:jc w:val="left"/>
        <w:rPr>
          <w:b/>
          <w:bCs/>
          <w:sz w:val="36"/>
          <w:szCs w:val="32"/>
        </w:rPr>
      </w:pPr>
      <w:bookmarkStart w:id="31" w:name="_Toc171513792"/>
      <w:r>
        <w:br w:type="page"/>
      </w:r>
    </w:p>
    <w:p w14:paraId="3EF5D5E9" w14:textId="597A282D" w:rsidR="00923059" w:rsidRDefault="00385737" w:rsidP="00290FC0">
      <w:pPr>
        <w:pStyle w:val="Heading2"/>
      </w:pPr>
      <w:r w:rsidRPr="00835900">
        <w:lastRenderedPageBreak/>
        <w:t>Values and ethics</w:t>
      </w:r>
      <w:bookmarkEnd w:id="31"/>
    </w:p>
    <w:p w14:paraId="78A2B97E" w14:textId="15B3078B" w:rsidR="00065BFA" w:rsidRDefault="00093D13" w:rsidP="0001542F">
      <w:r w:rsidRPr="0097135B">
        <w:t>Both</w:t>
      </w:r>
      <w:r w:rsidRPr="00D34838">
        <w:t xml:space="preserve"> </w:t>
      </w:r>
      <w:r w:rsidR="00D2082C" w:rsidRPr="00D34838">
        <w:t xml:space="preserve">a SIEM and social engineering training </w:t>
      </w:r>
      <w:r w:rsidRPr="00D34838">
        <w:t xml:space="preserve">would </w:t>
      </w:r>
      <w:r w:rsidR="00396C00" w:rsidRPr="00D34838">
        <w:t>provide customers and employees</w:t>
      </w:r>
      <w:r w:rsidR="00396C00">
        <w:t xml:space="preserve"> of the </w:t>
      </w:r>
      <w:r w:rsidR="00396C00" w:rsidRPr="00D43B76">
        <w:t xml:space="preserve">business with more privacy </w:t>
      </w:r>
      <w:r w:rsidR="00191E3A" w:rsidRPr="00D43B76">
        <w:t xml:space="preserve">as </w:t>
      </w:r>
      <w:r w:rsidR="00D2082C" w:rsidRPr="00D43B76">
        <w:t xml:space="preserve">their data is better protected. However, </w:t>
      </w:r>
      <w:r w:rsidR="00FD1F3D" w:rsidRPr="00D43B76">
        <w:t xml:space="preserve">with an outsourced SIEM </w:t>
      </w:r>
      <w:r w:rsidR="00E025DF" w:rsidRPr="00D43B76">
        <w:t xml:space="preserve">that is well integrated with the business’ systems, the third party would be able to view </w:t>
      </w:r>
      <w:r w:rsidR="008D536B" w:rsidRPr="00D43B76">
        <w:t xml:space="preserve">and record its processes. Whilst the third party would be trusted, </w:t>
      </w:r>
      <w:r w:rsidR="00EA1CAE" w:rsidRPr="00D43B76">
        <w:t>they would also</w:t>
      </w:r>
      <w:r w:rsidR="005F4E46" w:rsidRPr="00D43B76">
        <w:t xml:space="preserve"> </w:t>
      </w:r>
      <w:r w:rsidR="00EA1CAE" w:rsidRPr="00D43B76">
        <w:t xml:space="preserve">be </w:t>
      </w:r>
      <w:r w:rsidR="005F4E46" w:rsidRPr="00D43B76">
        <w:t>yet another target for a data breach</w:t>
      </w:r>
      <w:r w:rsidR="00D24543" w:rsidRPr="00D43B76">
        <w:t xml:space="preserve"> so people’s data would be more vulnerable</w:t>
      </w:r>
      <w:r w:rsidR="00AA4C7E" w:rsidRPr="00D43B76">
        <w:t>.</w:t>
      </w:r>
      <w:r w:rsidR="000B587E" w:rsidRPr="00D43B76">
        <w:t xml:space="preserve"> </w:t>
      </w:r>
      <w:r w:rsidR="008449AC" w:rsidRPr="00D43B76">
        <w:t xml:space="preserve">On the other hand, </w:t>
      </w:r>
      <w:r w:rsidR="00B1317E" w:rsidRPr="00D43B76">
        <w:t xml:space="preserve">simulated </w:t>
      </w:r>
      <w:r w:rsidR="00821BC7" w:rsidRPr="00D43B76">
        <w:t>phishing</w:t>
      </w:r>
      <w:r w:rsidR="00B1317E" w:rsidRPr="00D43B76">
        <w:t xml:space="preserve"> campaigns </w:t>
      </w:r>
      <w:r w:rsidR="001005CD" w:rsidRPr="00D43B76">
        <w:t>can be</w:t>
      </w:r>
      <w:r w:rsidR="00B1317E" w:rsidRPr="00D43B76">
        <w:t xml:space="preserve"> </w:t>
      </w:r>
      <w:r w:rsidR="000E43F6" w:rsidRPr="00D43B76">
        <w:t>quite invasive</w:t>
      </w:r>
      <w:r w:rsidR="00833757" w:rsidRPr="00D43B76">
        <w:t xml:space="preserve"> because the third party would perform extensive research and manipulation on </w:t>
      </w:r>
      <w:r w:rsidR="001005CD" w:rsidRPr="00D43B76">
        <w:t>targets</w:t>
      </w:r>
      <w:r w:rsidR="00A84745" w:rsidRPr="00D43B76">
        <w:t>.</w:t>
      </w:r>
      <w:r w:rsidR="00065BFA" w:rsidRPr="00D43B76">
        <w:t xml:space="preserve"> </w:t>
      </w:r>
      <w:r w:rsidR="00A84745" w:rsidRPr="00D43B76">
        <w:t>Consequently,</w:t>
      </w:r>
      <w:r w:rsidR="002A2B2B" w:rsidRPr="00D43B76">
        <w:t xml:space="preserve"> these campaigns</w:t>
      </w:r>
      <w:r w:rsidR="00236B46" w:rsidRPr="00D43B76">
        <w:t xml:space="preserve"> could</w:t>
      </w:r>
      <w:r w:rsidR="00A84745" w:rsidRPr="00D43B76">
        <w:t xml:space="preserve"> induce paranoia </w:t>
      </w:r>
      <w:r w:rsidR="002A2B2B" w:rsidRPr="00D43B76">
        <w:t xml:space="preserve">in the employees </w:t>
      </w:r>
      <w:r w:rsidR="00A84745" w:rsidRPr="00D43B76">
        <w:t>and</w:t>
      </w:r>
      <w:r w:rsidR="00A84745">
        <w:t xml:space="preserve"> backfire </w:t>
      </w:r>
      <w:r w:rsidR="002A2B2B">
        <w:t xml:space="preserve">by lowering morale and productivity </w:t>
      </w:r>
      <w:r w:rsidR="000C5C45">
        <w:fldChar w:fldCharType="begin"/>
      </w:r>
      <w:r w:rsidR="000C5C45">
        <w:instrText xml:space="preserve"> ADDIN ZOTERO_ITEM CSL_CITATION {"citationID":"qs3lsxB3","properties":{"formattedCitation":"(Davies, 2023)","plainCitation":"(Davies, 2023)","noteIndex":0},"citationItems":[{"id":232,"uris":["http://zotero.org/users/13497265/items/HEDTTH7V"],"itemData":{"id":232,"type":"webpage","abstract":"Jack Chapman, VP of threat intelligence at Egress, delves into the role of fear in phishing attacks and cybersecurity culture.","language":"en","title":"The psychological impact of phishing attacks on employees","URL":"https://cybermagazine.com/articles/the-psychological-impact-of-phishing-attacks-on-your-employe","author":[{"family":"Davies","given":"Vikki"}],"accessed":{"date-parts":[["2024",7,5]]},"issued":{"date-parts":[["2023",4,28]]}}}],"schema":"https://github.com/citation-style-language/schema/raw/master/csl-citation.json"} </w:instrText>
      </w:r>
      <w:r w:rsidR="000C5C45">
        <w:fldChar w:fldCharType="separate"/>
      </w:r>
      <w:r w:rsidR="000C5C45" w:rsidRPr="000C5C45">
        <w:rPr>
          <w:rFonts w:cs="Arial"/>
        </w:rPr>
        <w:t>(Davies, 2023)</w:t>
      </w:r>
      <w:r w:rsidR="000C5C45">
        <w:fldChar w:fldCharType="end"/>
      </w:r>
      <w:r w:rsidR="002567FA" w:rsidRPr="00C85968">
        <w:t>.</w:t>
      </w:r>
    </w:p>
    <w:p w14:paraId="102C7EBA" w14:textId="73CCBF26" w:rsidR="001E341A" w:rsidRDefault="006459DE" w:rsidP="0001542F">
      <w:pPr>
        <w:rPr>
          <w:rFonts w:cs="Arial"/>
        </w:rPr>
      </w:pPr>
      <w:r w:rsidRPr="00C85968">
        <w:t xml:space="preserve">Outsourcing either protection would also </w:t>
      </w:r>
      <w:r w:rsidR="00722402" w:rsidRPr="00C85968">
        <w:t>shift some of the</w:t>
      </w:r>
      <w:r w:rsidR="005B5766" w:rsidRPr="00C85968">
        <w:t xml:space="preserve"> ethical</w:t>
      </w:r>
      <w:r w:rsidR="00722402" w:rsidRPr="00C85968">
        <w:t xml:space="preserve"> responsibility of the </w:t>
      </w:r>
      <w:r w:rsidR="00023E7D" w:rsidRPr="00C85968">
        <w:t>business’ cybersecurity profile onto the third party</w:t>
      </w:r>
      <w:r w:rsidR="005B5766" w:rsidRPr="00C85968">
        <w:t xml:space="preserve">, so if there is a </w:t>
      </w:r>
      <w:r w:rsidR="00BB3030">
        <w:t>cyberattack</w:t>
      </w:r>
      <w:r w:rsidR="00EA0B48" w:rsidRPr="00C85968">
        <w:t xml:space="preserve"> it would be less at fault</w:t>
      </w:r>
      <w:r w:rsidR="00A74F00" w:rsidRPr="00C85968">
        <w:t xml:space="preserve"> </w:t>
      </w:r>
      <w:r w:rsidR="00A74F00" w:rsidRPr="00C85968">
        <w:fldChar w:fldCharType="begin"/>
      </w:r>
      <w:r w:rsidR="00A74F00" w:rsidRPr="00C85968">
        <w:instrText xml:space="preserve"> ADDIN ZOTERO_ITEM CSL_CITATION {"citationID":"61LUSLsv","properties":{"formattedCitation":"(Rowe, 2008)","plainCitation":"(Rowe, 2008)","noteIndex":0},"citationItems":[{"id":17,"uris":["http://zotero.org/users/13497265/items/D6N5847X"],"itemData":{"id":17,"type":"article-journal","abstract":"More firms outsource information technology (IT) security activities each year, as they determine that they can achieve cost savings or a higher level of security at the same cost. However, despite the estimated benefits, many firms still fail to see a clear positive net benefit from their (private) perspective, given the risks and costs involved. This paper investigates the positive externalities associated with IT security outsourcing. My research suggests that, when one organization decides to outsource its security, both direct and indirect benefits can accrue to other organizations and users. In this paper I analyze how a variety of decision characteristics affect whether and to what level such positive externalities will result. I also discuss implications for public policy and for firm-level decision making.","language":"en","source":"repository.lib.ncsu.edu","title":"Will Outsourcing IT Security Lead to a Higher Social Level of Security?","URL":"http://www.lib.ncsu.edu/resolver/1840.16/441","author":[{"family":"Rowe","given":"Brent R."}],"accessed":{"date-parts":[["2024",1,28]]},"issued":{"date-parts":[["2008",5,2]]}}}],"schema":"https://github.com/citation-style-language/schema/raw/master/csl-citation.json"} </w:instrText>
      </w:r>
      <w:r w:rsidR="00A74F00" w:rsidRPr="00C85968">
        <w:fldChar w:fldCharType="separate"/>
      </w:r>
      <w:r w:rsidR="00A74F00" w:rsidRPr="00C85968">
        <w:rPr>
          <w:rFonts w:cs="Arial"/>
        </w:rPr>
        <w:t>(Rowe, 2008)</w:t>
      </w:r>
      <w:r w:rsidR="00A74F00" w:rsidRPr="00C85968">
        <w:fldChar w:fldCharType="end"/>
      </w:r>
      <w:r w:rsidR="00023E7D" w:rsidRPr="00C85968">
        <w:t>.</w:t>
      </w:r>
      <w:r w:rsidR="007700B9" w:rsidRPr="00C85968">
        <w:t xml:space="preserve"> Although</w:t>
      </w:r>
      <w:r w:rsidR="007700B9">
        <w:t xml:space="preserve">, outsourcing </w:t>
      </w:r>
      <w:r w:rsidR="00AD5D87">
        <w:t xml:space="preserve">a SOC </w:t>
      </w:r>
      <w:r w:rsidR="007700B9">
        <w:t xml:space="preserve">would also </w:t>
      </w:r>
      <w:r w:rsidR="000F0F29">
        <w:t xml:space="preserve">grant </w:t>
      </w:r>
      <w:r w:rsidR="00795BF6">
        <w:rPr>
          <w:rFonts w:cs="Arial"/>
        </w:rPr>
        <w:t>it</w:t>
      </w:r>
      <w:r w:rsidR="00DB76AE" w:rsidRPr="00835900">
        <w:rPr>
          <w:rFonts w:cs="Arial"/>
        </w:rPr>
        <w:t xml:space="preserve"> less control over</w:t>
      </w:r>
      <w:r w:rsidR="00795BF6">
        <w:rPr>
          <w:rFonts w:cs="Arial"/>
        </w:rPr>
        <w:t xml:space="preserve"> its cybersecurity profile</w:t>
      </w:r>
      <w:r w:rsidR="00DB76AE" w:rsidRPr="00835900">
        <w:rPr>
          <w:rFonts w:cs="Arial"/>
        </w:rPr>
        <w:t xml:space="preserve"> and </w:t>
      </w:r>
      <w:r w:rsidR="00795BF6">
        <w:rPr>
          <w:rFonts w:cs="Arial"/>
        </w:rPr>
        <w:t>its</w:t>
      </w:r>
      <w:r w:rsidR="00DB76AE" w:rsidRPr="00835900">
        <w:rPr>
          <w:rFonts w:cs="Arial"/>
        </w:rPr>
        <w:t xml:space="preserve"> day-to-day operations</w:t>
      </w:r>
      <w:r w:rsidR="00B650C4">
        <w:rPr>
          <w:rFonts w:cs="Arial"/>
        </w:rPr>
        <w:t xml:space="preserve"> </w:t>
      </w:r>
      <w:r w:rsidR="00B650C4">
        <w:rPr>
          <w:rFonts w:cs="Arial"/>
        </w:rPr>
        <w:fldChar w:fldCharType="begin"/>
      </w:r>
      <w:r w:rsidR="00B650C4">
        <w:rPr>
          <w:rFonts w:cs="Arial"/>
        </w:rPr>
        <w:instrText xml:space="preserve"> ADDIN ZOTERO_ITEM CSL_CITATION {"citationID":"mQMD1Xkt","properties":{"formattedCitation":"(Glynn, 2023)","plainCitation":"(Glynn, 2023)","noteIndex":0},"citationItems":[{"id":51,"uris":["http://zotero.org/users/13497265/items/U5X27JN4"],"itemData":{"id":51,"type":"post-weblog","abstract":"If you're considering outsourcing your cybersecurity needs, explore the potential pros and cons involved with using a third-party provider.","container-title":"Insight Global","language":"en-US","title":"What Are Pros and Cons of Outsourcing Cybersecurity?","URL":"https://insightglobal.com/blog/outsourcing-cybersecurity-pros-cons/","author":[{"family":"Glynn","given":"Patrick"}],"accessed":{"date-parts":[["2024",1,28]]},"issued":{"date-parts":[["2023",5,30]]}}}],"schema":"https://github.com/citation-style-language/schema/raw/master/csl-citation.json"} </w:instrText>
      </w:r>
      <w:r w:rsidR="00B650C4">
        <w:rPr>
          <w:rFonts w:cs="Arial"/>
        </w:rPr>
        <w:fldChar w:fldCharType="separate"/>
      </w:r>
      <w:r w:rsidR="00B650C4" w:rsidRPr="00B650C4">
        <w:rPr>
          <w:rFonts w:cs="Arial"/>
        </w:rPr>
        <w:t>(Glynn, 2023)</w:t>
      </w:r>
      <w:r w:rsidR="00B650C4">
        <w:rPr>
          <w:rFonts w:cs="Arial"/>
        </w:rPr>
        <w:fldChar w:fldCharType="end"/>
      </w:r>
      <w:r w:rsidR="00DB76AE" w:rsidRPr="00835900">
        <w:rPr>
          <w:rFonts w:cs="Arial"/>
        </w:rPr>
        <w:t>.</w:t>
      </w:r>
      <w:bookmarkEnd w:id="26"/>
      <w:bookmarkEnd w:id="27"/>
      <w:r w:rsidR="005066A8">
        <w:rPr>
          <w:rFonts w:cs="Arial"/>
        </w:rPr>
        <w:t xml:space="preserve"> </w:t>
      </w:r>
      <w:r w:rsidR="00DF0F81">
        <w:rPr>
          <w:rFonts w:cs="Arial"/>
        </w:rPr>
        <w:t xml:space="preserve">Whilst the third party would </w:t>
      </w:r>
      <w:r w:rsidR="00945EE3">
        <w:rPr>
          <w:rFonts w:cs="Arial"/>
        </w:rPr>
        <w:t>be required to</w:t>
      </w:r>
      <w:r w:rsidR="00DF0F81">
        <w:rPr>
          <w:rFonts w:cs="Arial"/>
        </w:rPr>
        <w:t xml:space="preserve"> provide a confidentiality </w:t>
      </w:r>
      <w:r w:rsidR="00EA589E">
        <w:rPr>
          <w:rFonts w:cs="Arial"/>
        </w:rPr>
        <w:t xml:space="preserve">agreements to ensure that the business’ data is secure, the </w:t>
      </w:r>
      <w:r w:rsidR="00E7022A">
        <w:rPr>
          <w:rFonts w:cs="Arial"/>
        </w:rPr>
        <w:t>business would not be able to know or change the inner workings of how its data is handled.</w:t>
      </w:r>
      <w:r w:rsidR="004471E4">
        <w:rPr>
          <w:rFonts w:cs="Arial"/>
        </w:rPr>
        <w:t xml:space="preserve"> </w:t>
      </w:r>
      <w:r w:rsidR="004471E4" w:rsidRPr="00945EE3">
        <w:rPr>
          <w:rFonts w:cs="Arial"/>
        </w:rPr>
        <w:t>To summarise, the SOC</w:t>
      </w:r>
      <w:r w:rsidR="00611ABC" w:rsidRPr="00945EE3">
        <w:rPr>
          <w:rFonts w:cs="Arial"/>
        </w:rPr>
        <w:t xml:space="preserve"> </w:t>
      </w:r>
      <w:r w:rsidR="004471E4" w:rsidRPr="00945EE3">
        <w:rPr>
          <w:rFonts w:cs="Arial"/>
        </w:rPr>
        <w:t>would</w:t>
      </w:r>
      <w:r w:rsidR="00255866" w:rsidRPr="00945EE3">
        <w:rPr>
          <w:rFonts w:cs="Arial"/>
        </w:rPr>
        <w:t xml:space="preserve"> probably be more ethical </w:t>
      </w:r>
      <w:r w:rsidR="00884439" w:rsidRPr="00945EE3">
        <w:rPr>
          <w:rFonts w:cs="Arial"/>
        </w:rPr>
        <w:t xml:space="preserve">primarily </w:t>
      </w:r>
      <w:r w:rsidR="00255866" w:rsidRPr="00945EE3">
        <w:rPr>
          <w:rFonts w:cs="Arial"/>
        </w:rPr>
        <w:t xml:space="preserve">because </w:t>
      </w:r>
      <w:r w:rsidR="008D4455" w:rsidRPr="00945EE3">
        <w:rPr>
          <w:rFonts w:cs="Arial"/>
        </w:rPr>
        <w:t xml:space="preserve">it would </w:t>
      </w:r>
      <w:r w:rsidR="00993AF9" w:rsidRPr="00945EE3">
        <w:rPr>
          <w:rFonts w:cs="Arial"/>
        </w:rPr>
        <w:t>affect the wellbeing and productivity of the employees less than the social engineering training.</w:t>
      </w:r>
    </w:p>
    <w:p w14:paraId="4149AE7E" w14:textId="77777777" w:rsidR="00CB750C" w:rsidRDefault="00CB750C">
      <w:pPr>
        <w:spacing w:line="240" w:lineRule="auto"/>
        <w:jc w:val="left"/>
        <w:rPr>
          <w:rFonts w:cs="Arial"/>
          <w:b/>
          <w:bCs/>
          <w:kern w:val="2"/>
          <w:sz w:val="44"/>
          <w:szCs w:val="44"/>
        </w:rPr>
      </w:pPr>
      <w:r>
        <w:rPr>
          <w:rFonts w:cs="Arial"/>
        </w:rPr>
        <w:br w:type="page"/>
      </w:r>
    </w:p>
    <w:p w14:paraId="3F887A3C" w14:textId="36BD9EE3" w:rsidR="004E382F" w:rsidRPr="0058627D" w:rsidRDefault="001059FE" w:rsidP="0058627D">
      <w:pPr>
        <w:pStyle w:val="Heading1"/>
      </w:pPr>
      <w:bookmarkStart w:id="32" w:name="_Toc165924779"/>
      <w:bookmarkStart w:id="33" w:name="_Toc168646380"/>
      <w:bookmarkStart w:id="34" w:name="_Toc171513793"/>
      <w:r w:rsidRPr="00835900">
        <w:lastRenderedPageBreak/>
        <w:t>Evaluation</w:t>
      </w:r>
      <w:bookmarkStart w:id="35" w:name="_Toc165924780"/>
      <w:bookmarkStart w:id="36" w:name="_Toc168646381"/>
      <w:bookmarkEnd w:id="32"/>
      <w:bookmarkEnd w:id="33"/>
      <w:bookmarkEnd w:id="34"/>
    </w:p>
    <w:p w14:paraId="2FF5D4A1" w14:textId="166DC479" w:rsidR="004E382F" w:rsidRDefault="004E382F" w:rsidP="004E382F">
      <w:pPr>
        <w:rPr>
          <w:rFonts w:cs="Arial"/>
        </w:rPr>
      </w:pPr>
      <w:r>
        <w:rPr>
          <w:rFonts w:cs="Arial"/>
        </w:rPr>
        <w:t>Overall</w:t>
      </w:r>
      <w:r w:rsidRPr="00835900">
        <w:rPr>
          <w:rFonts w:cs="Arial"/>
        </w:rPr>
        <w:t xml:space="preserve">, there are many benefits and challenges to both training employees to have awareness of social engineering and implementing a SOC. </w:t>
      </w:r>
      <w:r w:rsidR="001F55BC">
        <w:rPr>
          <w:rFonts w:cs="Arial"/>
        </w:rPr>
        <w:t xml:space="preserve">A SOC would immediately </w:t>
      </w:r>
      <w:r w:rsidR="00552289">
        <w:rPr>
          <w:rFonts w:cs="Arial"/>
        </w:rPr>
        <w:t xml:space="preserve">make </w:t>
      </w:r>
      <w:r w:rsidR="001F55BC">
        <w:rPr>
          <w:rFonts w:cs="Arial"/>
        </w:rPr>
        <w:t xml:space="preserve">the entire </w:t>
      </w:r>
      <w:r w:rsidR="00E266E1">
        <w:rPr>
          <w:rFonts w:cs="Arial"/>
        </w:rPr>
        <w:t>business</w:t>
      </w:r>
      <w:r w:rsidR="00552289">
        <w:rPr>
          <w:rFonts w:cs="Arial"/>
        </w:rPr>
        <w:t xml:space="preserve"> noticeably more secure</w:t>
      </w:r>
      <w:r w:rsidR="001F55BC">
        <w:rPr>
          <w:rFonts w:cs="Arial"/>
        </w:rPr>
        <w:t xml:space="preserve">, but this matters </w:t>
      </w:r>
      <w:r w:rsidR="00E266E1">
        <w:rPr>
          <w:rFonts w:cs="Arial"/>
        </w:rPr>
        <w:t xml:space="preserve">less for a small business </w:t>
      </w:r>
      <w:r w:rsidR="007D063F">
        <w:rPr>
          <w:rFonts w:cs="Arial"/>
        </w:rPr>
        <w:t>and training would likely require less effort, time, and money</w:t>
      </w:r>
      <w:r w:rsidR="00552289">
        <w:rPr>
          <w:rFonts w:cs="Arial"/>
        </w:rPr>
        <w:t xml:space="preserve"> as a SIEM needs to be tuned</w:t>
      </w:r>
      <w:r w:rsidR="007D063F">
        <w:rPr>
          <w:rFonts w:cs="Arial"/>
        </w:rPr>
        <w:t xml:space="preserve">. </w:t>
      </w:r>
      <w:r w:rsidR="00CD7ED0">
        <w:rPr>
          <w:rFonts w:cs="Arial"/>
        </w:rPr>
        <w:t xml:space="preserve">Both protections would reduce the impact of cyberattacks, however </w:t>
      </w:r>
      <w:r w:rsidR="00937E60">
        <w:rPr>
          <w:rFonts w:cs="Arial"/>
        </w:rPr>
        <w:t>the training would also help prevent them.</w:t>
      </w:r>
      <w:r w:rsidR="006B2E96">
        <w:rPr>
          <w:rFonts w:cs="Arial"/>
        </w:rPr>
        <w:t xml:space="preserve"> Moreover, if an attacker lures an employee off of the </w:t>
      </w:r>
      <w:r w:rsidR="00552289">
        <w:rPr>
          <w:rFonts w:cs="Arial"/>
        </w:rPr>
        <w:t xml:space="preserve">business’ network, the </w:t>
      </w:r>
      <w:r w:rsidR="00575160">
        <w:rPr>
          <w:rFonts w:cs="Arial"/>
        </w:rPr>
        <w:t>SIEM would not be able to monitor them.</w:t>
      </w:r>
      <w:r w:rsidR="000377B7">
        <w:rPr>
          <w:rFonts w:cs="Arial"/>
        </w:rPr>
        <w:t xml:space="preserve"> </w:t>
      </w:r>
      <w:r w:rsidR="00937E60">
        <w:rPr>
          <w:rFonts w:cs="Arial"/>
        </w:rPr>
        <w:t xml:space="preserve">On the other hand, </w:t>
      </w:r>
      <w:r w:rsidR="00177F82">
        <w:rPr>
          <w:rFonts w:cs="Arial"/>
        </w:rPr>
        <w:t xml:space="preserve">an outsourced SIEM automates a </w:t>
      </w:r>
      <w:r w:rsidR="0039357A">
        <w:rPr>
          <w:rFonts w:cs="Arial"/>
        </w:rPr>
        <w:t xml:space="preserve">lot </w:t>
      </w:r>
      <w:r w:rsidR="000377B7">
        <w:rPr>
          <w:rFonts w:cs="Arial"/>
        </w:rPr>
        <w:t>of processes so there is a fallback</w:t>
      </w:r>
      <w:r w:rsidR="00575160">
        <w:rPr>
          <w:rFonts w:cs="Arial"/>
        </w:rPr>
        <w:t xml:space="preserve"> in case an employee falters to an attack</w:t>
      </w:r>
      <w:r w:rsidR="00104B88">
        <w:rPr>
          <w:rFonts w:cs="Arial"/>
        </w:rPr>
        <w:t xml:space="preserve"> and employees need to log processes less. </w:t>
      </w:r>
      <w:r w:rsidR="00F61CF8">
        <w:rPr>
          <w:rFonts w:cs="Arial"/>
        </w:rPr>
        <w:t>The team behind the SOC are also a group of experts so the time to detect an attack would be shorter and the business would have some guidance for responding to it.</w:t>
      </w:r>
      <w:r w:rsidR="007D2B87">
        <w:rPr>
          <w:rFonts w:cs="Arial"/>
        </w:rPr>
        <w:t xml:space="preserve"> Both protections would be invasive </w:t>
      </w:r>
      <w:r w:rsidR="00480F1C">
        <w:rPr>
          <w:rFonts w:cs="Arial"/>
        </w:rPr>
        <w:t xml:space="preserve">towards but also guarantee that </w:t>
      </w:r>
      <w:r w:rsidR="007D2B87">
        <w:rPr>
          <w:rFonts w:cs="Arial"/>
        </w:rPr>
        <w:t>the employees’ privacy</w:t>
      </w:r>
      <w:r w:rsidR="00797FDF">
        <w:rPr>
          <w:rFonts w:cs="Arial"/>
        </w:rPr>
        <w:t xml:space="preserve"> </w:t>
      </w:r>
      <w:r w:rsidR="00480F1C">
        <w:rPr>
          <w:rFonts w:cs="Arial"/>
        </w:rPr>
        <w:t xml:space="preserve">would be kept safe from attacks. </w:t>
      </w:r>
      <w:r w:rsidR="006D0A47">
        <w:rPr>
          <w:rFonts w:cs="Arial"/>
        </w:rPr>
        <w:t>Therefore, a SOC would be slightly more effective than the training.</w:t>
      </w:r>
    </w:p>
    <w:p w14:paraId="0FC34E4E" w14:textId="4AFB7694" w:rsidR="001E341A" w:rsidRPr="00F35B3E" w:rsidRDefault="001E341A" w:rsidP="00D914F5">
      <w:pPr>
        <w:rPr>
          <w:rFonts w:cs="Arial"/>
        </w:rPr>
      </w:pPr>
      <w:r w:rsidRPr="00C51310">
        <w:rPr>
          <w:rFonts w:cs="Arial"/>
        </w:rPr>
        <w:br w:type="page"/>
      </w:r>
      <w:r w:rsidR="002B24F7">
        <w:rPr>
          <w:rFonts w:cs="Arial"/>
        </w:rPr>
        <w:lastRenderedPageBreak/>
        <w:t xml:space="preserve"> </w:t>
      </w:r>
    </w:p>
    <w:p w14:paraId="1F9C0C37" w14:textId="16066E54" w:rsidR="00156146" w:rsidRPr="00835900" w:rsidRDefault="00656EAB" w:rsidP="00290FC0">
      <w:pPr>
        <w:pStyle w:val="Heading1"/>
        <w:rPr>
          <w:rFonts w:cs="Arial"/>
        </w:rPr>
      </w:pPr>
      <w:bookmarkStart w:id="37" w:name="_Toc171513794"/>
      <w:r w:rsidRPr="00835900">
        <w:rPr>
          <w:rFonts w:cs="Arial"/>
        </w:rPr>
        <w:t>Conclusion</w:t>
      </w:r>
      <w:bookmarkEnd w:id="35"/>
      <w:bookmarkEnd w:id="36"/>
      <w:bookmarkEnd w:id="37"/>
    </w:p>
    <w:p w14:paraId="11D966B4" w14:textId="313CF783" w:rsidR="00C824CD" w:rsidRDefault="00287369" w:rsidP="007820B7">
      <w:pPr>
        <w:rPr>
          <w:rFonts w:cs="Arial"/>
        </w:rPr>
      </w:pPr>
      <w:r>
        <w:rPr>
          <w:rFonts w:cs="Arial"/>
        </w:rPr>
        <w:t xml:space="preserve">Whilst implementing the SOC would be slightly more effective, it would still be significantly beneficial to also conduct social engineering training but with a lower priority. The training would likely enhance the SOC as employees would be better and faster at reporting incidents. However, this inquiry was limited by the fact that I only considered </w:t>
      </w:r>
      <w:r w:rsidR="00A304CF">
        <w:rPr>
          <w:rFonts w:cs="Arial"/>
        </w:rPr>
        <w:t xml:space="preserve">the SIEM and the team behind the SOC. In fact, there are many other tools and components in the SOC, which could affect the result of this inquiry </w:t>
      </w:r>
      <w:r w:rsidR="00A304CF">
        <w:rPr>
          <w:rFonts w:cs="Arial"/>
        </w:rPr>
        <w:fldChar w:fldCharType="begin"/>
      </w:r>
      <w:r w:rsidR="00A304CF">
        <w:rPr>
          <w:rFonts w:cs="Arial"/>
        </w:rPr>
        <w:instrText xml:space="preserve"> ADDIN ZOTERO_ITEM CSL_CITATION {"citationID":"AgsjYkrN","properties":{"formattedCitation":"(Vielberth et al., 2020)","plainCitation":"(Vielberth et al., 2020)","noteIndex":0},"citationItems":[{"id":155,"uris":["http://zotero.org/users/13497265/items/2EA3RQFH"],"itemData":{"id":155,"type":"article-journal","abstract":"Since the introduction of Security Operations Centers (SOCs) around 15 years ago, their importance has grown significantly, especially over the last five years. This is mainly due to the paramount necessity to prevent major cyber incidents and the resulting adoption of centralized security operations in businesses. Despite their popularity, existing academic work on the topic lacks a generally accepted view and focuses mainly on fragments rather than looking at it holistically. These shortcomings impede further innovation. In this paper, a comprehensive literature survey is conducted to collate different views. The discovered literature is then used to determine the current state-of-the-art of SOCs and derive primary building blocks. Current challenges within a SOC are identified and summarized. A notable shortcoming of academic research is its focus on the human and technological aspects of a SOC while neglecting the connection of these two areas by specific processes (especially by non-technical processes). However, this area is essential for leveraging the full potential of a SOC in the future.","container-title":"IEEE Access","DOI":"10.1109/ACCESS.2020.3045514","ISSN":"2169-3536","note":"event-title: IEEE Access","page":"227756-227779","source":"IEEE Xplore","title":"Security Operations Center: A Systematic Study and Open Challenges","title-short":"Security Operations Center","volume":"8","author":[{"family":"Vielberth","given":"Manfred"},{"family":"Böhm","given":"Fabian"},{"family":"Fichtinger","given":"Ines"},{"family":"Pernul","given":"Günther"}],"issued":{"date-parts":[["2020"]]}}}],"schema":"https://github.com/citation-style-language/schema/raw/master/csl-citation.json"} </w:instrText>
      </w:r>
      <w:r w:rsidR="00A304CF">
        <w:rPr>
          <w:rFonts w:cs="Arial"/>
        </w:rPr>
        <w:fldChar w:fldCharType="separate"/>
      </w:r>
      <w:r w:rsidR="00A304CF" w:rsidRPr="00A304CF">
        <w:rPr>
          <w:rFonts w:cs="Arial"/>
        </w:rPr>
        <w:t>(Vielberth et al., 2020)</w:t>
      </w:r>
      <w:r w:rsidR="00A304CF">
        <w:rPr>
          <w:rFonts w:cs="Arial"/>
        </w:rPr>
        <w:fldChar w:fldCharType="end"/>
      </w:r>
      <w:r w:rsidR="00A304CF">
        <w:rPr>
          <w:rFonts w:cs="Arial"/>
        </w:rPr>
        <w:t>.</w:t>
      </w:r>
    </w:p>
    <w:p w14:paraId="0AF02F50" w14:textId="77777777" w:rsidR="00C824CD" w:rsidRDefault="00C824CD">
      <w:pPr>
        <w:spacing w:line="240" w:lineRule="auto"/>
        <w:jc w:val="left"/>
        <w:rPr>
          <w:rFonts w:cs="Arial"/>
        </w:rPr>
      </w:pPr>
      <w:r>
        <w:rPr>
          <w:rFonts w:cs="Arial"/>
        </w:rPr>
        <w:br w:type="page"/>
      </w:r>
    </w:p>
    <w:p w14:paraId="2F19720B" w14:textId="08FB8AD2" w:rsidR="00514380" w:rsidRDefault="00514380" w:rsidP="00514380">
      <w:pPr>
        <w:pStyle w:val="Heading1"/>
      </w:pPr>
      <w:r>
        <w:lastRenderedPageBreak/>
        <w:t>References</w:t>
      </w:r>
    </w:p>
    <w:p w14:paraId="5E938355" w14:textId="571DD8F7" w:rsidR="00514380" w:rsidRPr="00514380" w:rsidRDefault="00514380" w:rsidP="00514380">
      <w:pPr>
        <w:pStyle w:val="Bibliography"/>
        <w:rPr>
          <w:rFonts w:cs="Arial"/>
        </w:rPr>
      </w:pPr>
      <w:r>
        <w:rPr>
          <w:rFonts w:cs="Arial"/>
        </w:rPr>
        <w:fldChar w:fldCharType="begin"/>
      </w:r>
      <w:r>
        <w:rPr>
          <w:rFonts w:cs="Arial"/>
        </w:rPr>
        <w:instrText xml:space="preserve"> ADDIN ZOTERO_BIBL {"uncited":[],"omitted":[],"custom":[]} CSL_BIBLIOGRAPHY </w:instrText>
      </w:r>
      <w:r>
        <w:rPr>
          <w:rFonts w:cs="Arial"/>
        </w:rPr>
        <w:fldChar w:fldCharType="separate"/>
      </w:r>
      <w:r w:rsidRPr="00514380">
        <w:rPr>
          <w:rFonts w:cs="Arial"/>
        </w:rPr>
        <w:t xml:space="preserve">Agrafiotis, I., Nurse, J. R. C., Goldsmith, M., Creese, S., &amp; Upton, D. (2018). A taxonomy of cyber-harms: Defining the impacts of cyber-attacks and understanding how they propagate. </w:t>
      </w:r>
      <w:r w:rsidRPr="00514380">
        <w:rPr>
          <w:rFonts w:cs="Arial"/>
          <w:i/>
          <w:iCs/>
        </w:rPr>
        <w:t>Journal of Cybersecurity</w:t>
      </w:r>
      <w:r w:rsidRPr="00514380">
        <w:rPr>
          <w:rFonts w:cs="Arial"/>
        </w:rPr>
        <w:t xml:space="preserve">, </w:t>
      </w:r>
      <w:r w:rsidRPr="00514380">
        <w:rPr>
          <w:rFonts w:cs="Arial"/>
          <w:i/>
          <w:iCs/>
        </w:rPr>
        <w:t>4</w:t>
      </w:r>
      <w:r w:rsidRPr="00514380">
        <w:rPr>
          <w:rFonts w:cs="Arial"/>
        </w:rPr>
        <w:t>(1), tyy006. https://doi.org/10.1093/cybsec/tyy006</w:t>
      </w:r>
    </w:p>
    <w:p w14:paraId="5C22356F" w14:textId="77777777" w:rsidR="00514380" w:rsidRPr="00514380" w:rsidRDefault="00514380" w:rsidP="00514380">
      <w:pPr>
        <w:pStyle w:val="Bibliography"/>
        <w:rPr>
          <w:rFonts w:cs="Arial"/>
        </w:rPr>
      </w:pPr>
      <w:r w:rsidRPr="00514380">
        <w:rPr>
          <w:rFonts w:cs="Arial"/>
        </w:rPr>
        <w:t xml:space="preserve">Alkhalil, Z., Hewage, C., Nawaf, L., &amp; Khan, I. (2021). Phishing Attacks: A Recent Comprehensive Study and a New Anatomy. </w:t>
      </w:r>
      <w:r w:rsidRPr="00514380">
        <w:rPr>
          <w:rFonts w:cs="Arial"/>
          <w:i/>
          <w:iCs/>
        </w:rPr>
        <w:t>Frontiers in Computer Science</w:t>
      </w:r>
      <w:r w:rsidRPr="00514380">
        <w:rPr>
          <w:rFonts w:cs="Arial"/>
        </w:rPr>
        <w:t xml:space="preserve">, </w:t>
      </w:r>
      <w:r w:rsidRPr="00514380">
        <w:rPr>
          <w:rFonts w:cs="Arial"/>
          <w:i/>
          <w:iCs/>
        </w:rPr>
        <w:t>3</w:t>
      </w:r>
      <w:r w:rsidRPr="00514380">
        <w:rPr>
          <w:rFonts w:cs="Arial"/>
        </w:rPr>
        <w:t>. https://www.frontiersin.org/articles/10.3389/fcomp.2021.563060</w:t>
      </w:r>
    </w:p>
    <w:p w14:paraId="2768D032" w14:textId="77777777" w:rsidR="00514380" w:rsidRPr="00514380" w:rsidRDefault="00514380" w:rsidP="00514380">
      <w:pPr>
        <w:pStyle w:val="Bibliography"/>
        <w:rPr>
          <w:rFonts w:cs="Arial"/>
        </w:rPr>
      </w:pPr>
      <w:r w:rsidRPr="00514380">
        <w:rPr>
          <w:rFonts w:cs="Arial"/>
        </w:rPr>
        <w:t xml:space="preserve">Australian Signals Directorate. (2023). </w:t>
      </w:r>
      <w:r w:rsidRPr="00514380">
        <w:rPr>
          <w:rFonts w:cs="Arial"/>
          <w:i/>
          <w:iCs/>
        </w:rPr>
        <w:t>ASD Cyber Threat Report 2022-2023</w:t>
      </w:r>
      <w:r w:rsidRPr="00514380">
        <w:rPr>
          <w:rFonts w:cs="Arial"/>
        </w:rPr>
        <w:t>. https://www.cyber.gov.au/about-us/reports-and-statistics/asd-cyber-threat-report-july-2022-june-2023</w:t>
      </w:r>
    </w:p>
    <w:p w14:paraId="78EC2513" w14:textId="77777777" w:rsidR="00514380" w:rsidRPr="00514380" w:rsidRDefault="00514380" w:rsidP="00514380">
      <w:pPr>
        <w:pStyle w:val="Bibliography"/>
        <w:rPr>
          <w:rFonts w:cs="Arial"/>
        </w:rPr>
      </w:pPr>
      <w:r w:rsidRPr="00514380">
        <w:rPr>
          <w:rFonts w:cs="Arial"/>
        </w:rPr>
        <w:t xml:space="preserve">Davies, V. (2023, April 28). </w:t>
      </w:r>
      <w:r w:rsidRPr="00514380">
        <w:rPr>
          <w:rFonts w:cs="Arial"/>
          <w:i/>
          <w:iCs/>
        </w:rPr>
        <w:t>The psychological impact of phishing attacks on employees</w:t>
      </w:r>
      <w:r w:rsidRPr="00514380">
        <w:rPr>
          <w:rFonts w:cs="Arial"/>
        </w:rPr>
        <w:t>. https://cybermagazine.com/articles/the-psychological-impact-of-phishing-attacks-on-your-employe</w:t>
      </w:r>
    </w:p>
    <w:p w14:paraId="16575100" w14:textId="77777777" w:rsidR="00514380" w:rsidRPr="00514380" w:rsidRDefault="00514380" w:rsidP="00514380">
      <w:pPr>
        <w:pStyle w:val="Bibliography"/>
        <w:rPr>
          <w:rFonts w:cs="Arial"/>
        </w:rPr>
      </w:pPr>
      <w:r w:rsidRPr="00514380">
        <w:rPr>
          <w:rFonts w:cs="Arial"/>
        </w:rPr>
        <w:t xml:space="preserve">Glynn, P. (2023, May 30). What Are Pros and Cons of Outsourcing Cybersecurity? </w:t>
      </w:r>
      <w:r w:rsidRPr="00514380">
        <w:rPr>
          <w:rFonts w:cs="Arial"/>
          <w:i/>
          <w:iCs/>
        </w:rPr>
        <w:t>Insight Global</w:t>
      </w:r>
      <w:r w:rsidRPr="00514380">
        <w:rPr>
          <w:rFonts w:cs="Arial"/>
        </w:rPr>
        <w:t>. https://insightglobal.com/blog/outsourcing-cybersecurity-pros-cons/</w:t>
      </w:r>
    </w:p>
    <w:p w14:paraId="2ECB33A9" w14:textId="77777777" w:rsidR="00514380" w:rsidRPr="00514380" w:rsidRDefault="00514380" w:rsidP="00514380">
      <w:pPr>
        <w:pStyle w:val="Bibliography"/>
        <w:rPr>
          <w:rFonts w:cs="Arial"/>
        </w:rPr>
      </w:pPr>
      <w:r w:rsidRPr="00514380">
        <w:rPr>
          <w:rFonts w:cs="Arial"/>
        </w:rPr>
        <w:t xml:space="preserve">Graphus. (n.d.). </w:t>
      </w:r>
      <w:r w:rsidRPr="00514380">
        <w:rPr>
          <w:rFonts w:cs="Arial"/>
          <w:i/>
          <w:iCs/>
        </w:rPr>
        <w:t>Spear Phishing &amp; Social Engineering | Graphus eBook</w:t>
      </w:r>
      <w:r w:rsidRPr="00514380">
        <w:rPr>
          <w:rFonts w:cs="Arial"/>
        </w:rPr>
        <w:t>. Graphus. Retrieved 5 May 2024, from https://www.graphus.ai/resources/spear-phishing-social-engineering/</w:t>
      </w:r>
    </w:p>
    <w:p w14:paraId="448998E3" w14:textId="77777777" w:rsidR="00514380" w:rsidRPr="004E1B88" w:rsidRDefault="00514380" w:rsidP="00514380">
      <w:pPr>
        <w:pStyle w:val="Bibliography"/>
        <w:rPr>
          <w:rFonts w:cs="Arial"/>
          <w:lang w:val="de-DE"/>
        </w:rPr>
      </w:pPr>
      <w:r w:rsidRPr="00514380">
        <w:rPr>
          <w:rFonts w:cs="Arial"/>
        </w:rPr>
        <w:t xml:space="preserve">Iacono, L., Glass, G., &amp; Wojcieszek, K. (2023). </w:t>
      </w:r>
      <w:r w:rsidRPr="00514380">
        <w:rPr>
          <w:rFonts w:cs="Arial"/>
          <w:i/>
          <w:iCs/>
        </w:rPr>
        <w:t>Q4 2023 Cyber Threat Landscape Report: Threat Actors Breach the Outer Limits</w:t>
      </w:r>
      <w:r w:rsidRPr="00514380">
        <w:rPr>
          <w:rFonts w:cs="Arial"/>
        </w:rPr>
        <w:t xml:space="preserve">. </w:t>
      </w:r>
      <w:r w:rsidRPr="004E1B88">
        <w:rPr>
          <w:rFonts w:cs="Arial"/>
          <w:lang w:val="de-DE"/>
        </w:rPr>
        <w:t>Kroll. https://www.kroll.com/en/insights/publications/cyber/threat-intelligence-</w:t>
      </w:r>
      <w:r w:rsidRPr="004E1B88">
        <w:rPr>
          <w:rFonts w:cs="Arial"/>
          <w:lang w:val="de-DE"/>
        </w:rPr>
        <w:lastRenderedPageBreak/>
        <w:t>reports/q4-2023-threat-landscape-report-threat-actors-breach-outer-limits</w:t>
      </w:r>
    </w:p>
    <w:p w14:paraId="6DBB02AC" w14:textId="77777777" w:rsidR="00514380" w:rsidRPr="00514380" w:rsidRDefault="00514380" w:rsidP="00514380">
      <w:pPr>
        <w:pStyle w:val="Bibliography"/>
        <w:rPr>
          <w:rFonts w:cs="Arial"/>
        </w:rPr>
      </w:pPr>
      <w:r w:rsidRPr="004E1B88">
        <w:rPr>
          <w:rFonts w:cs="Arial"/>
          <w:lang w:val="de-DE"/>
        </w:rPr>
        <w:t xml:space="preserve">Jampen, D., Gür, G., Sutter, T., &amp; Tellenbach, B. (2020). </w:t>
      </w:r>
      <w:r w:rsidRPr="00514380">
        <w:rPr>
          <w:rFonts w:cs="Arial"/>
        </w:rPr>
        <w:t xml:space="preserve">Don’t click: Towards an effective anti-phishing training. A comparative literature review. </w:t>
      </w:r>
      <w:r w:rsidRPr="00514380">
        <w:rPr>
          <w:rFonts w:cs="Arial"/>
          <w:i/>
          <w:iCs/>
        </w:rPr>
        <w:t>Human-Centric Computing and Information Sciences</w:t>
      </w:r>
      <w:r w:rsidRPr="00514380">
        <w:rPr>
          <w:rFonts w:cs="Arial"/>
        </w:rPr>
        <w:t xml:space="preserve">, </w:t>
      </w:r>
      <w:r w:rsidRPr="00514380">
        <w:rPr>
          <w:rFonts w:cs="Arial"/>
          <w:i/>
          <w:iCs/>
        </w:rPr>
        <w:t>10</w:t>
      </w:r>
      <w:r w:rsidRPr="00514380">
        <w:rPr>
          <w:rFonts w:cs="Arial"/>
        </w:rPr>
        <w:t>(1), 33. https://doi.org/10.1186/s13673-020-00237-7</w:t>
      </w:r>
    </w:p>
    <w:p w14:paraId="3A6261E4" w14:textId="77777777" w:rsidR="00514380" w:rsidRPr="00514380" w:rsidRDefault="00514380" w:rsidP="00514380">
      <w:pPr>
        <w:pStyle w:val="Bibliography"/>
        <w:rPr>
          <w:rFonts w:cs="Arial"/>
        </w:rPr>
      </w:pPr>
      <w:r w:rsidRPr="00514380">
        <w:rPr>
          <w:rFonts w:cs="Arial"/>
        </w:rPr>
        <w:t xml:space="preserve">Juroeayvant, A. (2023, May 1). How Often Do You Need to Train Employees on Cybersecurity Awareness? </w:t>
      </w:r>
      <w:r w:rsidRPr="00514380">
        <w:rPr>
          <w:rFonts w:cs="Arial"/>
          <w:i/>
          <w:iCs/>
        </w:rPr>
        <w:t>ayvanT IT Services - Irvine, California</w:t>
      </w:r>
      <w:r w:rsidRPr="00514380">
        <w:rPr>
          <w:rFonts w:cs="Arial"/>
        </w:rPr>
        <w:t>. https://ayvant.com/blog/how-often-do-you-need-to-train-employees-on-cybersecurity-awareness/</w:t>
      </w:r>
    </w:p>
    <w:p w14:paraId="6B5246C3" w14:textId="77777777" w:rsidR="00514380" w:rsidRPr="00514380" w:rsidRDefault="00514380" w:rsidP="00514380">
      <w:pPr>
        <w:pStyle w:val="Bibliography"/>
        <w:rPr>
          <w:rFonts w:cs="Arial"/>
        </w:rPr>
      </w:pPr>
      <w:r w:rsidRPr="00514380">
        <w:rPr>
          <w:rFonts w:cs="Arial"/>
        </w:rPr>
        <w:t xml:space="preserve">Michail, A. (2015, July 21). </w:t>
      </w:r>
      <w:r w:rsidRPr="00514380">
        <w:rPr>
          <w:rFonts w:cs="Arial"/>
          <w:i/>
          <w:iCs/>
        </w:rPr>
        <w:t>Security Operations Centers: A Business Perspective</w:t>
      </w:r>
      <w:r w:rsidRPr="00514380">
        <w:rPr>
          <w:rFonts w:cs="Arial"/>
        </w:rPr>
        <w:t>. https://www.semanticscholar.org/paper/Security-Operations-Centers%3A-A-Business-Perspective-Michail/a72d5cf608761c2df7154f2a8373db3aa60e26f6</w:t>
      </w:r>
    </w:p>
    <w:p w14:paraId="4E718600" w14:textId="77777777" w:rsidR="00514380" w:rsidRPr="00514380" w:rsidRDefault="00514380" w:rsidP="00514380">
      <w:pPr>
        <w:pStyle w:val="Bibliography"/>
        <w:rPr>
          <w:rFonts w:cs="Arial"/>
        </w:rPr>
      </w:pPr>
      <w:r w:rsidRPr="00514380">
        <w:rPr>
          <w:rFonts w:cs="Arial"/>
        </w:rPr>
        <w:t xml:space="preserve">Onwubiko, C., &amp; Ouazzane, K. (2019). Challenges towards Building an effective Cyber Security Operations Centre. </w:t>
      </w:r>
      <w:r w:rsidRPr="00514380">
        <w:rPr>
          <w:rFonts w:cs="Arial"/>
          <w:i/>
          <w:iCs/>
        </w:rPr>
        <w:t>International Journal on Cyber Situational Awareness</w:t>
      </w:r>
      <w:r w:rsidRPr="00514380">
        <w:rPr>
          <w:rFonts w:cs="Arial"/>
        </w:rPr>
        <w:t xml:space="preserve">, </w:t>
      </w:r>
      <w:r w:rsidRPr="00514380">
        <w:rPr>
          <w:rFonts w:cs="Arial"/>
          <w:i/>
          <w:iCs/>
        </w:rPr>
        <w:t>4</w:t>
      </w:r>
      <w:r w:rsidRPr="00514380">
        <w:rPr>
          <w:rFonts w:cs="Arial"/>
        </w:rPr>
        <w:t>(1), 11–39. https://doi.org/10.22619/IJCSA.2019.100124</w:t>
      </w:r>
    </w:p>
    <w:p w14:paraId="742E7BD9" w14:textId="77777777" w:rsidR="00514380" w:rsidRPr="00514380" w:rsidRDefault="00514380" w:rsidP="00514380">
      <w:pPr>
        <w:pStyle w:val="Bibliography"/>
        <w:rPr>
          <w:rFonts w:cs="Arial"/>
        </w:rPr>
      </w:pPr>
      <w:r w:rsidRPr="00514380">
        <w:rPr>
          <w:rFonts w:cs="Arial"/>
        </w:rPr>
        <w:t xml:space="preserve">Orange Cyberdefense. (2023, April 5). </w:t>
      </w:r>
      <w:r w:rsidRPr="00514380">
        <w:rPr>
          <w:rFonts w:cs="Arial"/>
          <w:i/>
          <w:iCs/>
        </w:rPr>
        <w:t>SOC, SIEM, MDR, EDR... What are the differences?</w:t>
      </w:r>
      <w:r w:rsidRPr="00514380">
        <w:rPr>
          <w:rFonts w:cs="Arial"/>
        </w:rPr>
        <w:t xml:space="preserve"> https://www.orangecyberdefense.com/global/blog/managed-detection-response/soc-siem-mdr-edr-what-are-the-differences</w:t>
      </w:r>
    </w:p>
    <w:p w14:paraId="36522978" w14:textId="77777777" w:rsidR="00514380" w:rsidRPr="00514380" w:rsidRDefault="00514380" w:rsidP="00514380">
      <w:pPr>
        <w:pStyle w:val="Bibliography"/>
        <w:rPr>
          <w:rFonts w:cs="Arial"/>
        </w:rPr>
      </w:pPr>
      <w:r w:rsidRPr="00514380">
        <w:rPr>
          <w:rFonts w:cs="Arial"/>
        </w:rPr>
        <w:t xml:space="preserve">Ostra Cybersecurity. (2023, August 15). </w:t>
      </w:r>
      <w:r w:rsidRPr="00514380">
        <w:rPr>
          <w:rFonts w:cs="Arial"/>
          <w:i/>
          <w:iCs/>
        </w:rPr>
        <w:t>Insourcing Vs. Outsourcing Cybersecurity:How To Find The Best Approach For Your Practice | Ostra</w:t>
      </w:r>
      <w:r w:rsidRPr="00514380">
        <w:rPr>
          <w:rFonts w:cs="Arial"/>
        </w:rPr>
        <w:t>. https://www.ostra.net/insourcing-vs-outsourcing-cybersecurity/</w:t>
      </w:r>
    </w:p>
    <w:p w14:paraId="090DC154" w14:textId="77777777" w:rsidR="00514380" w:rsidRPr="004E1B88" w:rsidRDefault="00514380" w:rsidP="00514380">
      <w:pPr>
        <w:pStyle w:val="Bibliography"/>
        <w:rPr>
          <w:rFonts w:cs="Arial"/>
          <w:lang w:val="fr-FR"/>
        </w:rPr>
      </w:pPr>
      <w:r w:rsidRPr="00514380">
        <w:rPr>
          <w:rFonts w:cs="Arial"/>
        </w:rPr>
        <w:lastRenderedPageBreak/>
        <w:t xml:space="preserve">Perera, S., Jin, X., Maurushat, A., &amp; Opoku, D.-G. J. (2022). Factors Affecting Reputational Damage to Organisations Due to Cyberattacks. </w:t>
      </w:r>
      <w:r w:rsidRPr="004E1B88">
        <w:rPr>
          <w:rFonts w:cs="Arial"/>
          <w:i/>
          <w:iCs/>
          <w:lang w:val="fr-FR"/>
        </w:rPr>
        <w:t>Informatics</w:t>
      </w:r>
      <w:r w:rsidRPr="004E1B88">
        <w:rPr>
          <w:rFonts w:cs="Arial"/>
          <w:lang w:val="fr-FR"/>
        </w:rPr>
        <w:t xml:space="preserve">, </w:t>
      </w:r>
      <w:r w:rsidRPr="004E1B88">
        <w:rPr>
          <w:rFonts w:cs="Arial"/>
          <w:i/>
          <w:iCs/>
          <w:lang w:val="fr-FR"/>
        </w:rPr>
        <w:t>9</w:t>
      </w:r>
      <w:r w:rsidRPr="004E1B88">
        <w:rPr>
          <w:rFonts w:cs="Arial"/>
          <w:lang w:val="fr-FR"/>
        </w:rPr>
        <w:t>(1), Article 1. https://doi.org/10.3390/informatics9010028</w:t>
      </w:r>
    </w:p>
    <w:p w14:paraId="6FBE7A18" w14:textId="77777777" w:rsidR="00514380" w:rsidRPr="00514380" w:rsidRDefault="00514380" w:rsidP="00514380">
      <w:pPr>
        <w:pStyle w:val="Bibliography"/>
        <w:rPr>
          <w:rFonts w:cs="Arial"/>
        </w:rPr>
      </w:pPr>
      <w:r w:rsidRPr="004E1B88">
        <w:rPr>
          <w:rFonts w:cs="Arial"/>
          <w:i/>
          <w:iCs/>
          <w:lang w:val="fr-FR"/>
        </w:rPr>
        <w:t>Phishing, Technique T1566—Enterprise | MITRE ATT&amp;CK®</w:t>
      </w:r>
      <w:r w:rsidRPr="004E1B88">
        <w:rPr>
          <w:rFonts w:cs="Arial"/>
          <w:lang w:val="fr-FR"/>
        </w:rPr>
        <w:t xml:space="preserve">. </w:t>
      </w:r>
      <w:r w:rsidRPr="00514380">
        <w:rPr>
          <w:rFonts w:cs="Arial"/>
        </w:rPr>
        <w:t>(n.d.). Retrieved 5 May 2024, from https://attack.mitre.org/techniques/T1566/</w:t>
      </w:r>
    </w:p>
    <w:p w14:paraId="795EEEF7" w14:textId="77777777" w:rsidR="00514380" w:rsidRPr="00514380" w:rsidRDefault="00514380" w:rsidP="00514380">
      <w:pPr>
        <w:pStyle w:val="Bibliography"/>
        <w:rPr>
          <w:rFonts w:cs="Arial"/>
        </w:rPr>
      </w:pPr>
      <w:r w:rsidRPr="00514380">
        <w:rPr>
          <w:rFonts w:cs="Arial"/>
        </w:rPr>
        <w:t xml:space="preserve">Pinson-Roxburgh, O. (2023, March 28). </w:t>
      </w:r>
      <w:r w:rsidRPr="00514380">
        <w:rPr>
          <w:rFonts w:cs="Arial"/>
          <w:i/>
          <w:iCs/>
        </w:rPr>
        <w:t>Difference between MDR, SOC &amp; SIEM</w:t>
      </w:r>
      <w:r w:rsidRPr="00514380">
        <w:rPr>
          <w:rFonts w:cs="Arial"/>
        </w:rPr>
        <w:t>. Defense.Com</w:t>
      </w:r>
      <w:r w:rsidRPr="00514380">
        <w:rPr>
          <w:rFonts w:cs="Arial"/>
          <w:vertAlign w:val="superscript"/>
        </w:rPr>
        <w:t>TM</w:t>
      </w:r>
      <w:r w:rsidRPr="00514380">
        <w:rPr>
          <w:rFonts w:cs="Arial"/>
        </w:rPr>
        <w:t>. https://www.defense.com/blog/mdr-soc-and-siem</w:t>
      </w:r>
    </w:p>
    <w:p w14:paraId="4A026A7F" w14:textId="77777777" w:rsidR="00514380" w:rsidRPr="00514380" w:rsidRDefault="00514380" w:rsidP="00514380">
      <w:pPr>
        <w:pStyle w:val="Bibliography"/>
        <w:rPr>
          <w:rFonts w:cs="Arial"/>
        </w:rPr>
      </w:pPr>
      <w:r w:rsidRPr="00514380">
        <w:rPr>
          <w:rFonts w:cs="Arial"/>
        </w:rPr>
        <w:t xml:space="preserve">Rowe, B. R. (2008). </w:t>
      </w:r>
      <w:r w:rsidRPr="00514380">
        <w:rPr>
          <w:rFonts w:cs="Arial"/>
          <w:i/>
          <w:iCs/>
        </w:rPr>
        <w:t>Will Outsourcing IT Security Lead to a Higher Social Level of Security?</w:t>
      </w:r>
      <w:r w:rsidRPr="00514380">
        <w:rPr>
          <w:rFonts w:cs="Arial"/>
        </w:rPr>
        <w:t xml:space="preserve"> http://www.lib.ncsu.edu/resolver/1840.16/441</w:t>
      </w:r>
    </w:p>
    <w:p w14:paraId="59BC7236" w14:textId="77777777" w:rsidR="00514380" w:rsidRPr="00514380" w:rsidRDefault="00514380" w:rsidP="00514380">
      <w:pPr>
        <w:pStyle w:val="Bibliography"/>
        <w:rPr>
          <w:rFonts w:cs="Arial"/>
        </w:rPr>
      </w:pPr>
      <w:r w:rsidRPr="00514380">
        <w:rPr>
          <w:rFonts w:cs="Arial"/>
        </w:rPr>
        <w:t xml:space="preserve">Sophos. (2024, April 30). </w:t>
      </w:r>
      <w:r w:rsidRPr="00514380">
        <w:rPr>
          <w:rFonts w:cs="Arial"/>
          <w:i/>
          <w:iCs/>
        </w:rPr>
        <w:t>Managed Detection and Response | Sophos MDR</w:t>
      </w:r>
      <w:r w:rsidRPr="00514380">
        <w:rPr>
          <w:rFonts w:cs="Arial"/>
        </w:rPr>
        <w:t>. https://www.sophos.com/en-us/products/managed-detection-and-response</w:t>
      </w:r>
    </w:p>
    <w:p w14:paraId="2D7666EC" w14:textId="77777777" w:rsidR="00514380" w:rsidRPr="00514380" w:rsidRDefault="00514380" w:rsidP="00514380">
      <w:pPr>
        <w:pStyle w:val="Bibliography"/>
        <w:rPr>
          <w:rFonts w:cs="Arial"/>
        </w:rPr>
      </w:pPr>
      <w:r w:rsidRPr="00514380">
        <w:rPr>
          <w:rFonts w:cs="Arial"/>
        </w:rPr>
        <w:t xml:space="preserve">Tam, T., Rao, A., &amp; Hall, J. (2021). The Good, The Bad and The Missing: A Narrative Review of Cyber-security Implications for Australian Small Businesses. </w:t>
      </w:r>
      <w:r w:rsidRPr="00514380">
        <w:rPr>
          <w:rFonts w:cs="Arial"/>
          <w:i/>
          <w:iCs/>
        </w:rPr>
        <w:t>Computers &amp; Security</w:t>
      </w:r>
      <w:r w:rsidRPr="00514380">
        <w:rPr>
          <w:rFonts w:cs="Arial"/>
        </w:rPr>
        <w:t xml:space="preserve">, </w:t>
      </w:r>
      <w:r w:rsidRPr="00514380">
        <w:rPr>
          <w:rFonts w:cs="Arial"/>
          <w:i/>
          <w:iCs/>
        </w:rPr>
        <w:t>109</w:t>
      </w:r>
      <w:r w:rsidRPr="00514380">
        <w:rPr>
          <w:rFonts w:cs="Arial"/>
        </w:rPr>
        <w:t>, 102385. https://doi.org/10.1016/j.cose.2021.102385</w:t>
      </w:r>
    </w:p>
    <w:p w14:paraId="32573564" w14:textId="77777777" w:rsidR="00514380" w:rsidRPr="00514380" w:rsidRDefault="00514380" w:rsidP="00514380">
      <w:pPr>
        <w:pStyle w:val="Bibliography"/>
        <w:rPr>
          <w:rFonts w:cs="Arial"/>
        </w:rPr>
      </w:pPr>
      <w:r w:rsidRPr="00514380">
        <w:rPr>
          <w:rFonts w:cs="Arial"/>
        </w:rPr>
        <w:t xml:space="preserve">Teodor, B. (2022, July 13). </w:t>
      </w:r>
      <w:r w:rsidRPr="00514380">
        <w:rPr>
          <w:rFonts w:cs="Arial"/>
          <w:i/>
          <w:iCs/>
        </w:rPr>
        <w:t>Top Five SIEM Use Cases For Active Threat Detection</w:t>
      </w:r>
      <w:r w:rsidRPr="00514380">
        <w:rPr>
          <w:rFonts w:cs="Arial"/>
        </w:rPr>
        <w:t>. Arcanna.Ai. https://blog.arcanna.ai/top-five-siem-use-cases-for-active-threat-detection</w:t>
      </w:r>
    </w:p>
    <w:p w14:paraId="56A80602" w14:textId="77777777" w:rsidR="00514380" w:rsidRPr="00514380" w:rsidRDefault="00514380" w:rsidP="00514380">
      <w:pPr>
        <w:pStyle w:val="Bibliography"/>
        <w:rPr>
          <w:rFonts w:cs="Arial"/>
        </w:rPr>
      </w:pPr>
      <w:r w:rsidRPr="004E1B88">
        <w:rPr>
          <w:rFonts w:cs="Arial"/>
          <w:lang w:val="de-DE"/>
        </w:rPr>
        <w:t xml:space="preserve">Vielberth, M., Böhm, F., Fichtinger, I., &amp; Pernul, G. (2020). </w:t>
      </w:r>
      <w:r w:rsidRPr="00514380">
        <w:rPr>
          <w:rFonts w:cs="Arial"/>
        </w:rPr>
        <w:t xml:space="preserve">Security Operations Center: A Systematic Study and Open Challenges. </w:t>
      </w:r>
      <w:r w:rsidRPr="00514380">
        <w:rPr>
          <w:rFonts w:cs="Arial"/>
          <w:i/>
          <w:iCs/>
        </w:rPr>
        <w:t>IEEE Access</w:t>
      </w:r>
      <w:r w:rsidRPr="00514380">
        <w:rPr>
          <w:rFonts w:cs="Arial"/>
        </w:rPr>
        <w:t xml:space="preserve">, </w:t>
      </w:r>
      <w:r w:rsidRPr="00514380">
        <w:rPr>
          <w:rFonts w:cs="Arial"/>
          <w:i/>
          <w:iCs/>
        </w:rPr>
        <w:t>8</w:t>
      </w:r>
      <w:r w:rsidRPr="00514380">
        <w:rPr>
          <w:rFonts w:cs="Arial"/>
        </w:rPr>
        <w:t>, 227756–227779. IEEE Access. https://doi.org/10.1109/ACCESS.2020.3045514</w:t>
      </w:r>
    </w:p>
    <w:p w14:paraId="06FB5BEA" w14:textId="77777777" w:rsidR="00514380" w:rsidRPr="00514380" w:rsidRDefault="00514380" w:rsidP="00514380">
      <w:pPr>
        <w:pStyle w:val="Bibliography"/>
        <w:rPr>
          <w:rFonts w:cs="Arial"/>
        </w:rPr>
      </w:pPr>
      <w:r w:rsidRPr="00514380">
        <w:rPr>
          <w:rFonts w:cs="Arial"/>
        </w:rPr>
        <w:lastRenderedPageBreak/>
        <w:t xml:space="preserve">Young, P. (2024, April 17). </w:t>
      </w:r>
      <w:r w:rsidRPr="00514380">
        <w:rPr>
          <w:rFonts w:cs="Arial"/>
          <w:i/>
          <w:iCs/>
        </w:rPr>
        <w:t>How Cloudflare Cloud Email Security protects against the evolving threat of QR phishing</w:t>
      </w:r>
      <w:r w:rsidRPr="00514380">
        <w:rPr>
          <w:rFonts w:cs="Arial"/>
        </w:rPr>
        <w:t>. The Cloudflare Blog. https://blog.cloudflare.com/how-cloudflare-cloud-email-security-protects-against-the-evolving-threat-of-qr-phishing</w:t>
      </w:r>
    </w:p>
    <w:p w14:paraId="7401C3AC" w14:textId="77777777" w:rsidR="00514380" w:rsidRPr="00514380" w:rsidRDefault="00514380" w:rsidP="00514380">
      <w:pPr>
        <w:pStyle w:val="Bibliography"/>
        <w:rPr>
          <w:rFonts w:cs="Arial"/>
        </w:rPr>
      </w:pPr>
      <w:r w:rsidRPr="00514380">
        <w:rPr>
          <w:rFonts w:cs="Arial"/>
        </w:rPr>
        <w:t xml:space="preserve">Zain, M. (2021, October 18). </w:t>
      </w:r>
      <w:r w:rsidRPr="00514380">
        <w:rPr>
          <w:rFonts w:cs="Arial"/>
          <w:i/>
          <w:iCs/>
        </w:rPr>
        <w:t>8 Benefits of Multi-Factor Authentication (MFA)</w:t>
      </w:r>
      <w:r w:rsidRPr="00514380">
        <w:rPr>
          <w:rFonts w:cs="Arial"/>
        </w:rPr>
        <w:t>. https://www.pingidentity.com/en/resources/blog/post/eight-benefits-mfa.html</w:t>
      </w:r>
    </w:p>
    <w:p w14:paraId="0A210EAF" w14:textId="0D7C96AC" w:rsidR="00514380" w:rsidRDefault="00514380" w:rsidP="007820B7">
      <w:pPr>
        <w:rPr>
          <w:rFonts w:cs="Arial"/>
        </w:rPr>
      </w:pPr>
      <w:r>
        <w:rPr>
          <w:rFonts w:cs="Arial"/>
        </w:rPr>
        <w:fldChar w:fldCharType="end"/>
      </w:r>
    </w:p>
    <w:p w14:paraId="7FAD08AA" w14:textId="77777777" w:rsidR="00514380" w:rsidRDefault="00514380">
      <w:pPr>
        <w:spacing w:line="240" w:lineRule="auto"/>
        <w:jc w:val="left"/>
        <w:rPr>
          <w:rFonts w:cs="Arial"/>
        </w:rPr>
      </w:pPr>
      <w:r>
        <w:rPr>
          <w:rFonts w:cs="Arial"/>
        </w:rPr>
        <w:br w:type="page"/>
      </w:r>
    </w:p>
    <w:p w14:paraId="43564EC2" w14:textId="77777777" w:rsidR="00D95C22" w:rsidRPr="003D2384" w:rsidRDefault="00D95C22" w:rsidP="00D95C22">
      <w:pPr>
        <w:pStyle w:val="Heading1"/>
        <w:spacing w:line="360" w:lineRule="auto"/>
        <w:rPr>
          <w:rFonts w:cs="Arial"/>
          <w:noProof/>
        </w:rPr>
      </w:pPr>
      <w:bookmarkStart w:id="38" w:name="_Toc165464504"/>
      <w:r w:rsidRPr="003D2384">
        <w:rPr>
          <w:rFonts w:cs="Arial"/>
          <w:noProof/>
        </w:rPr>
        <w:lastRenderedPageBreak/>
        <w:t>Appendix</w:t>
      </w:r>
      <w:bookmarkEnd w:id="38"/>
    </w:p>
    <w:p w14:paraId="611846A9" w14:textId="57446705" w:rsidR="00D95C22" w:rsidRDefault="00D95C22" w:rsidP="00D95C22">
      <w:pPr>
        <w:pStyle w:val="Heading2"/>
        <w:numPr>
          <w:ilvl w:val="0"/>
          <w:numId w:val="50"/>
        </w:numPr>
        <w:rPr>
          <w:noProof/>
        </w:rPr>
      </w:pPr>
      <w:r>
        <w:rPr>
          <w:noProof/>
        </w:rPr>
        <w:t xml:space="preserve"> Company </w:t>
      </w:r>
      <w:r w:rsidRPr="003D2384">
        <w:rPr>
          <w:noProof/>
        </w:rPr>
        <w:t>IT employee</w:t>
      </w:r>
    </w:p>
    <w:p w14:paraId="7B5BA798" w14:textId="77777777" w:rsidR="00D95C22" w:rsidRPr="005B5781" w:rsidRDefault="00D95C22" w:rsidP="00D95C22">
      <w:pPr>
        <w:rPr>
          <w:b/>
          <w:bCs/>
        </w:rPr>
      </w:pPr>
      <w:r>
        <w:rPr>
          <w:b/>
          <w:bCs/>
        </w:rPr>
        <w:t>Notes from my interview with an employee at a company’s IT department</w:t>
      </w:r>
    </w:p>
    <w:p w14:paraId="06396922" w14:textId="77777777" w:rsidR="00D95C22" w:rsidRPr="005B5781" w:rsidRDefault="00D95C22" w:rsidP="00D95C22"/>
    <w:p w14:paraId="6382FB04" w14:textId="77777777" w:rsidR="00D95C22" w:rsidRDefault="00D95C22" w:rsidP="00D95C22">
      <w:pPr>
        <w:spacing w:line="360" w:lineRule="auto"/>
        <w:rPr>
          <w:rFonts w:eastAsia="Times New Roman"/>
          <w:noProof/>
          <w:lang w:eastAsia="en-AU"/>
        </w:rPr>
      </w:pPr>
      <w:r>
        <w:rPr>
          <w:rFonts w:eastAsia="Times New Roman"/>
          <w:noProof/>
          <w:lang w:eastAsia="en-AU"/>
        </w:rPr>
        <w:t>SIEMs produce a lot of false positives</w:t>
      </w:r>
    </w:p>
    <w:p w14:paraId="32E4B51A" w14:textId="77777777" w:rsidR="00D95C22" w:rsidRDefault="00D95C22" w:rsidP="00D95C22">
      <w:pPr>
        <w:pStyle w:val="ListParagraph"/>
        <w:numPr>
          <w:ilvl w:val="0"/>
          <w:numId w:val="47"/>
        </w:numPr>
        <w:spacing w:line="360" w:lineRule="auto"/>
        <w:jc w:val="left"/>
        <w:rPr>
          <w:rFonts w:eastAsia="Times New Roman"/>
          <w:noProof/>
          <w:lang w:eastAsia="en-AU"/>
        </w:rPr>
      </w:pPr>
      <w:r w:rsidRPr="00A808A7">
        <w:rPr>
          <w:rFonts w:eastAsia="Times New Roman"/>
          <w:noProof/>
          <w:lang w:eastAsia="en-AU"/>
        </w:rPr>
        <w:t>updating an app sometimes runs commands in command prompt</w:t>
      </w:r>
    </w:p>
    <w:p w14:paraId="0B046876" w14:textId="77777777" w:rsidR="00D95C22" w:rsidRDefault="00D95C22" w:rsidP="00D95C22">
      <w:pPr>
        <w:pStyle w:val="ListParagraph"/>
        <w:numPr>
          <w:ilvl w:val="0"/>
          <w:numId w:val="47"/>
        </w:numPr>
        <w:spacing w:line="360" w:lineRule="auto"/>
        <w:jc w:val="left"/>
        <w:rPr>
          <w:rFonts w:eastAsia="Times New Roman"/>
          <w:noProof/>
          <w:lang w:eastAsia="en-AU"/>
        </w:rPr>
      </w:pPr>
      <w:r w:rsidRPr="00A808A7">
        <w:rPr>
          <w:rFonts w:eastAsia="Times New Roman"/>
          <w:noProof/>
          <w:lang w:eastAsia="en-AU"/>
        </w:rPr>
        <w:t>browser extensions are often suspiciou</w:t>
      </w:r>
      <w:r>
        <w:rPr>
          <w:rFonts w:eastAsia="Times New Roman"/>
          <w:noProof/>
          <w:lang w:eastAsia="en-AU"/>
        </w:rPr>
        <w:t>s</w:t>
      </w:r>
    </w:p>
    <w:p w14:paraId="43282B51" w14:textId="77777777" w:rsidR="00D95C22" w:rsidRPr="00A808A7" w:rsidRDefault="00D95C22" w:rsidP="00D95C22">
      <w:pPr>
        <w:spacing w:line="360" w:lineRule="auto"/>
        <w:rPr>
          <w:rFonts w:eastAsia="Times New Roman"/>
          <w:noProof/>
          <w:lang w:eastAsia="en-AU"/>
        </w:rPr>
      </w:pPr>
      <w:r w:rsidRPr="00A808A7">
        <w:rPr>
          <w:rFonts w:eastAsia="Times New Roman"/>
          <w:noProof/>
          <w:lang w:eastAsia="en-AU"/>
        </w:rPr>
        <w:t>False sense of security - huge majority of false positives</w:t>
      </w:r>
      <w:r w:rsidRPr="00A808A7">
        <w:rPr>
          <w:rFonts w:eastAsia="Times New Roman"/>
          <w:noProof/>
          <w:lang w:eastAsia="en-AU"/>
        </w:rPr>
        <w:br/>
        <w:t>The company ran a simulated phishing campagin through email</w:t>
      </w:r>
    </w:p>
    <w:p w14:paraId="7712A1F5" w14:textId="77777777" w:rsidR="00D95C22" w:rsidRDefault="00D95C22" w:rsidP="00D95C22">
      <w:pPr>
        <w:pStyle w:val="ListParagraph"/>
        <w:numPr>
          <w:ilvl w:val="0"/>
          <w:numId w:val="47"/>
        </w:numPr>
        <w:spacing w:line="360" w:lineRule="auto"/>
        <w:jc w:val="left"/>
        <w:rPr>
          <w:rFonts w:eastAsia="Times New Roman"/>
          <w:noProof/>
          <w:lang w:eastAsia="en-AU"/>
        </w:rPr>
      </w:pPr>
      <w:r w:rsidRPr="00A808A7">
        <w:rPr>
          <w:rFonts w:eastAsia="Times New Roman"/>
          <w:noProof/>
          <w:lang w:eastAsia="en-AU"/>
        </w:rPr>
        <w:t>over 60% of employees clicked the link which could easily lead to them downloading malware or inputting credentials into a fake site</w:t>
      </w:r>
    </w:p>
    <w:p w14:paraId="20DC248C" w14:textId="77777777" w:rsidR="00D95C22" w:rsidRDefault="00D95C22" w:rsidP="00D95C22">
      <w:pPr>
        <w:pStyle w:val="ListParagraph"/>
        <w:numPr>
          <w:ilvl w:val="0"/>
          <w:numId w:val="47"/>
        </w:numPr>
        <w:spacing w:line="360" w:lineRule="auto"/>
        <w:jc w:val="left"/>
        <w:rPr>
          <w:rFonts w:eastAsia="Times New Roman"/>
          <w:noProof/>
          <w:lang w:eastAsia="en-AU"/>
        </w:rPr>
      </w:pPr>
      <w:r>
        <w:rPr>
          <w:rFonts w:eastAsia="Times New Roman"/>
          <w:noProof/>
          <w:lang w:eastAsia="en-AU"/>
        </w:rPr>
        <w:t>phishing emails should be filtered by an email filter or a SOC should be used to quickly notice that an employee clicked on an unknown link</w:t>
      </w:r>
    </w:p>
    <w:p w14:paraId="3872E21B" w14:textId="77777777" w:rsidR="00D95C22" w:rsidRPr="00A808A7" w:rsidRDefault="00D95C22" w:rsidP="00D95C22">
      <w:pPr>
        <w:spacing w:line="360" w:lineRule="auto"/>
        <w:rPr>
          <w:rFonts w:eastAsia="Times New Roman"/>
          <w:noProof/>
          <w:lang w:eastAsia="en-AU"/>
        </w:rPr>
      </w:pPr>
      <w:r w:rsidRPr="00A808A7">
        <w:rPr>
          <w:rFonts w:eastAsia="Times New Roman"/>
          <w:noProof/>
          <w:lang w:eastAsia="en-AU"/>
        </w:rPr>
        <w:t>SOC atleast initially is still better than other protections and training (better as size of company gets bigger) because it immediately applies to the whole company, whereas other protections take more time</w:t>
      </w:r>
      <w:r w:rsidRPr="00A808A7">
        <w:rPr>
          <w:rFonts w:eastAsia="Times New Roman"/>
          <w:noProof/>
          <w:lang w:eastAsia="en-AU"/>
        </w:rPr>
        <w:br/>
        <w:t>Hacker impersonated another company (spearfishing), ordered stock to a random location</w:t>
      </w:r>
      <w:r>
        <w:rPr>
          <w:rFonts w:eastAsia="Times New Roman"/>
          <w:noProof/>
          <w:lang w:eastAsia="en-AU"/>
        </w:rPr>
        <w:t>, was very successful</w:t>
      </w:r>
    </w:p>
    <w:p w14:paraId="2A58F815" w14:textId="77777777" w:rsidR="00D95C22" w:rsidRPr="003D2384" w:rsidRDefault="00D95C22" w:rsidP="00D95C22">
      <w:pPr>
        <w:rPr>
          <w:noProof/>
        </w:rPr>
      </w:pPr>
    </w:p>
    <w:p w14:paraId="3232020A" w14:textId="52302E33" w:rsidR="00D95C22" w:rsidRDefault="00D95C22" w:rsidP="00D95C22">
      <w:pPr>
        <w:pStyle w:val="Heading2"/>
        <w:numPr>
          <w:ilvl w:val="0"/>
          <w:numId w:val="50"/>
        </w:numPr>
        <w:spacing w:line="360" w:lineRule="auto"/>
        <w:rPr>
          <w:rFonts w:cs="Arial"/>
          <w:noProof/>
        </w:rPr>
      </w:pPr>
      <w:bookmarkStart w:id="39" w:name="_Toc165464505"/>
      <w:r>
        <w:rPr>
          <w:rFonts w:cs="Arial"/>
          <w:noProof/>
        </w:rPr>
        <w:t xml:space="preserve"> </w:t>
      </w:r>
      <w:r w:rsidRPr="003D2384">
        <w:rPr>
          <w:rFonts w:cs="Arial"/>
          <w:noProof/>
        </w:rPr>
        <w:t>High</w:t>
      </w:r>
      <w:r>
        <w:rPr>
          <w:rFonts w:cs="Arial"/>
          <w:noProof/>
        </w:rPr>
        <w:t xml:space="preserve"> </w:t>
      </w:r>
      <w:r w:rsidRPr="003D2384">
        <w:rPr>
          <w:rFonts w:cs="Arial"/>
          <w:noProof/>
        </w:rPr>
        <w:t xml:space="preserve">school IT </w:t>
      </w:r>
      <w:r>
        <w:rPr>
          <w:rFonts w:cs="Arial"/>
          <w:noProof/>
        </w:rPr>
        <w:t>e</w:t>
      </w:r>
      <w:r w:rsidRPr="003D2384">
        <w:rPr>
          <w:rFonts w:cs="Arial"/>
          <w:noProof/>
        </w:rPr>
        <w:t>mployee</w:t>
      </w:r>
      <w:bookmarkEnd w:id="39"/>
    </w:p>
    <w:p w14:paraId="43850D41" w14:textId="77777777" w:rsidR="00D95C22" w:rsidRPr="003C436B" w:rsidRDefault="00D95C22" w:rsidP="00D95C22">
      <w:pPr>
        <w:rPr>
          <w:b/>
          <w:bCs/>
        </w:rPr>
      </w:pPr>
      <w:r>
        <w:rPr>
          <w:b/>
          <w:bCs/>
        </w:rPr>
        <w:t>My questions to and the answers from an IT employee at a high school</w:t>
      </w:r>
    </w:p>
    <w:p w14:paraId="625A455C" w14:textId="77777777" w:rsidR="00D95C22" w:rsidRPr="003C436B" w:rsidRDefault="00D95C22" w:rsidP="00D95C22"/>
    <w:p w14:paraId="3C23D6F4" w14:textId="77777777" w:rsidR="00D95C22" w:rsidRPr="003D2384" w:rsidRDefault="00D95C22" w:rsidP="00D95C22">
      <w:pPr>
        <w:pStyle w:val="NormalWeb"/>
        <w:numPr>
          <w:ilvl w:val="0"/>
          <w:numId w:val="25"/>
        </w:numPr>
        <w:shd w:val="clear" w:color="auto" w:fill="FFFFFF"/>
        <w:spacing w:line="360" w:lineRule="auto"/>
        <w:jc w:val="left"/>
        <w:rPr>
          <w:rFonts w:cs="Arial"/>
          <w:noProof/>
          <w:color w:val="000000"/>
        </w:rPr>
      </w:pPr>
      <w:r w:rsidRPr="003D2384">
        <w:rPr>
          <w:rFonts w:cs="Arial"/>
          <w:noProof/>
          <w:color w:val="000000"/>
          <w:shd w:val="clear" w:color="auto" w:fill="FFFFFF"/>
        </w:rPr>
        <w:t>How does the risk and impact of social engineering threats in cybersecurity compare to other cyber threats?</w:t>
      </w:r>
    </w:p>
    <w:p w14:paraId="45FA2422" w14:textId="77777777" w:rsidR="00D95C22" w:rsidRPr="003D2384" w:rsidRDefault="00D95C22" w:rsidP="00D95C22">
      <w:pPr>
        <w:pStyle w:val="NormalWeb"/>
        <w:shd w:val="clear" w:color="auto" w:fill="FFFFFF"/>
        <w:spacing w:line="360" w:lineRule="auto"/>
        <w:rPr>
          <w:rFonts w:cs="Arial"/>
          <w:noProof/>
          <w:color w:val="000000"/>
        </w:rPr>
      </w:pPr>
      <w:r w:rsidRPr="003D2384">
        <w:rPr>
          <w:rFonts w:cs="Arial"/>
          <w:noProof/>
          <w:color w:val="000000"/>
          <w:shd w:val="clear" w:color="auto" w:fill="FFFFFF"/>
        </w:rPr>
        <w:t xml:space="preserve">Social engineering threats are relatively common and usually come from one compromised account being used to spread a phishing or scam email. Socially engineered threats like this can also cause distrust of the system and users may be less inclined to use our systems. These threats can become especially dangerous if a high level account such as the principle or IT manager were </w:t>
      </w:r>
      <w:r w:rsidRPr="003D2384">
        <w:rPr>
          <w:rFonts w:cs="Arial"/>
          <w:noProof/>
          <w:color w:val="000000"/>
          <w:shd w:val="clear" w:color="auto" w:fill="FFFFFF"/>
        </w:rPr>
        <w:lastRenderedPageBreak/>
        <w:t>compromised as it could result in exposing confidential data about students and staff.</w:t>
      </w:r>
    </w:p>
    <w:p w14:paraId="28490FDC" w14:textId="77777777" w:rsidR="00D95C22" w:rsidRPr="003D2384" w:rsidRDefault="00D95C22" w:rsidP="00D95C22">
      <w:pPr>
        <w:pStyle w:val="NormalWeb"/>
        <w:shd w:val="clear" w:color="auto" w:fill="FFFFFF"/>
        <w:spacing w:line="360" w:lineRule="auto"/>
        <w:ind w:left="720"/>
        <w:rPr>
          <w:rFonts w:cs="Arial"/>
          <w:noProof/>
          <w:color w:val="000000"/>
        </w:rPr>
      </w:pPr>
      <w:r w:rsidRPr="003D2384">
        <w:rPr>
          <w:rFonts w:cs="Arial"/>
          <w:noProof/>
          <w:color w:val="000000"/>
          <w:shd w:val="clear" w:color="auto" w:fill="FFFFFF"/>
        </w:rPr>
        <w:t> </w:t>
      </w:r>
    </w:p>
    <w:p w14:paraId="15F226CB" w14:textId="77777777" w:rsidR="00D95C22" w:rsidRPr="003D2384" w:rsidRDefault="00D95C22" w:rsidP="00D95C22">
      <w:pPr>
        <w:pStyle w:val="NormalWeb"/>
        <w:numPr>
          <w:ilvl w:val="0"/>
          <w:numId w:val="25"/>
        </w:numPr>
        <w:shd w:val="clear" w:color="auto" w:fill="FFFFFF"/>
        <w:spacing w:line="360" w:lineRule="auto"/>
        <w:jc w:val="left"/>
        <w:rPr>
          <w:rFonts w:cs="Arial"/>
          <w:noProof/>
          <w:color w:val="000000"/>
        </w:rPr>
      </w:pPr>
      <w:r w:rsidRPr="003D2384">
        <w:rPr>
          <w:rFonts w:cs="Arial"/>
          <w:noProof/>
          <w:color w:val="000000"/>
          <w:shd w:val="clear" w:color="auto" w:fill="FFFFFF"/>
        </w:rPr>
        <w:t>How effective are Managed Detection and Response systems (or specifically Sophos) in mitigating social engineering threats (e.g. phishing and scam emails)?</w:t>
      </w:r>
    </w:p>
    <w:p w14:paraId="05C6F23F" w14:textId="77777777" w:rsidR="00D95C22" w:rsidRPr="003D2384" w:rsidRDefault="00D95C22" w:rsidP="00D95C22">
      <w:pPr>
        <w:pStyle w:val="NormalWeb"/>
        <w:shd w:val="clear" w:color="auto" w:fill="FFFFFF"/>
        <w:spacing w:line="360" w:lineRule="auto"/>
        <w:rPr>
          <w:rFonts w:cs="Arial"/>
          <w:noProof/>
          <w:color w:val="000000"/>
          <w:sz w:val="22"/>
          <w:szCs w:val="22"/>
        </w:rPr>
      </w:pPr>
    </w:p>
    <w:p w14:paraId="3C480CB7" w14:textId="77777777" w:rsidR="00D95C22" w:rsidRPr="003D2384" w:rsidRDefault="00D95C22" w:rsidP="00D95C22">
      <w:pPr>
        <w:pStyle w:val="NormalWeb"/>
        <w:shd w:val="clear" w:color="auto" w:fill="FFFFFF"/>
        <w:spacing w:line="360" w:lineRule="auto"/>
        <w:rPr>
          <w:rFonts w:cs="Arial"/>
          <w:noProof/>
          <w:color w:val="020202"/>
          <w:shd w:val="clear" w:color="auto" w:fill="FFFFFF"/>
        </w:rPr>
      </w:pPr>
      <w:r w:rsidRPr="003D2384">
        <w:rPr>
          <w:rFonts w:cs="Arial"/>
          <w:noProof/>
          <w:color w:val="000000"/>
          <w:shd w:val="clear" w:color="auto" w:fill="FFFFFF"/>
        </w:rPr>
        <w:t>The system used for web monitoring is “</w:t>
      </w:r>
      <w:r w:rsidRPr="003D2384">
        <w:rPr>
          <w:rFonts w:cs="Arial"/>
          <w:noProof/>
          <w:color w:val="020202"/>
          <w:shd w:val="clear" w:color="auto" w:fill="FFFFFF"/>
        </w:rPr>
        <w:t>Symantec WebFilter”. This will usually classify and automatically block dangerous websites, including those from known phishing sites. For emails we use a combination of manual reporting and automated detection from Microsoft. In the event of a detected phishing threat any user who has interacted with it will have their account locked until the threat is managed.</w:t>
      </w:r>
    </w:p>
    <w:p w14:paraId="331C9A4E" w14:textId="77777777" w:rsidR="00D95C22" w:rsidRPr="003D2384" w:rsidRDefault="00D95C22" w:rsidP="00D95C22">
      <w:pPr>
        <w:pStyle w:val="NormalWeb"/>
        <w:shd w:val="clear" w:color="auto" w:fill="FFFFFF"/>
        <w:spacing w:line="360" w:lineRule="auto"/>
        <w:rPr>
          <w:rFonts w:cs="Arial"/>
          <w:noProof/>
          <w:color w:val="020202"/>
          <w:shd w:val="clear" w:color="auto" w:fill="FFFFFF"/>
        </w:rPr>
      </w:pPr>
    </w:p>
    <w:p w14:paraId="6B58634C" w14:textId="77777777" w:rsidR="00D95C22" w:rsidRPr="003D2384" w:rsidRDefault="00D95C22" w:rsidP="00D95C22">
      <w:pPr>
        <w:pStyle w:val="NormalWeb"/>
        <w:numPr>
          <w:ilvl w:val="0"/>
          <w:numId w:val="25"/>
        </w:numPr>
        <w:shd w:val="clear" w:color="auto" w:fill="FFFFFF"/>
        <w:spacing w:line="360" w:lineRule="auto"/>
        <w:jc w:val="left"/>
        <w:rPr>
          <w:rFonts w:cs="Arial"/>
          <w:noProof/>
          <w:color w:val="000000"/>
        </w:rPr>
      </w:pPr>
      <w:r w:rsidRPr="003D2384">
        <w:rPr>
          <w:rFonts w:cs="Arial"/>
          <w:noProof/>
          <w:color w:val="000000"/>
          <w:shd w:val="clear" w:color="auto" w:fill="FFFFFF"/>
        </w:rPr>
        <w:t>Does a lack of social engineering training reduce the effectiveness of MDR systems?</w:t>
      </w:r>
    </w:p>
    <w:p w14:paraId="38E646F5" w14:textId="77777777" w:rsidR="00D95C22" w:rsidRPr="003D2384" w:rsidRDefault="00D95C22" w:rsidP="00D95C22">
      <w:pPr>
        <w:pStyle w:val="NormalWeb"/>
        <w:shd w:val="clear" w:color="auto" w:fill="FFFFFF"/>
        <w:spacing w:line="360" w:lineRule="auto"/>
        <w:rPr>
          <w:rFonts w:cs="Arial"/>
          <w:noProof/>
          <w:color w:val="000000"/>
          <w:sz w:val="22"/>
          <w:szCs w:val="22"/>
        </w:rPr>
      </w:pPr>
      <w:r w:rsidRPr="003D2384">
        <w:rPr>
          <w:rFonts w:cs="Arial"/>
          <w:noProof/>
          <w:color w:val="000000"/>
          <w:shd w:val="clear" w:color="auto" w:fill="FFFFFF"/>
        </w:rPr>
        <w:t>Manage Detection and Response systems often rely on manual reporting and if staff are not able to detect and identify these threats it can substantially reduce the MDR systems ability to detect these kinds of threats.</w:t>
      </w:r>
    </w:p>
    <w:p w14:paraId="753CF1A7" w14:textId="77777777" w:rsidR="00D95C22" w:rsidRPr="003D2384" w:rsidRDefault="00D95C22" w:rsidP="00D95C22">
      <w:pPr>
        <w:spacing w:line="360" w:lineRule="auto"/>
        <w:rPr>
          <w:rFonts w:cs="Arial"/>
          <w:noProof/>
        </w:rPr>
      </w:pPr>
    </w:p>
    <w:p w14:paraId="3E0F8CE7" w14:textId="155E40FB" w:rsidR="00D95C22" w:rsidRDefault="00D95C22" w:rsidP="00D95C22">
      <w:pPr>
        <w:pStyle w:val="Heading2"/>
        <w:numPr>
          <w:ilvl w:val="0"/>
          <w:numId w:val="50"/>
        </w:numPr>
        <w:spacing w:line="360" w:lineRule="auto"/>
        <w:rPr>
          <w:rFonts w:cs="Arial"/>
          <w:noProof/>
        </w:rPr>
      </w:pPr>
      <w:bookmarkStart w:id="40" w:name="_Toc165464506"/>
      <w:r>
        <w:rPr>
          <w:rFonts w:cs="Arial"/>
          <w:noProof/>
        </w:rPr>
        <w:t xml:space="preserve"> </w:t>
      </w:r>
      <w:r w:rsidRPr="003D2384">
        <w:rPr>
          <w:rFonts w:cs="Arial"/>
          <w:noProof/>
        </w:rPr>
        <w:t>Consultant</w:t>
      </w:r>
      <w:bookmarkEnd w:id="40"/>
    </w:p>
    <w:p w14:paraId="2F0D91E0" w14:textId="5BEF97A0" w:rsidR="00D95C22" w:rsidRPr="00D95C22" w:rsidRDefault="00D95C22" w:rsidP="00D95C22">
      <w:pPr>
        <w:rPr>
          <w:b/>
          <w:bCs/>
        </w:rPr>
      </w:pPr>
      <w:r w:rsidRPr="007A6533">
        <w:rPr>
          <w:b/>
          <w:bCs/>
        </w:rPr>
        <w:t xml:space="preserve">My questions to and the answers from </w:t>
      </w:r>
      <w:r>
        <w:rPr>
          <w:b/>
          <w:bCs/>
        </w:rPr>
        <w:t>the consultant that implemented Sophos for my father</w:t>
      </w:r>
    </w:p>
    <w:p w14:paraId="36A20808" w14:textId="77777777" w:rsidR="00D95C22" w:rsidRPr="007A6533" w:rsidRDefault="00D95C22" w:rsidP="00D95C22"/>
    <w:p w14:paraId="011AE397" w14:textId="77777777" w:rsidR="00D95C22" w:rsidRPr="003D2384" w:rsidRDefault="00D95C22" w:rsidP="00D95C22">
      <w:pPr>
        <w:spacing w:line="360" w:lineRule="auto"/>
        <w:rPr>
          <w:rFonts w:cs="Arial"/>
          <w:noProof/>
          <w:color w:val="538135" w:themeColor="accent6" w:themeShade="BF"/>
        </w:rPr>
      </w:pPr>
      <w:r w:rsidRPr="003D2384">
        <w:rPr>
          <w:rFonts w:cs="Arial"/>
          <w:noProof/>
          <w:color w:val="538135" w:themeColor="accent6" w:themeShade="BF"/>
        </w:rPr>
        <w:t>When I say “Sophos”, I’m referring to any Sophos product but the focus is on the Managed Detection and Response component</w:t>
      </w:r>
    </w:p>
    <w:p w14:paraId="7F99D2AC" w14:textId="77777777" w:rsidR="00D95C22" w:rsidRPr="003D2384" w:rsidRDefault="00D95C22" w:rsidP="00D95C22">
      <w:pPr>
        <w:spacing w:line="360" w:lineRule="auto"/>
        <w:rPr>
          <w:rFonts w:cs="Arial"/>
          <w:noProof/>
          <w:color w:val="538135" w:themeColor="accent6" w:themeShade="BF"/>
        </w:rPr>
      </w:pPr>
    </w:p>
    <w:p w14:paraId="4B3400E1" w14:textId="77777777" w:rsidR="00D95C22" w:rsidRDefault="00D95C22" w:rsidP="00D95C22">
      <w:pPr>
        <w:pStyle w:val="ListParagraph"/>
        <w:numPr>
          <w:ilvl w:val="0"/>
          <w:numId w:val="48"/>
        </w:numPr>
        <w:spacing w:line="360" w:lineRule="auto"/>
        <w:jc w:val="left"/>
        <w:rPr>
          <w:rFonts w:cs="Arial"/>
          <w:noProof/>
          <w:color w:val="538135" w:themeColor="accent6" w:themeShade="BF"/>
        </w:rPr>
      </w:pPr>
      <w:r w:rsidRPr="007A6533">
        <w:rPr>
          <w:rFonts w:cs="Arial"/>
          <w:noProof/>
          <w:color w:val="538135" w:themeColor="accent6" w:themeShade="BF"/>
        </w:rPr>
        <w:t>How much did you educate the employees of this business about social engineering threats (e.g., scam emails, spear phishing), and could you do more of this?</w:t>
      </w:r>
    </w:p>
    <w:p w14:paraId="25128870" w14:textId="77777777" w:rsidR="00D95C22" w:rsidRPr="007A6533" w:rsidRDefault="00D95C22" w:rsidP="00D95C22">
      <w:pPr>
        <w:spacing w:line="360" w:lineRule="auto"/>
        <w:rPr>
          <w:rFonts w:cs="Arial"/>
          <w:noProof/>
          <w:color w:val="538135" w:themeColor="accent6" w:themeShade="BF"/>
        </w:rPr>
      </w:pPr>
    </w:p>
    <w:p w14:paraId="5308FC37" w14:textId="77777777" w:rsidR="00D95C22" w:rsidRPr="003D2384" w:rsidRDefault="00D95C22" w:rsidP="00D95C22">
      <w:pPr>
        <w:spacing w:line="360" w:lineRule="auto"/>
        <w:rPr>
          <w:rFonts w:cs="Arial"/>
          <w:noProof/>
        </w:rPr>
      </w:pPr>
      <w:r w:rsidRPr="003D2384">
        <w:rPr>
          <w:rFonts w:cs="Arial"/>
          <w:noProof/>
        </w:rPr>
        <w:lastRenderedPageBreak/>
        <w:t>No formal training has been proposed; however, this would be highly recommended.</w:t>
      </w:r>
    </w:p>
    <w:p w14:paraId="1AC0A76B" w14:textId="77777777" w:rsidR="00D95C22" w:rsidRPr="003D2384" w:rsidRDefault="00D95C22" w:rsidP="00D95C22">
      <w:pPr>
        <w:spacing w:line="360" w:lineRule="auto"/>
        <w:rPr>
          <w:rFonts w:cs="Arial"/>
          <w:noProof/>
        </w:rPr>
      </w:pPr>
    </w:p>
    <w:p w14:paraId="6BE37AC0" w14:textId="77777777" w:rsidR="00D95C22" w:rsidRPr="003D2384" w:rsidRDefault="00D95C22" w:rsidP="00D95C22">
      <w:pPr>
        <w:spacing w:line="360" w:lineRule="auto"/>
        <w:rPr>
          <w:rFonts w:cs="Arial"/>
          <w:noProof/>
        </w:rPr>
      </w:pPr>
      <w:r w:rsidRPr="003D2384">
        <w:rPr>
          <w:rFonts w:cs="Arial"/>
          <w:noProof/>
        </w:rPr>
        <w:t>From conversing with the employees, they all have basic understanding and common-sense awareness in comprehending a received e-mail by checking first the senders address to see if the addressee and domain name is relatable to the content in the body of the e-mail. If unsure, not clicking on URL links within the body. Brining the e-mail to attention of the IT department and their line manager.</w:t>
      </w:r>
    </w:p>
    <w:p w14:paraId="10E91183" w14:textId="77777777" w:rsidR="00D95C22" w:rsidRPr="003D2384" w:rsidRDefault="00D95C22" w:rsidP="00D95C22">
      <w:pPr>
        <w:spacing w:line="360" w:lineRule="auto"/>
        <w:rPr>
          <w:rFonts w:cs="Arial"/>
          <w:noProof/>
        </w:rPr>
      </w:pPr>
    </w:p>
    <w:p w14:paraId="58518882" w14:textId="77777777" w:rsidR="00D95C22" w:rsidRPr="003D2384" w:rsidRDefault="00D95C22" w:rsidP="00D95C22">
      <w:pPr>
        <w:spacing w:line="360" w:lineRule="auto"/>
        <w:rPr>
          <w:rFonts w:cs="Arial"/>
          <w:noProof/>
        </w:rPr>
      </w:pPr>
      <w:r w:rsidRPr="003D2384">
        <w:rPr>
          <w:rFonts w:cs="Arial"/>
          <w:noProof/>
        </w:rPr>
        <w:t>To answer the second part of your question, yes, we could do more about educating the end user by using handouts, pdf documents, in person training sessions remotely by MS Teams or Zoom sessions, education as part of employee onboarding/induction training, using company acceptable e-mail and Internet use policies. The employee acknowledging, they have completed the training and understand.</w:t>
      </w:r>
    </w:p>
    <w:p w14:paraId="4AEECCBA" w14:textId="77777777" w:rsidR="00D95C22" w:rsidRPr="003D2384" w:rsidRDefault="00D95C22" w:rsidP="00D95C22">
      <w:pPr>
        <w:spacing w:line="360" w:lineRule="auto"/>
        <w:rPr>
          <w:rFonts w:cs="Arial"/>
          <w:noProof/>
        </w:rPr>
      </w:pPr>
    </w:p>
    <w:p w14:paraId="4630CBD2" w14:textId="77777777" w:rsidR="00D95C22" w:rsidRPr="003D2384" w:rsidRDefault="00D95C22" w:rsidP="00D95C22">
      <w:pPr>
        <w:spacing w:line="360" w:lineRule="auto"/>
        <w:rPr>
          <w:rFonts w:cs="Arial"/>
          <w:noProof/>
        </w:rPr>
      </w:pPr>
      <w:r w:rsidRPr="003D2384">
        <w:rPr>
          <w:rFonts w:cs="Arial"/>
          <w:noProof/>
        </w:rPr>
        <w:t>Proposing and implementing a ‘Phishing Campaign’ function within Sohpos Central (at additional licensing cost per year), to simulate a phishing email, that is sent on random intervals, and if an employee clicks on a link within the e-mail body, the administrator and their line manager is notified, and they have to complete a mandatory online course.</w:t>
      </w:r>
    </w:p>
    <w:p w14:paraId="5907FF5E" w14:textId="77777777" w:rsidR="00D95C22" w:rsidRPr="003D2384" w:rsidRDefault="00D95C22" w:rsidP="00D95C22">
      <w:pPr>
        <w:spacing w:line="360" w:lineRule="auto"/>
        <w:rPr>
          <w:rFonts w:cs="Arial"/>
          <w:noProof/>
        </w:rPr>
      </w:pPr>
    </w:p>
    <w:p w14:paraId="22DCAF50" w14:textId="77777777" w:rsidR="00D95C22" w:rsidRPr="003D2384" w:rsidRDefault="00D95C22" w:rsidP="00D95C22">
      <w:pPr>
        <w:spacing w:line="360" w:lineRule="auto"/>
        <w:rPr>
          <w:rFonts w:cs="Arial"/>
          <w:noProof/>
        </w:rPr>
      </w:pPr>
      <w:r w:rsidRPr="003D2384">
        <w:rPr>
          <w:rFonts w:cs="Arial"/>
          <w:noProof/>
        </w:rPr>
        <w:t>Sophos, like other cybersecurity companies, often employs a multi-faceted approach to educate end users about phishing threats. Here are some common methods:</w:t>
      </w:r>
    </w:p>
    <w:p w14:paraId="073E54B3" w14:textId="77777777" w:rsidR="00D95C22" w:rsidRPr="003D2384" w:rsidRDefault="00D95C22" w:rsidP="00D95C22">
      <w:pPr>
        <w:spacing w:line="360" w:lineRule="auto"/>
        <w:rPr>
          <w:rFonts w:cs="Arial"/>
          <w:noProof/>
        </w:rPr>
      </w:pPr>
    </w:p>
    <w:p w14:paraId="7D441930" w14:textId="77777777" w:rsidR="00D95C22" w:rsidRPr="003D2384" w:rsidRDefault="00D95C22" w:rsidP="00D95C22">
      <w:pPr>
        <w:spacing w:line="360" w:lineRule="auto"/>
        <w:rPr>
          <w:rFonts w:cs="Arial"/>
          <w:noProof/>
          <w:u w:val="single"/>
        </w:rPr>
      </w:pPr>
      <w:r w:rsidRPr="003D2384">
        <w:rPr>
          <w:rFonts w:cs="Arial"/>
          <w:noProof/>
          <w:u w:val="single"/>
        </w:rPr>
        <w:t>Phishing Simulation Training:</w:t>
      </w:r>
    </w:p>
    <w:p w14:paraId="38872F30" w14:textId="77777777" w:rsidR="00D95C22" w:rsidRPr="003D2384" w:rsidRDefault="00D95C22" w:rsidP="00D95C22">
      <w:pPr>
        <w:spacing w:line="360" w:lineRule="auto"/>
        <w:rPr>
          <w:rFonts w:cs="Arial"/>
          <w:noProof/>
        </w:rPr>
      </w:pPr>
    </w:p>
    <w:p w14:paraId="352A1BE1" w14:textId="77777777" w:rsidR="00D95C22" w:rsidRPr="003D2384" w:rsidRDefault="00D95C22" w:rsidP="00D95C22">
      <w:pPr>
        <w:spacing w:line="360" w:lineRule="auto"/>
        <w:rPr>
          <w:rFonts w:cs="Arial"/>
          <w:noProof/>
        </w:rPr>
      </w:pPr>
      <w:r w:rsidRPr="003D2384">
        <w:rPr>
          <w:rFonts w:cs="Arial"/>
          <w:noProof/>
        </w:rPr>
        <w:t>Sophos and other security companies may conduct phishing simulation exercises. These simulations involve sending mock phishing emails to employees to test their ability to recognize and resist phishing attempts. These exercises aim to raise awareness and improve users' ability to identify suspicious emails.</w:t>
      </w:r>
    </w:p>
    <w:p w14:paraId="2B7C5F9B" w14:textId="77777777" w:rsidR="00D95C22" w:rsidRPr="003D2384" w:rsidRDefault="00D95C22" w:rsidP="00D95C22">
      <w:pPr>
        <w:spacing w:line="360" w:lineRule="auto"/>
        <w:rPr>
          <w:rFonts w:cs="Arial"/>
          <w:noProof/>
        </w:rPr>
      </w:pPr>
    </w:p>
    <w:p w14:paraId="5D6C811E" w14:textId="77777777" w:rsidR="00D95C22" w:rsidRPr="003D2384" w:rsidRDefault="00D95C22" w:rsidP="00D95C22">
      <w:pPr>
        <w:spacing w:line="360" w:lineRule="auto"/>
        <w:rPr>
          <w:rFonts w:cs="Arial"/>
          <w:noProof/>
          <w:u w:val="single"/>
        </w:rPr>
      </w:pPr>
      <w:r w:rsidRPr="003D2384">
        <w:rPr>
          <w:rFonts w:cs="Arial"/>
          <w:noProof/>
          <w:u w:val="single"/>
        </w:rPr>
        <w:t>Interactive Training Modules:</w:t>
      </w:r>
    </w:p>
    <w:p w14:paraId="26A24480" w14:textId="77777777" w:rsidR="00D95C22" w:rsidRPr="003D2384" w:rsidRDefault="00D95C22" w:rsidP="00D95C22">
      <w:pPr>
        <w:spacing w:line="360" w:lineRule="auto"/>
        <w:rPr>
          <w:rFonts w:cs="Arial"/>
          <w:noProof/>
        </w:rPr>
      </w:pPr>
    </w:p>
    <w:p w14:paraId="3A2AABDB" w14:textId="77777777" w:rsidR="00D95C22" w:rsidRPr="003D2384" w:rsidRDefault="00D95C22" w:rsidP="00D95C22">
      <w:pPr>
        <w:spacing w:line="360" w:lineRule="auto"/>
        <w:rPr>
          <w:rFonts w:cs="Arial"/>
          <w:noProof/>
        </w:rPr>
      </w:pPr>
      <w:r w:rsidRPr="003D2384">
        <w:rPr>
          <w:rFonts w:cs="Arial"/>
          <w:noProof/>
        </w:rPr>
        <w:t>Sophos may offer interactive training modules that cover various aspects of cybersecurity, including phishing awareness. These modules often include educational content, quizzes, and real-life examples to help users understand the tactics used by attackers.</w:t>
      </w:r>
    </w:p>
    <w:p w14:paraId="120FC3BB" w14:textId="77777777" w:rsidR="00D95C22" w:rsidRPr="003D2384" w:rsidRDefault="00D95C22" w:rsidP="00D95C22">
      <w:pPr>
        <w:spacing w:line="360" w:lineRule="auto"/>
        <w:rPr>
          <w:rFonts w:cs="Arial"/>
          <w:noProof/>
        </w:rPr>
      </w:pPr>
    </w:p>
    <w:p w14:paraId="01D4A83E" w14:textId="77777777" w:rsidR="00D95C22" w:rsidRPr="003D2384" w:rsidRDefault="00D95C22" w:rsidP="00D95C22">
      <w:pPr>
        <w:spacing w:line="360" w:lineRule="auto"/>
        <w:rPr>
          <w:rFonts w:cs="Arial"/>
          <w:noProof/>
          <w:u w:val="single"/>
        </w:rPr>
      </w:pPr>
      <w:r w:rsidRPr="003D2384">
        <w:rPr>
          <w:rFonts w:cs="Arial"/>
          <w:noProof/>
          <w:u w:val="single"/>
        </w:rPr>
        <w:t>Security Awareness Programs:</w:t>
      </w:r>
    </w:p>
    <w:p w14:paraId="5646F4B1" w14:textId="77777777" w:rsidR="00D95C22" w:rsidRPr="003D2384" w:rsidRDefault="00D95C22" w:rsidP="00D95C22">
      <w:pPr>
        <w:spacing w:line="360" w:lineRule="auto"/>
        <w:rPr>
          <w:rFonts w:cs="Arial"/>
          <w:noProof/>
        </w:rPr>
      </w:pPr>
    </w:p>
    <w:p w14:paraId="7B25FD8C" w14:textId="77777777" w:rsidR="00D95C22" w:rsidRPr="003D2384" w:rsidRDefault="00D95C22" w:rsidP="00D95C22">
      <w:pPr>
        <w:spacing w:line="360" w:lineRule="auto"/>
        <w:rPr>
          <w:rFonts w:cs="Arial"/>
          <w:noProof/>
        </w:rPr>
      </w:pPr>
      <w:r w:rsidRPr="003D2384">
        <w:rPr>
          <w:rFonts w:cs="Arial"/>
          <w:noProof/>
        </w:rPr>
        <w:t>Sophos may provide comprehensive security awareness programs that cover not only phishing but also other security best practices. These programs can include videos, articles, and other resources to help users stay informed about evolving cybersecurity threats.</w:t>
      </w:r>
    </w:p>
    <w:p w14:paraId="7B7CCD21" w14:textId="77777777" w:rsidR="00D95C22" w:rsidRPr="003D2384" w:rsidRDefault="00D95C22" w:rsidP="00D95C22">
      <w:pPr>
        <w:spacing w:line="360" w:lineRule="auto"/>
        <w:rPr>
          <w:rFonts w:cs="Arial"/>
          <w:noProof/>
        </w:rPr>
      </w:pPr>
    </w:p>
    <w:p w14:paraId="7DD67321" w14:textId="77777777" w:rsidR="00D95C22" w:rsidRPr="003D2384" w:rsidRDefault="00D95C22" w:rsidP="00D95C22">
      <w:pPr>
        <w:spacing w:line="360" w:lineRule="auto"/>
        <w:rPr>
          <w:rFonts w:cs="Arial"/>
          <w:noProof/>
          <w:u w:val="single"/>
        </w:rPr>
      </w:pPr>
      <w:r w:rsidRPr="003D2384">
        <w:rPr>
          <w:rFonts w:cs="Arial"/>
          <w:noProof/>
          <w:u w:val="single"/>
        </w:rPr>
        <w:t>Regular Security Updates and Tips:</w:t>
      </w:r>
    </w:p>
    <w:p w14:paraId="270BBAD7" w14:textId="77777777" w:rsidR="00D95C22" w:rsidRPr="003D2384" w:rsidRDefault="00D95C22" w:rsidP="00D95C22">
      <w:pPr>
        <w:spacing w:line="360" w:lineRule="auto"/>
        <w:rPr>
          <w:rFonts w:cs="Arial"/>
          <w:noProof/>
        </w:rPr>
      </w:pPr>
    </w:p>
    <w:p w14:paraId="080B9BB5" w14:textId="77777777" w:rsidR="00D95C22" w:rsidRPr="003D2384" w:rsidRDefault="00D95C22" w:rsidP="00D95C22">
      <w:pPr>
        <w:spacing w:line="360" w:lineRule="auto"/>
        <w:rPr>
          <w:rFonts w:cs="Arial"/>
          <w:noProof/>
        </w:rPr>
      </w:pPr>
      <w:r w:rsidRPr="003D2384">
        <w:rPr>
          <w:rFonts w:cs="Arial"/>
          <w:noProof/>
        </w:rPr>
        <w:t>Security companies often share regular updates and tips with their users to keep them informed about the latest threats and best practices. This may include information about new phishing techniques, common tactics used by attackers, and steps users can take to protect themselves.</w:t>
      </w:r>
    </w:p>
    <w:p w14:paraId="40611AD0" w14:textId="77777777" w:rsidR="00D95C22" w:rsidRPr="003D2384" w:rsidRDefault="00D95C22" w:rsidP="00D95C22">
      <w:pPr>
        <w:spacing w:line="360" w:lineRule="auto"/>
        <w:rPr>
          <w:rFonts w:cs="Arial"/>
          <w:noProof/>
        </w:rPr>
      </w:pPr>
    </w:p>
    <w:p w14:paraId="684E6FE8" w14:textId="77777777" w:rsidR="00D95C22" w:rsidRPr="003D2384" w:rsidRDefault="00D95C22" w:rsidP="00D95C22">
      <w:pPr>
        <w:spacing w:line="360" w:lineRule="auto"/>
        <w:rPr>
          <w:rFonts w:cs="Arial"/>
          <w:noProof/>
          <w:u w:val="single"/>
        </w:rPr>
      </w:pPr>
      <w:r w:rsidRPr="003D2384">
        <w:rPr>
          <w:rFonts w:cs="Arial"/>
          <w:noProof/>
          <w:u w:val="single"/>
        </w:rPr>
        <w:t>Email Alerts and Warnings:</w:t>
      </w:r>
    </w:p>
    <w:p w14:paraId="24280906" w14:textId="77777777" w:rsidR="00D95C22" w:rsidRPr="003D2384" w:rsidRDefault="00D95C22" w:rsidP="00D95C22">
      <w:pPr>
        <w:spacing w:line="360" w:lineRule="auto"/>
        <w:rPr>
          <w:rFonts w:cs="Arial"/>
          <w:noProof/>
        </w:rPr>
      </w:pPr>
    </w:p>
    <w:p w14:paraId="2EEEFAAE" w14:textId="77777777" w:rsidR="00D95C22" w:rsidRPr="003D2384" w:rsidRDefault="00D95C22" w:rsidP="00D95C22">
      <w:pPr>
        <w:spacing w:line="360" w:lineRule="auto"/>
        <w:rPr>
          <w:rFonts w:cs="Arial"/>
          <w:noProof/>
        </w:rPr>
      </w:pPr>
      <w:r w:rsidRPr="003D2384">
        <w:rPr>
          <w:rFonts w:cs="Arial"/>
          <w:noProof/>
        </w:rPr>
        <w:t>If Sophos detects a phishing campaign or a new threat, they may issue email alerts or warnings to their users. These notifications can provide details about the threat, red flags to look out for, and guidance on how to avoid falling victim to the specific attack.</w:t>
      </w:r>
    </w:p>
    <w:p w14:paraId="2113B456" w14:textId="77777777" w:rsidR="00D95C22" w:rsidRPr="003D2384" w:rsidRDefault="00D95C22" w:rsidP="00D95C22">
      <w:pPr>
        <w:spacing w:line="360" w:lineRule="auto"/>
        <w:rPr>
          <w:rFonts w:cs="Arial"/>
          <w:noProof/>
        </w:rPr>
      </w:pPr>
    </w:p>
    <w:p w14:paraId="0BFA19E4" w14:textId="77777777" w:rsidR="00D95C22" w:rsidRPr="003D2384" w:rsidRDefault="00D95C22" w:rsidP="00D95C22">
      <w:pPr>
        <w:spacing w:line="360" w:lineRule="auto"/>
        <w:rPr>
          <w:rFonts w:cs="Arial"/>
          <w:noProof/>
        </w:rPr>
      </w:pPr>
      <w:r w:rsidRPr="003D2384">
        <w:rPr>
          <w:rFonts w:cs="Arial"/>
          <w:noProof/>
        </w:rPr>
        <w:t>Currently Security Alerts are sent to the Managed Service Provider (myself) and to the Office Manager.</w:t>
      </w:r>
    </w:p>
    <w:p w14:paraId="14C000B8" w14:textId="77777777" w:rsidR="00D95C22" w:rsidRPr="003D2384" w:rsidRDefault="00D95C22" w:rsidP="00D95C22">
      <w:pPr>
        <w:spacing w:line="360" w:lineRule="auto"/>
        <w:rPr>
          <w:rFonts w:cs="Arial"/>
          <w:noProof/>
        </w:rPr>
      </w:pPr>
    </w:p>
    <w:p w14:paraId="24E851DC" w14:textId="77777777" w:rsidR="00D95C22" w:rsidRPr="003D2384" w:rsidRDefault="00D95C22" w:rsidP="00D95C22">
      <w:pPr>
        <w:spacing w:line="360" w:lineRule="auto"/>
        <w:rPr>
          <w:rFonts w:cs="Arial"/>
          <w:noProof/>
          <w:u w:val="single"/>
        </w:rPr>
      </w:pPr>
      <w:r w:rsidRPr="003D2384">
        <w:rPr>
          <w:rFonts w:cs="Arial"/>
          <w:noProof/>
          <w:u w:val="single"/>
        </w:rPr>
        <w:t>Integration with Security Software:</w:t>
      </w:r>
    </w:p>
    <w:p w14:paraId="7F99358B" w14:textId="77777777" w:rsidR="00D95C22" w:rsidRPr="003D2384" w:rsidRDefault="00D95C22" w:rsidP="00D95C22">
      <w:pPr>
        <w:spacing w:line="360" w:lineRule="auto"/>
        <w:rPr>
          <w:rFonts w:cs="Arial"/>
          <w:noProof/>
        </w:rPr>
      </w:pPr>
    </w:p>
    <w:p w14:paraId="33A8006B" w14:textId="77777777" w:rsidR="00D95C22" w:rsidRPr="003D2384" w:rsidRDefault="00D95C22" w:rsidP="00D95C22">
      <w:pPr>
        <w:spacing w:line="360" w:lineRule="auto"/>
        <w:rPr>
          <w:rFonts w:cs="Arial"/>
          <w:noProof/>
        </w:rPr>
      </w:pPr>
      <w:r w:rsidRPr="003D2384">
        <w:rPr>
          <w:rFonts w:cs="Arial"/>
          <w:noProof/>
        </w:rPr>
        <w:lastRenderedPageBreak/>
        <w:t>Sophos may integrate educational elements directly into their security software. For example, if a user receives an email that the system flags as potentially malicious, the software may provide real-time guidance on why the email is suspicious and what precautions the user should take.</w:t>
      </w:r>
    </w:p>
    <w:p w14:paraId="4F24EA81" w14:textId="77777777" w:rsidR="00D95C22" w:rsidRPr="003D2384" w:rsidRDefault="00D95C22" w:rsidP="00D95C22">
      <w:pPr>
        <w:spacing w:line="360" w:lineRule="auto"/>
        <w:rPr>
          <w:rFonts w:cs="Arial"/>
          <w:noProof/>
        </w:rPr>
      </w:pPr>
    </w:p>
    <w:p w14:paraId="56452457" w14:textId="77777777" w:rsidR="00D95C22" w:rsidRPr="003D2384" w:rsidRDefault="00D95C22" w:rsidP="00D95C22">
      <w:pPr>
        <w:spacing w:line="360" w:lineRule="auto"/>
        <w:rPr>
          <w:rFonts w:cs="Arial"/>
          <w:noProof/>
        </w:rPr>
      </w:pPr>
      <w:r w:rsidRPr="003D2384">
        <w:rPr>
          <w:rFonts w:cs="Arial"/>
          <w:noProof/>
        </w:rPr>
        <w:t>Preventative measures using a managed security technology was the first priority to implement within the organisation to provide the capability of Network scanning, and protection and detection of malicious code via the network gateway (The Sophos Firewall Appliance), and the installation of a managed Security software agent for all computing end points which include Windows desktops and laptops within the company. These are monitored via the Sophos Central Cloud based service. More about Sophos Central Below.</w:t>
      </w:r>
    </w:p>
    <w:p w14:paraId="358FF067" w14:textId="77777777" w:rsidR="00D95C22" w:rsidRPr="003D2384" w:rsidRDefault="00D95C22" w:rsidP="00D95C22">
      <w:pPr>
        <w:spacing w:line="360" w:lineRule="auto"/>
        <w:rPr>
          <w:rFonts w:cs="Arial"/>
          <w:noProof/>
        </w:rPr>
      </w:pPr>
    </w:p>
    <w:p w14:paraId="6E066E3D" w14:textId="77777777" w:rsidR="00D95C22" w:rsidRPr="003D2384" w:rsidRDefault="00D95C22" w:rsidP="00D95C22">
      <w:pPr>
        <w:spacing w:line="360" w:lineRule="auto"/>
        <w:rPr>
          <w:rFonts w:cs="Arial"/>
          <w:noProof/>
        </w:rPr>
      </w:pPr>
      <w:r w:rsidRPr="003D2384">
        <w:rPr>
          <w:rFonts w:cs="Arial"/>
          <w:noProof/>
        </w:rPr>
        <w:t>Sophos Central is a cloud-based security platform developed by Sophos, a leading cybersecurity company. Sophos Central provides a unified interface for managing various cybersecurity solutions and services offered by Sophos. It is designed to simplify the deployment, management, and monitoring of security measures across an organisation’s IT infrastructure.</w:t>
      </w:r>
    </w:p>
    <w:p w14:paraId="07C01DAA" w14:textId="77777777" w:rsidR="00D95C22" w:rsidRPr="003D2384" w:rsidRDefault="00D95C22" w:rsidP="00D95C22">
      <w:pPr>
        <w:spacing w:line="360" w:lineRule="auto"/>
        <w:rPr>
          <w:rFonts w:cs="Arial"/>
          <w:noProof/>
        </w:rPr>
      </w:pPr>
    </w:p>
    <w:p w14:paraId="703EADD7" w14:textId="77777777" w:rsidR="00D95C22" w:rsidRPr="003D2384" w:rsidRDefault="00D95C22" w:rsidP="00D95C22">
      <w:pPr>
        <w:spacing w:line="360" w:lineRule="auto"/>
        <w:rPr>
          <w:rFonts w:cs="Arial"/>
          <w:noProof/>
        </w:rPr>
      </w:pPr>
      <w:r w:rsidRPr="003D2384">
        <w:rPr>
          <w:rFonts w:cs="Arial"/>
          <w:noProof/>
        </w:rPr>
        <w:t>Key features of Sophos Central include:</w:t>
      </w:r>
    </w:p>
    <w:p w14:paraId="2F9FFBF4" w14:textId="77777777" w:rsidR="00D95C22" w:rsidRPr="003D2384" w:rsidRDefault="00D95C22" w:rsidP="00D95C22">
      <w:pPr>
        <w:spacing w:line="360" w:lineRule="auto"/>
        <w:rPr>
          <w:rFonts w:cs="Arial"/>
          <w:noProof/>
        </w:rPr>
      </w:pPr>
    </w:p>
    <w:p w14:paraId="27919A61" w14:textId="77777777" w:rsidR="00D95C22" w:rsidRPr="003D2384" w:rsidRDefault="00D95C22" w:rsidP="00D95C22">
      <w:pPr>
        <w:spacing w:line="360" w:lineRule="auto"/>
        <w:rPr>
          <w:rFonts w:cs="Arial"/>
          <w:noProof/>
          <w:u w:val="single"/>
        </w:rPr>
      </w:pPr>
      <w:r w:rsidRPr="003D2384">
        <w:rPr>
          <w:rFonts w:cs="Arial"/>
          <w:noProof/>
          <w:u w:val="single"/>
        </w:rPr>
        <w:t>Unified Security Management:</w:t>
      </w:r>
    </w:p>
    <w:p w14:paraId="17DC53CE" w14:textId="77777777" w:rsidR="00D95C22" w:rsidRPr="003D2384" w:rsidRDefault="00D95C22" w:rsidP="00D95C22">
      <w:pPr>
        <w:spacing w:line="360" w:lineRule="auto"/>
        <w:rPr>
          <w:rFonts w:cs="Arial"/>
          <w:noProof/>
        </w:rPr>
      </w:pPr>
    </w:p>
    <w:p w14:paraId="7A87D422" w14:textId="77777777" w:rsidR="00D95C22" w:rsidRPr="003D2384" w:rsidRDefault="00D95C22" w:rsidP="00D95C22">
      <w:pPr>
        <w:spacing w:line="360" w:lineRule="auto"/>
        <w:rPr>
          <w:rFonts w:cs="Arial"/>
          <w:noProof/>
        </w:rPr>
      </w:pPr>
      <w:r w:rsidRPr="003D2384">
        <w:rPr>
          <w:rFonts w:cs="Arial"/>
          <w:noProof/>
        </w:rPr>
        <w:t>Sophos Central serves as a centralised management console that allows administrators to oversee and control multiple security products from Sophos. This includes antivirus, endpoint protection, firewall, mobile security, email security, and more.</w:t>
      </w:r>
    </w:p>
    <w:p w14:paraId="47E2156F" w14:textId="77777777" w:rsidR="00D95C22" w:rsidRPr="003D2384" w:rsidRDefault="00D95C22" w:rsidP="00D95C22">
      <w:pPr>
        <w:spacing w:line="360" w:lineRule="auto"/>
        <w:rPr>
          <w:rFonts w:cs="Arial"/>
          <w:noProof/>
        </w:rPr>
      </w:pPr>
    </w:p>
    <w:p w14:paraId="475D318B" w14:textId="77777777" w:rsidR="00D95C22" w:rsidRPr="00AE74DD" w:rsidRDefault="00D95C22" w:rsidP="00D95C22">
      <w:pPr>
        <w:spacing w:line="360" w:lineRule="auto"/>
        <w:rPr>
          <w:rFonts w:cs="Arial"/>
          <w:noProof/>
          <w:u w:val="single"/>
        </w:rPr>
      </w:pPr>
      <w:r w:rsidRPr="00AE74DD">
        <w:rPr>
          <w:rFonts w:cs="Arial"/>
          <w:noProof/>
          <w:u w:val="single"/>
        </w:rPr>
        <w:t>Cloud-Based Architecture:</w:t>
      </w:r>
    </w:p>
    <w:p w14:paraId="5D4282C0" w14:textId="77777777" w:rsidR="00D95C22" w:rsidRPr="003D2384" w:rsidRDefault="00D95C22" w:rsidP="00D95C22">
      <w:pPr>
        <w:spacing w:line="360" w:lineRule="auto"/>
        <w:rPr>
          <w:rFonts w:cs="Arial"/>
          <w:noProof/>
        </w:rPr>
      </w:pPr>
    </w:p>
    <w:p w14:paraId="5B9EF71C" w14:textId="77777777" w:rsidR="00D95C22" w:rsidRPr="003D2384" w:rsidRDefault="00D95C22" w:rsidP="00D95C22">
      <w:pPr>
        <w:spacing w:line="360" w:lineRule="auto"/>
        <w:rPr>
          <w:rFonts w:cs="Arial"/>
          <w:noProof/>
        </w:rPr>
      </w:pPr>
      <w:r w:rsidRPr="003D2384">
        <w:rPr>
          <w:rFonts w:cs="Arial"/>
          <w:noProof/>
        </w:rPr>
        <w:t>Being cloud-based, Sophos Central enables organisations to manage their security infrastructure from anywhere with an internet connection. This is especially valuable for businesses with remote or distributed workforces.</w:t>
      </w:r>
    </w:p>
    <w:p w14:paraId="7C7AD492" w14:textId="77777777" w:rsidR="00D95C22" w:rsidRPr="003D2384" w:rsidRDefault="00D95C22" w:rsidP="00D95C22">
      <w:pPr>
        <w:spacing w:line="360" w:lineRule="auto"/>
        <w:rPr>
          <w:rFonts w:cs="Arial"/>
          <w:noProof/>
        </w:rPr>
      </w:pPr>
    </w:p>
    <w:p w14:paraId="0F39D85B" w14:textId="77777777" w:rsidR="00D95C22" w:rsidRPr="003D2384" w:rsidRDefault="00D95C22" w:rsidP="00D95C22">
      <w:pPr>
        <w:spacing w:line="360" w:lineRule="auto"/>
        <w:rPr>
          <w:rFonts w:cs="Arial"/>
          <w:noProof/>
          <w:u w:val="single"/>
        </w:rPr>
      </w:pPr>
      <w:r w:rsidRPr="003D2384">
        <w:rPr>
          <w:rFonts w:cs="Arial"/>
          <w:noProof/>
          <w:u w:val="single"/>
        </w:rPr>
        <w:lastRenderedPageBreak/>
        <w:t>Real-time Security Insights:</w:t>
      </w:r>
    </w:p>
    <w:p w14:paraId="392DE384" w14:textId="77777777" w:rsidR="00D95C22" w:rsidRPr="003D2384" w:rsidRDefault="00D95C22" w:rsidP="00D95C22">
      <w:pPr>
        <w:spacing w:line="360" w:lineRule="auto"/>
        <w:rPr>
          <w:rFonts w:cs="Arial"/>
          <w:noProof/>
        </w:rPr>
      </w:pPr>
    </w:p>
    <w:p w14:paraId="307E0B3B" w14:textId="77777777" w:rsidR="00D95C22" w:rsidRPr="003D2384" w:rsidRDefault="00D95C22" w:rsidP="00D95C22">
      <w:pPr>
        <w:spacing w:line="360" w:lineRule="auto"/>
        <w:rPr>
          <w:rFonts w:cs="Arial"/>
          <w:noProof/>
        </w:rPr>
      </w:pPr>
      <w:r w:rsidRPr="003D2384">
        <w:rPr>
          <w:rFonts w:cs="Arial"/>
          <w:noProof/>
        </w:rPr>
        <w:t>The platform provides real-time insights into the security posture of the organisation. Administrators can view threat data, security events, and other critical information to make informed decisions.</w:t>
      </w:r>
    </w:p>
    <w:p w14:paraId="6E81ACD3" w14:textId="77777777" w:rsidR="00D95C22" w:rsidRPr="003D2384" w:rsidRDefault="00D95C22" w:rsidP="00D95C22">
      <w:pPr>
        <w:spacing w:line="360" w:lineRule="auto"/>
        <w:rPr>
          <w:rFonts w:cs="Arial"/>
          <w:noProof/>
        </w:rPr>
      </w:pPr>
    </w:p>
    <w:p w14:paraId="7FD0050C" w14:textId="77777777" w:rsidR="00D95C22" w:rsidRPr="003D2384" w:rsidRDefault="00D95C22" w:rsidP="00D95C22">
      <w:pPr>
        <w:spacing w:line="360" w:lineRule="auto"/>
        <w:rPr>
          <w:rFonts w:cs="Arial"/>
          <w:noProof/>
          <w:u w:val="single"/>
        </w:rPr>
      </w:pPr>
      <w:r w:rsidRPr="003D2384">
        <w:rPr>
          <w:rFonts w:cs="Arial"/>
          <w:noProof/>
          <w:u w:val="single"/>
        </w:rPr>
        <w:t>Endpoint Protection:</w:t>
      </w:r>
    </w:p>
    <w:p w14:paraId="6A5E9ADD" w14:textId="77777777" w:rsidR="00D95C22" w:rsidRPr="003D2384" w:rsidRDefault="00D95C22" w:rsidP="00D95C22">
      <w:pPr>
        <w:spacing w:line="360" w:lineRule="auto"/>
        <w:rPr>
          <w:rFonts w:cs="Arial"/>
          <w:noProof/>
        </w:rPr>
      </w:pPr>
    </w:p>
    <w:p w14:paraId="4A67F3B7" w14:textId="77777777" w:rsidR="00D95C22" w:rsidRPr="003D2384" w:rsidRDefault="00D95C22" w:rsidP="00D95C22">
      <w:pPr>
        <w:spacing w:line="360" w:lineRule="auto"/>
        <w:rPr>
          <w:rFonts w:cs="Arial"/>
          <w:noProof/>
        </w:rPr>
      </w:pPr>
      <w:r w:rsidRPr="003D2384">
        <w:rPr>
          <w:rFonts w:cs="Arial"/>
          <w:noProof/>
        </w:rPr>
        <w:t>Sophos Central includes endpoint protection capabilities, helping organisations secure their devices (computers, servers, and mobile devices) against malware, ransomware, and other threats.</w:t>
      </w:r>
    </w:p>
    <w:p w14:paraId="10FD8EBF" w14:textId="77777777" w:rsidR="00D95C22" w:rsidRPr="003D2384" w:rsidRDefault="00D95C22" w:rsidP="00D95C22">
      <w:pPr>
        <w:spacing w:line="360" w:lineRule="auto"/>
        <w:rPr>
          <w:rFonts w:cs="Arial"/>
          <w:noProof/>
        </w:rPr>
      </w:pPr>
    </w:p>
    <w:p w14:paraId="6A59F200" w14:textId="77777777" w:rsidR="00D95C22" w:rsidRPr="003D2384" w:rsidRDefault="00D95C22" w:rsidP="00D95C22">
      <w:pPr>
        <w:spacing w:line="360" w:lineRule="auto"/>
        <w:rPr>
          <w:rFonts w:cs="Arial"/>
          <w:noProof/>
          <w:u w:val="single"/>
        </w:rPr>
      </w:pPr>
      <w:r w:rsidRPr="003D2384">
        <w:rPr>
          <w:rFonts w:cs="Arial"/>
          <w:noProof/>
          <w:u w:val="single"/>
        </w:rPr>
        <w:t>Server Protection:</w:t>
      </w:r>
    </w:p>
    <w:p w14:paraId="17A5E82F" w14:textId="77777777" w:rsidR="00D95C22" w:rsidRPr="003D2384" w:rsidRDefault="00D95C22" w:rsidP="00D95C22">
      <w:pPr>
        <w:spacing w:line="360" w:lineRule="auto"/>
        <w:rPr>
          <w:rFonts w:cs="Arial"/>
          <w:noProof/>
        </w:rPr>
      </w:pPr>
    </w:p>
    <w:p w14:paraId="52C9020E" w14:textId="77777777" w:rsidR="00D95C22" w:rsidRPr="003D2384" w:rsidRDefault="00D95C22" w:rsidP="00D95C22">
      <w:pPr>
        <w:spacing w:line="360" w:lineRule="auto"/>
        <w:rPr>
          <w:rFonts w:cs="Arial"/>
          <w:noProof/>
        </w:rPr>
      </w:pPr>
      <w:r w:rsidRPr="003D2384">
        <w:rPr>
          <w:rFonts w:cs="Arial"/>
          <w:noProof/>
        </w:rPr>
        <w:t>Sophos Central offers server protection features to secure critical servers within an organisation. This includes antivirus, web protection, and other server-specific security measures.</w:t>
      </w:r>
    </w:p>
    <w:p w14:paraId="0460A8A8" w14:textId="77777777" w:rsidR="00D95C22" w:rsidRPr="003D2384" w:rsidRDefault="00D95C22" w:rsidP="00D95C22">
      <w:pPr>
        <w:spacing w:line="360" w:lineRule="auto"/>
        <w:rPr>
          <w:rFonts w:cs="Arial"/>
          <w:noProof/>
        </w:rPr>
      </w:pPr>
    </w:p>
    <w:p w14:paraId="0B32F925" w14:textId="77777777" w:rsidR="00D95C22" w:rsidRPr="003D2384" w:rsidRDefault="00D95C22" w:rsidP="00D95C22">
      <w:pPr>
        <w:spacing w:line="360" w:lineRule="auto"/>
        <w:rPr>
          <w:rFonts w:cs="Arial"/>
          <w:noProof/>
          <w:u w:val="single"/>
        </w:rPr>
      </w:pPr>
      <w:r w:rsidRPr="003D2384">
        <w:rPr>
          <w:rFonts w:cs="Arial"/>
          <w:noProof/>
          <w:u w:val="single"/>
        </w:rPr>
        <w:t>Email Security:</w:t>
      </w:r>
    </w:p>
    <w:p w14:paraId="3D8CB830" w14:textId="77777777" w:rsidR="00D95C22" w:rsidRPr="003D2384" w:rsidRDefault="00D95C22" w:rsidP="00D95C22">
      <w:pPr>
        <w:spacing w:line="360" w:lineRule="auto"/>
        <w:rPr>
          <w:rFonts w:cs="Arial"/>
          <w:noProof/>
        </w:rPr>
      </w:pPr>
    </w:p>
    <w:p w14:paraId="5A82E8AC" w14:textId="77777777" w:rsidR="00D95C22" w:rsidRPr="003D2384" w:rsidRDefault="00D95C22" w:rsidP="00D95C22">
      <w:pPr>
        <w:spacing w:line="360" w:lineRule="auto"/>
        <w:rPr>
          <w:rFonts w:cs="Arial"/>
          <w:noProof/>
        </w:rPr>
      </w:pPr>
      <w:r w:rsidRPr="003D2384">
        <w:rPr>
          <w:rFonts w:cs="Arial"/>
          <w:noProof/>
        </w:rPr>
        <w:t>Sophos Central provides tools for managing email security, protecting against phishing, spam, and other email-borne threats. It integrates with various email platforms to provide a comprehensive defence against email-based attacks.</w:t>
      </w:r>
    </w:p>
    <w:p w14:paraId="6B24E327" w14:textId="77777777" w:rsidR="00D95C22" w:rsidRPr="003D2384" w:rsidRDefault="00D95C22" w:rsidP="00D95C22">
      <w:pPr>
        <w:spacing w:line="360" w:lineRule="auto"/>
        <w:rPr>
          <w:rFonts w:cs="Arial"/>
          <w:noProof/>
        </w:rPr>
      </w:pPr>
    </w:p>
    <w:p w14:paraId="012B32C0" w14:textId="77777777" w:rsidR="00D95C22" w:rsidRPr="003D2384" w:rsidRDefault="00D95C22" w:rsidP="00D95C22">
      <w:pPr>
        <w:spacing w:line="360" w:lineRule="auto"/>
        <w:rPr>
          <w:rFonts w:cs="Arial"/>
          <w:noProof/>
          <w:u w:val="single"/>
        </w:rPr>
      </w:pPr>
      <w:r w:rsidRPr="003D2384">
        <w:rPr>
          <w:rFonts w:cs="Arial"/>
          <w:noProof/>
          <w:u w:val="single"/>
        </w:rPr>
        <w:t>Network Security:</w:t>
      </w:r>
    </w:p>
    <w:p w14:paraId="7146B2A9" w14:textId="77777777" w:rsidR="00D95C22" w:rsidRPr="003D2384" w:rsidRDefault="00D95C22" w:rsidP="00D95C22">
      <w:pPr>
        <w:spacing w:line="360" w:lineRule="auto"/>
        <w:rPr>
          <w:rFonts w:cs="Arial"/>
          <w:noProof/>
        </w:rPr>
      </w:pPr>
    </w:p>
    <w:p w14:paraId="4040DF1A" w14:textId="77777777" w:rsidR="00D95C22" w:rsidRPr="003D2384" w:rsidRDefault="00D95C22" w:rsidP="00D95C22">
      <w:pPr>
        <w:spacing w:line="360" w:lineRule="auto"/>
        <w:rPr>
          <w:rFonts w:cs="Arial"/>
          <w:noProof/>
        </w:rPr>
      </w:pPr>
      <w:r w:rsidRPr="003D2384">
        <w:rPr>
          <w:rFonts w:cs="Arial"/>
          <w:noProof/>
        </w:rPr>
        <w:t>Sophos Central includes features for managing network security, such as firewalls and intrusion prevention. This allows administrators to define and enforce security policies across their network infrastructure.</w:t>
      </w:r>
    </w:p>
    <w:p w14:paraId="13BBC86E" w14:textId="77777777" w:rsidR="00D95C22" w:rsidRPr="003D2384" w:rsidRDefault="00D95C22" w:rsidP="00D95C22">
      <w:pPr>
        <w:spacing w:line="360" w:lineRule="auto"/>
        <w:rPr>
          <w:rFonts w:cs="Arial"/>
          <w:noProof/>
        </w:rPr>
      </w:pPr>
    </w:p>
    <w:p w14:paraId="2604F197" w14:textId="77777777" w:rsidR="00D95C22" w:rsidRPr="003D2384" w:rsidRDefault="00D95C22" w:rsidP="00D95C22">
      <w:pPr>
        <w:spacing w:line="360" w:lineRule="auto"/>
        <w:rPr>
          <w:rFonts w:cs="Arial"/>
          <w:noProof/>
          <w:u w:val="single"/>
        </w:rPr>
      </w:pPr>
      <w:r w:rsidRPr="003D2384">
        <w:rPr>
          <w:rFonts w:cs="Arial"/>
          <w:noProof/>
          <w:u w:val="single"/>
        </w:rPr>
        <w:t>Mobile Security:</w:t>
      </w:r>
    </w:p>
    <w:p w14:paraId="26B4E83A" w14:textId="77777777" w:rsidR="00D95C22" w:rsidRPr="003D2384" w:rsidRDefault="00D95C22" w:rsidP="00D95C22">
      <w:pPr>
        <w:spacing w:line="360" w:lineRule="auto"/>
        <w:rPr>
          <w:rFonts w:cs="Arial"/>
          <w:noProof/>
        </w:rPr>
      </w:pPr>
    </w:p>
    <w:p w14:paraId="053DBFA8" w14:textId="77777777" w:rsidR="00D95C22" w:rsidRPr="003D2384" w:rsidRDefault="00D95C22" w:rsidP="00D95C22">
      <w:pPr>
        <w:spacing w:line="360" w:lineRule="auto"/>
        <w:rPr>
          <w:rFonts w:cs="Arial"/>
          <w:noProof/>
        </w:rPr>
      </w:pPr>
      <w:r w:rsidRPr="003D2384">
        <w:rPr>
          <w:rFonts w:cs="Arial"/>
          <w:noProof/>
        </w:rPr>
        <w:lastRenderedPageBreak/>
        <w:t>Mobile device management (MDM) and mobile security features are included in Sophos Central, helping organisations secure and manage mobile devices used by employees.</w:t>
      </w:r>
    </w:p>
    <w:p w14:paraId="2CEE478E" w14:textId="77777777" w:rsidR="00D95C22" w:rsidRPr="003D2384" w:rsidRDefault="00D95C22" w:rsidP="00D95C22">
      <w:pPr>
        <w:spacing w:line="360" w:lineRule="auto"/>
        <w:rPr>
          <w:rFonts w:cs="Arial"/>
          <w:noProof/>
        </w:rPr>
      </w:pPr>
    </w:p>
    <w:p w14:paraId="4C3BDCEA" w14:textId="77777777" w:rsidR="00D95C22" w:rsidRPr="003D2384" w:rsidRDefault="00D95C22" w:rsidP="00D95C22">
      <w:pPr>
        <w:spacing w:line="360" w:lineRule="auto"/>
        <w:rPr>
          <w:rFonts w:cs="Arial"/>
          <w:noProof/>
        </w:rPr>
      </w:pPr>
      <w:r w:rsidRPr="003D2384">
        <w:rPr>
          <w:rFonts w:cs="Arial"/>
          <w:noProof/>
        </w:rPr>
        <w:t>Currently no company issued mobile devices are managed via Sophos Central.</w:t>
      </w:r>
    </w:p>
    <w:p w14:paraId="2F96DE0B" w14:textId="77777777" w:rsidR="00D95C22" w:rsidRDefault="00D95C22" w:rsidP="00D95C22">
      <w:pPr>
        <w:spacing w:line="360" w:lineRule="auto"/>
        <w:rPr>
          <w:rFonts w:cs="Arial"/>
          <w:noProof/>
        </w:rPr>
      </w:pPr>
      <w:r w:rsidRPr="003D2384">
        <w:rPr>
          <w:rFonts w:cs="Arial"/>
          <w:noProof/>
        </w:rPr>
        <w:t>Employees have BYOD personal phones.</w:t>
      </w:r>
    </w:p>
    <w:p w14:paraId="49D10817" w14:textId="77777777" w:rsidR="00D95C22" w:rsidRPr="007A6533" w:rsidRDefault="00D95C22" w:rsidP="00D95C22">
      <w:pPr>
        <w:spacing w:line="360" w:lineRule="auto"/>
        <w:rPr>
          <w:rFonts w:cs="Arial"/>
          <w:noProof/>
        </w:rPr>
      </w:pPr>
      <w:r w:rsidRPr="003D2384">
        <w:rPr>
          <w:rFonts w:cs="Arial"/>
          <w:noProof/>
          <w:u w:val="single"/>
        </w:rPr>
        <w:t>Synchronised Security:</w:t>
      </w:r>
    </w:p>
    <w:p w14:paraId="733027C1" w14:textId="77777777" w:rsidR="00D95C22" w:rsidRPr="003D2384" w:rsidRDefault="00D95C22" w:rsidP="00D95C22">
      <w:pPr>
        <w:spacing w:line="360" w:lineRule="auto"/>
        <w:rPr>
          <w:rFonts w:cs="Arial"/>
          <w:noProof/>
        </w:rPr>
      </w:pPr>
    </w:p>
    <w:p w14:paraId="1972094F" w14:textId="77777777" w:rsidR="00D95C22" w:rsidRPr="003D2384" w:rsidRDefault="00D95C22" w:rsidP="00D95C22">
      <w:pPr>
        <w:spacing w:line="360" w:lineRule="auto"/>
        <w:rPr>
          <w:rFonts w:cs="Arial"/>
          <w:noProof/>
        </w:rPr>
      </w:pPr>
      <w:r w:rsidRPr="003D2384">
        <w:rPr>
          <w:rFonts w:cs="Arial"/>
          <w:noProof/>
        </w:rPr>
        <w:t>Sophos emphasises a concept called “Synchronised Security,” where different security components within Sophos Central work together to provide a more coordinated and effective defence against cyber threats.</w:t>
      </w:r>
    </w:p>
    <w:p w14:paraId="46DBC848" w14:textId="77777777" w:rsidR="00D95C22" w:rsidRPr="003D2384" w:rsidRDefault="00D95C22" w:rsidP="00D95C22">
      <w:pPr>
        <w:spacing w:line="360" w:lineRule="auto"/>
        <w:rPr>
          <w:rFonts w:cs="Arial"/>
          <w:noProof/>
        </w:rPr>
      </w:pPr>
    </w:p>
    <w:p w14:paraId="789F4EEA" w14:textId="77777777" w:rsidR="00D95C22" w:rsidRPr="003D2384" w:rsidRDefault="00D95C22" w:rsidP="00D95C22">
      <w:pPr>
        <w:spacing w:line="360" w:lineRule="auto"/>
        <w:rPr>
          <w:rFonts w:cs="Arial"/>
          <w:noProof/>
        </w:rPr>
      </w:pPr>
      <w:r w:rsidRPr="003D2384">
        <w:rPr>
          <w:rFonts w:cs="Arial"/>
          <w:noProof/>
        </w:rPr>
        <w:t>Sophos Central is designed to streamline security management, enhance visibility, and improve the overall security posture of organisations. The platform is suitable for businesses of varying sizes and provides a scalable solution to address the evolving challenges in the cybersecurity landscape.</w:t>
      </w:r>
    </w:p>
    <w:p w14:paraId="12A36245" w14:textId="77777777" w:rsidR="00D95C22" w:rsidRPr="003D2384" w:rsidRDefault="00D95C22" w:rsidP="00D95C22">
      <w:pPr>
        <w:spacing w:line="360" w:lineRule="auto"/>
        <w:rPr>
          <w:rFonts w:cs="Arial"/>
          <w:noProof/>
        </w:rPr>
      </w:pPr>
    </w:p>
    <w:p w14:paraId="20FD9CE7" w14:textId="77777777" w:rsidR="00D95C22" w:rsidRPr="00F4511F" w:rsidRDefault="00D95C22" w:rsidP="00D95C22">
      <w:pPr>
        <w:pStyle w:val="ListParagraph"/>
        <w:numPr>
          <w:ilvl w:val="0"/>
          <w:numId w:val="48"/>
        </w:numPr>
        <w:spacing w:line="360" w:lineRule="auto"/>
        <w:jc w:val="left"/>
        <w:rPr>
          <w:rFonts w:cs="Arial"/>
          <w:noProof/>
          <w:color w:val="538135" w:themeColor="accent6" w:themeShade="BF"/>
        </w:rPr>
      </w:pPr>
      <w:r w:rsidRPr="00F4511F">
        <w:rPr>
          <w:rFonts w:cs="Arial"/>
          <w:noProof/>
          <w:color w:val="538135" w:themeColor="accent6" w:themeShade="BF"/>
        </w:rPr>
        <w:t>How does the risk and impact of social engineering threats in cybersecurity compare to other cyber threats</w:t>
      </w:r>
    </w:p>
    <w:p w14:paraId="3C79075C" w14:textId="77777777" w:rsidR="00D95C22" w:rsidRPr="003D2384" w:rsidRDefault="00D95C22" w:rsidP="00D95C22">
      <w:pPr>
        <w:spacing w:line="360" w:lineRule="auto"/>
        <w:rPr>
          <w:rFonts w:cs="Arial"/>
          <w:noProof/>
        </w:rPr>
      </w:pPr>
    </w:p>
    <w:p w14:paraId="0A1C2C2B" w14:textId="77777777" w:rsidR="00D95C22" w:rsidRPr="003D2384" w:rsidRDefault="00D95C22" w:rsidP="00D95C22">
      <w:pPr>
        <w:spacing w:line="360" w:lineRule="auto"/>
        <w:rPr>
          <w:rFonts w:cs="Arial"/>
          <w:noProof/>
        </w:rPr>
      </w:pPr>
      <w:r w:rsidRPr="003D2384">
        <w:rPr>
          <w:rFonts w:cs="Arial"/>
          <w:noProof/>
        </w:rPr>
        <w:t>Social engineering threats in cybersecurity pose a significant risk and can have a substantial impact, often comparable to or even more damaging than other types of cyber threats. Social engineering involves manipulating individuals to divulge confidential information, perform actions, or make decisions that compromise the security of an organisation's systems or data.</w:t>
      </w:r>
    </w:p>
    <w:p w14:paraId="75D715A1" w14:textId="77777777" w:rsidR="00D95C22" w:rsidRPr="003D2384" w:rsidRDefault="00D95C22" w:rsidP="00D95C22">
      <w:pPr>
        <w:spacing w:line="360" w:lineRule="auto"/>
        <w:rPr>
          <w:rFonts w:cs="Arial"/>
          <w:noProof/>
        </w:rPr>
      </w:pPr>
    </w:p>
    <w:p w14:paraId="5765C18A" w14:textId="77777777" w:rsidR="00D95C22" w:rsidRPr="003D2384" w:rsidRDefault="00D95C22" w:rsidP="00D95C22">
      <w:pPr>
        <w:spacing w:line="360" w:lineRule="auto"/>
        <w:rPr>
          <w:rFonts w:cs="Arial"/>
          <w:noProof/>
        </w:rPr>
      </w:pPr>
      <w:r w:rsidRPr="003D2384">
        <w:rPr>
          <w:rFonts w:cs="Arial"/>
          <w:noProof/>
        </w:rPr>
        <w:t>Here's how social engineering threats compare to other cyber threats in terms of risk and impact:</w:t>
      </w:r>
    </w:p>
    <w:p w14:paraId="75BEB54E" w14:textId="77777777" w:rsidR="00D95C22" w:rsidRPr="003D2384" w:rsidRDefault="00D95C22" w:rsidP="00D95C22">
      <w:pPr>
        <w:spacing w:line="360" w:lineRule="auto"/>
        <w:rPr>
          <w:rFonts w:cs="Arial"/>
          <w:noProof/>
        </w:rPr>
      </w:pPr>
    </w:p>
    <w:p w14:paraId="303E59F0" w14:textId="77777777" w:rsidR="00D95C22" w:rsidRPr="003D2384" w:rsidRDefault="00D95C22" w:rsidP="00D95C22">
      <w:pPr>
        <w:spacing w:line="360" w:lineRule="auto"/>
        <w:rPr>
          <w:rFonts w:cs="Arial"/>
          <w:noProof/>
          <w:u w:val="single"/>
        </w:rPr>
      </w:pPr>
      <w:r w:rsidRPr="003D2384">
        <w:rPr>
          <w:rFonts w:cs="Arial"/>
          <w:noProof/>
          <w:u w:val="single"/>
        </w:rPr>
        <w:t>Human Factor Vulnerability:</w:t>
      </w:r>
    </w:p>
    <w:p w14:paraId="630D158A" w14:textId="77777777" w:rsidR="00D95C22" w:rsidRPr="003D2384" w:rsidRDefault="00D95C22" w:rsidP="00D95C22">
      <w:pPr>
        <w:spacing w:line="360" w:lineRule="auto"/>
        <w:rPr>
          <w:rFonts w:cs="Arial"/>
          <w:noProof/>
        </w:rPr>
      </w:pPr>
    </w:p>
    <w:p w14:paraId="080048AC" w14:textId="77777777" w:rsidR="00D95C22" w:rsidRPr="003D2384" w:rsidRDefault="00D95C22" w:rsidP="00D95C22">
      <w:pPr>
        <w:spacing w:line="360" w:lineRule="auto"/>
        <w:rPr>
          <w:rFonts w:cs="Arial"/>
          <w:noProof/>
        </w:rPr>
      </w:pPr>
      <w:r w:rsidRPr="003D2384">
        <w:rPr>
          <w:rFonts w:cs="Arial"/>
          <w:noProof/>
        </w:rPr>
        <w:t>Social engineering exploits the human factor, relying on psychological manipulation to deceive individuals. People can be more unpredictable and susceptible to manipulation than technological defences.</w:t>
      </w:r>
    </w:p>
    <w:p w14:paraId="0DF0936D" w14:textId="77777777" w:rsidR="00D95C22" w:rsidRPr="003D2384" w:rsidRDefault="00D95C22" w:rsidP="00D95C22">
      <w:pPr>
        <w:spacing w:line="360" w:lineRule="auto"/>
        <w:rPr>
          <w:rFonts w:cs="Arial"/>
          <w:noProof/>
        </w:rPr>
      </w:pPr>
    </w:p>
    <w:p w14:paraId="61548520" w14:textId="77777777" w:rsidR="00D95C22" w:rsidRPr="003D2384" w:rsidRDefault="00D95C22" w:rsidP="00D95C22">
      <w:pPr>
        <w:spacing w:line="360" w:lineRule="auto"/>
        <w:rPr>
          <w:rFonts w:cs="Arial"/>
          <w:noProof/>
        </w:rPr>
      </w:pPr>
      <w:r w:rsidRPr="003D2384">
        <w:rPr>
          <w:rFonts w:cs="Arial"/>
          <w:noProof/>
        </w:rPr>
        <w:t>Other cyber threats may exploit technical vulnerabilities, but social engineering specifically targets human weaknesses, making it a potent avenue for attackers.</w:t>
      </w:r>
    </w:p>
    <w:p w14:paraId="0284163D" w14:textId="77777777" w:rsidR="00D95C22" w:rsidRPr="003D2384" w:rsidRDefault="00D95C22" w:rsidP="00D95C22">
      <w:pPr>
        <w:spacing w:line="360" w:lineRule="auto"/>
        <w:rPr>
          <w:rFonts w:cs="Arial"/>
          <w:noProof/>
        </w:rPr>
      </w:pPr>
    </w:p>
    <w:p w14:paraId="2055CE12" w14:textId="77777777" w:rsidR="00D95C22" w:rsidRPr="003D2384" w:rsidRDefault="00D95C22" w:rsidP="00D95C22">
      <w:pPr>
        <w:spacing w:line="360" w:lineRule="auto"/>
        <w:rPr>
          <w:rFonts w:cs="Arial"/>
          <w:noProof/>
          <w:u w:val="single"/>
        </w:rPr>
      </w:pPr>
      <w:r w:rsidRPr="003D2384">
        <w:rPr>
          <w:rFonts w:cs="Arial"/>
          <w:noProof/>
          <w:u w:val="single"/>
        </w:rPr>
        <w:t>Breadth of Targets:</w:t>
      </w:r>
    </w:p>
    <w:p w14:paraId="16CF4CF4" w14:textId="77777777" w:rsidR="00D95C22" w:rsidRPr="003D2384" w:rsidRDefault="00D95C22" w:rsidP="00D95C22">
      <w:pPr>
        <w:spacing w:line="360" w:lineRule="auto"/>
        <w:rPr>
          <w:rFonts w:cs="Arial"/>
          <w:noProof/>
        </w:rPr>
      </w:pPr>
    </w:p>
    <w:p w14:paraId="29C7F0E7" w14:textId="77777777" w:rsidR="00D95C22" w:rsidRPr="003D2384" w:rsidRDefault="00D95C22" w:rsidP="00D95C22">
      <w:pPr>
        <w:spacing w:line="360" w:lineRule="auto"/>
        <w:rPr>
          <w:rFonts w:cs="Arial"/>
          <w:noProof/>
        </w:rPr>
      </w:pPr>
      <w:r w:rsidRPr="003D2384">
        <w:rPr>
          <w:rFonts w:cs="Arial"/>
          <w:noProof/>
        </w:rPr>
        <w:t>Social engineering attacks can target anyone within an organisation, from low-level employees to top executives. This broad reach makes it a versatile method for attackers.</w:t>
      </w:r>
    </w:p>
    <w:p w14:paraId="76719399" w14:textId="77777777" w:rsidR="00D95C22" w:rsidRPr="003D2384" w:rsidRDefault="00D95C22" w:rsidP="00D95C22">
      <w:pPr>
        <w:spacing w:line="360" w:lineRule="auto"/>
        <w:rPr>
          <w:rFonts w:cs="Arial"/>
          <w:noProof/>
        </w:rPr>
      </w:pPr>
      <w:r w:rsidRPr="003D2384">
        <w:rPr>
          <w:rFonts w:cs="Arial"/>
          <w:noProof/>
        </w:rPr>
        <w:t>Other cyber threats may focus on specific vulnerabilities in software, networks, or systems, but they might not have the same widespread reach as social engineering attacks.</w:t>
      </w:r>
    </w:p>
    <w:p w14:paraId="7E3851EF" w14:textId="77777777" w:rsidR="00D95C22" w:rsidRPr="003D2384" w:rsidRDefault="00D95C22" w:rsidP="00D95C22">
      <w:pPr>
        <w:spacing w:line="360" w:lineRule="auto"/>
        <w:rPr>
          <w:rFonts w:cs="Arial"/>
          <w:noProof/>
        </w:rPr>
      </w:pPr>
    </w:p>
    <w:p w14:paraId="51AC39AE" w14:textId="77777777" w:rsidR="00D95C22" w:rsidRPr="003D2384" w:rsidRDefault="00D95C22" w:rsidP="00D95C22">
      <w:pPr>
        <w:spacing w:line="360" w:lineRule="auto"/>
        <w:rPr>
          <w:rFonts w:cs="Arial"/>
          <w:noProof/>
          <w:u w:val="single"/>
        </w:rPr>
      </w:pPr>
      <w:r w:rsidRPr="003D2384">
        <w:rPr>
          <w:rFonts w:cs="Arial"/>
          <w:noProof/>
          <w:u w:val="single"/>
        </w:rPr>
        <w:t>Adaptability and Creativity:</w:t>
      </w:r>
    </w:p>
    <w:p w14:paraId="572DABCA" w14:textId="77777777" w:rsidR="00D95C22" w:rsidRPr="003D2384" w:rsidRDefault="00D95C22" w:rsidP="00D95C22">
      <w:pPr>
        <w:spacing w:line="360" w:lineRule="auto"/>
        <w:rPr>
          <w:rFonts w:cs="Arial"/>
          <w:noProof/>
        </w:rPr>
      </w:pPr>
    </w:p>
    <w:p w14:paraId="0E244D96" w14:textId="77777777" w:rsidR="00D95C22" w:rsidRPr="003D2384" w:rsidRDefault="00D95C22" w:rsidP="00D95C22">
      <w:pPr>
        <w:spacing w:line="360" w:lineRule="auto"/>
        <w:rPr>
          <w:rFonts w:cs="Arial"/>
          <w:noProof/>
        </w:rPr>
      </w:pPr>
      <w:r w:rsidRPr="003D2384">
        <w:rPr>
          <w:rFonts w:cs="Arial"/>
          <w:noProof/>
        </w:rPr>
        <w:t>Social engineering attacks are often adaptive and can evolve based on the current social and technological landscape. Attackers continually develop new tactics to exploit human psychology.</w:t>
      </w:r>
    </w:p>
    <w:p w14:paraId="21C127DF" w14:textId="77777777" w:rsidR="00D95C22" w:rsidRPr="003D2384" w:rsidRDefault="00D95C22" w:rsidP="00D95C22">
      <w:pPr>
        <w:spacing w:line="360" w:lineRule="auto"/>
        <w:rPr>
          <w:rFonts w:cs="Arial"/>
          <w:noProof/>
        </w:rPr>
      </w:pPr>
    </w:p>
    <w:p w14:paraId="0A234838" w14:textId="77777777" w:rsidR="00D95C22" w:rsidRPr="003D2384" w:rsidRDefault="00D95C22" w:rsidP="00D95C22">
      <w:pPr>
        <w:spacing w:line="360" w:lineRule="auto"/>
        <w:rPr>
          <w:rFonts w:cs="Arial"/>
          <w:noProof/>
        </w:rPr>
      </w:pPr>
      <w:r w:rsidRPr="003D2384">
        <w:rPr>
          <w:rFonts w:cs="Arial"/>
          <w:noProof/>
        </w:rPr>
        <w:t>Other cyber threats may rely on known vulnerabilities or attack vectors, and their effectiveness might diminish as security measures are improved.</w:t>
      </w:r>
    </w:p>
    <w:p w14:paraId="06963449" w14:textId="77777777" w:rsidR="00D95C22" w:rsidRPr="003D2384" w:rsidRDefault="00D95C22" w:rsidP="00D95C22">
      <w:pPr>
        <w:spacing w:line="360" w:lineRule="auto"/>
        <w:rPr>
          <w:rFonts w:cs="Arial"/>
          <w:noProof/>
        </w:rPr>
      </w:pPr>
    </w:p>
    <w:p w14:paraId="4B6080E0" w14:textId="77777777" w:rsidR="00D95C22" w:rsidRPr="003D2384" w:rsidRDefault="00D95C22" w:rsidP="00D95C22">
      <w:pPr>
        <w:spacing w:line="360" w:lineRule="auto"/>
        <w:rPr>
          <w:rFonts w:cs="Arial"/>
          <w:noProof/>
          <w:u w:val="single"/>
        </w:rPr>
      </w:pPr>
      <w:r w:rsidRPr="003D2384">
        <w:rPr>
          <w:rFonts w:cs="Arial"/>
          <w:noProof/>
          <w:u w:val="single"/>
        </w:rPr>
        <w:t>Impact on Reputation and Trust:</w:t>
      </w:r>
    </w:p>
    <w:p w14:paraId="503CFF98" w14:textId="77777777" w:rsidR="00D95C22" w:rsidRPr="003D2384" w:rsidRDefault="00D95C22" w:rsidP="00D95C22">
      <w:pPr>
        <w:spacing w:line="360" w:lineRule="auto"/>
        <w:rPr>
          <w:rFonts w:cs="Arial"/>
          <w:noProof/>
        </w:rPr>
      </w:pPr>
    </w:p>
    <w:p w14:paraId="4F264B7A" w14:textId="77777777" w:rsidR="00D95C22" w:rsidRPr="003D2384" w:rsidRDefault="00D95C22" w:rsidP="00D95C22">
      <w:pPr>
        <w:spacing w:line="360" w:lineRule="auto"/>
        <w:rPr>
          <w:rFonts w:cs="Arial"/>
          <w:noProof/>
        </w:rPr>
      </w:pPr>
      <w:r w:rsidRPr="003D2384">
        <w:rPr>
          <w:rFonts w:cs="Arial"/>
          <w:noProof/>
        </w:rPr>
        <w:t>Social engineering attacks can have a severe impact on an organisation's reputation and erode trust. If employees or customers feel deceived or if sensitive information is exposed, the damage can be long-lasting.</w:t>
      </w:r>
    </w:p>
    <w:p w14:paraId="0B2A5852" w14:textId="77777777" w:rsidR="00D95C22" w:rsidRPr="003D2384" w:rsidRDefault="00D95C22" w:rsidP="00D95C22">
      <w:pPr>
        <w:spacing w:line="360" w:lineRule="auto"/>
        <w:rPr>
          <w:rFonts w:cs="Arial"/>
          <w:noProof/>
        </w:rPr>
      </w:pPr>
    </w:p>
    <w:p w14:paraId="728B02D3" w14:textId="77777777" w:rsidR="00D95C22" w:rsidRPr="003D2384" w:rsidRDefault="00D95C22" w:rsidP="00D95C22">
      <w:pPr>
        <w:spacing w:line="360" w:lineRule="auto"/>
        <w:rPr>
          <w:rFonts w:cs="Arial"/>
          <w:noProof/>
        </w:rPr>
      </w:pPr>
      <w:r w:rsidRPr="003D2384">
        <w:rPr>
          <w:rFonts w:cs="Arial"/>
          <w:noProof/>
        </w:rPr>
        <w:t>While other cyber threats can also harm reputation, social engineering has a unique ability to exploit trust relationships, making the impact more personal and damaging.</w:t>
      </w:r>
    </w:p>
    <w:p w14:paraId="59F84BF7" w14:textId="77777777" w:rsidR="00D95C22" w:rsidRPr="003D2384" w:rsidRDefault="00D95C22" w:rsidP="00D95C22">
      <w:pPr>
        <w:spacing w:line="360" w:lineRule="auto"/>
        <w:rPr>
          <w:rFonts w:cs="Arial"/>
          <w:noProof/>
        </w:rPr>
      </w:pPr>
    </w:p>
    <w:p w14:paraId="2587318D" w14:textId="77777777" w:rsidR="00D95C22" w:rsidRPr="003D2384" w:rsidRDefault="00D95C22" w:rsidP="00D95C22">
      <w:pPr>
        <w:spacing w:line="360" w:lineRule="auto"/>
        <w:rPr>
          <w:rFonts w:cs="Arial"/>
          <w:noProof/>
          <w:u w:val="single"/>
        </w:rPr>
      </w:pPr>
      <w:r w:rsidRPr="003D2384">
        <w:rPr>
          <w:rFonts w:cs="Arial"/>
          <w:noProof/>
          <w:u w:val="single"/>
        </w:rPr>
        <w:t>Detection Challenges:</w:t>
      </w:r>
    </w:p>
    <w:p w14:paraId="4E84BA80" w14:textId="77777777" w:rsidR="00D95C22" w:rsidRPr="003D2384" w:rsidRDefault="00D95C22" w:rsidP="00D95C22">
      <w:pPr>
        <w:spacing w:line="360" w:lineRule="auto"/>
        <w:rPr>
          <w:rFonts w:cs="Arial"/>
          <w:noProof/>
        </w:rPr>
      </w:pPr>
    </w:p>
    <w:p w14:paraId="54F396E4" w14:textId="77777777" w:rsidR="00D95C22" w:rsidRPr="003D2384" w:rsidRDefault="00D95C22" w:rsidP="00D95C22">
      <w:pPr>
        <w:spacing w:line="360" w:lineRule="auto"/>
        <w:rPr>
          <w:rFonts w:cs="Arial"/>
          <w:noProof/>
        </w:rPr>
      </w:pPr>
      <w:r w:rsidRPr="003D2384">
        <w:rPr>
          <w:rFonts w:cs="Arial"/>
          <w:noProof/>
        </w:rPr>
        <w:lastRenderedPageBreak/>
        <w:t>Social engineering attacks can be challenging to detect because they often involve manipulation rather than technical exploits. Traditional security measures like firewalls and antivirus software may not be as effective in preventing social engineering attacks.</w:t>
      </w:r>
    </w:p>
    <w:p w14:paraId="1FF0933B" w14:textId="77777777" w:rsidR="00D95C22" w:rsidRPr="003D2384" w:rsidRDefault="00D95C22" w:rsidP="00D95C22">
      <w:pPr>
        <w:spacing w:line="360" w:lineRule="auto"/>
        <w:rPr>
          <w:rFonts w:cs="Arial"/>
          <w:noProof/>
        </w:rPr>
      </w:pPr>
    </w:p>
    <w:p w14:paraId="6B4CEF36" w14:textId="77777777" w:rsidR="00D95C22" w:rsidRPr="003D2384" w:rsidRDefault="00D95C22" w:rsidP="00D95C22">
      <w:pPr>
        <w:spacing w:line="360" w:lineRule="auto"/>
        <w:rPr>
          <w:rFonts w:cs="Arial"/>
          <w:noProof/>
        </w:rPr>
      </w:pPr>
      <w:r w:rsidRPr="003D2384">
        <w:rPr>
          <w:rFonts w:cs="Arial"/>
          <w:noProof/>
        </w:rPr>
        <w:t>Other cyber threats may leave more detectable traces, making it easier for security systems to identify and respond to them.</w:t>
      </w:r>
    </w:p>
    <w:p w14:paraId="0181CDFA" w14:textId="77777777" w:rsidR="00D95C22" w:rsidRPr="003D2384" w:rsidRDefault="00D95C22" w:rsidP="00D95C22">
      <w:pPr>
        <w:spacing w:line="360" w:lineRule="auto"/>
        <w:rPr>
          <w:rFonts w:cs="Arial"/>
          <w:noProof/>
        </w:rPr>
      </w:pPr>
    </w:p>
    <w:p w14:paraId="6BC79DE6" w14:textId="77777777" w:rsidR="00D95C22" w:rsidRPr="003D2384" w:rsidRDefault="00D95C22" w:rsidP="00D95C22">
      <w:pPr>
        <w:spacing w:line="360" w:lineRule="auto"/>
        <w:rPr>
          <w:rFonts w:cs="Arial"/>
          <w:noProof/>
        </w:rPr>
      </w:pPr>
      <w:r w:rsidRPr="003D2384">
        <w:rPr>
          <w:rFonts w:cs="Arial"/>
          <w:noProof/>
        </w:rPr>
        <w:t>In summary, social engineering threats in cybersecurity are a major concern due to their ability to exploit human vulnerabilities, their adaptability, and their potential for widespread impact on individuals and organisations.</w:t>
      </w:r>
    </w:p>
    <w:p w14:paraId="64017598" w14:textId="77777777" w:rsidR="00D95C22" w:rsidRPr="003D2384" w:rsidRDefault="00D95C22" w:rsidP="00D95C22">
      <w:pPr>
        <w:spacing w:line="360" w:lineRule="auto"/>
        <w:rPr>
          <w:rFonts w:cs="Arial"/>
          <w:noProof/>
        </w:rPr>
      </w:pPr>
    </w:p>
    <w:p w14:paraId="270922F5" w14:textId="77777777" w:rsidR="00D95C22" w:rsidRPr="003D2384" w:rsidRDefault="00D95C22" w:rsidP="00D95C22">
      <w:pPr>
        <w:spacing w:line="360" w:lineRule="auto"/>
        <w:rPr>
          <w:rFonts w:cs="Arial"/>
          <w:noProof/>
        </w:rPr>
      </w:pPr>
      <w:r w:rsidRPr="003D2384">
        <w:rPr>
          <w:rFonts w:cs="Arial"/>
          <w:noProof/>
        </w:rPr>
        <w:t>While other cyber threats also pose significant risks, social engineering attacks stand out for their focus on manipulating people rather than exploiting technical weaknesses alone.</w:t>
      </w:r>
    </w:p>
    <w:p w14:paraId="248EE992" w14:textId="77777777" w:rsidR="00D95C22" w:rsidRPr="003D2384" w:rsidRDefault="00D95C22" w:rsidP="00D95C22">
      <w:pPr>
        <w:spacing w:line="360" w:lineRule="auto"/>
        <w:rPr>
          <w:rFonts w:cs="Arial"/>
          <w:noProof/>
        </w:rPr>
      </w:pPr>
    </w:p>
    <w:p w14:paraId="19A35457" w14:textId="77777777" w:rsidR="00D95C22" w:rsidRDefault="00D95C22" w:rsidP="00D95C22">
      <w:pPr>
        <w:spacing w:line="360" w:lineRule="auto"/>
        <w:rPr>
          <w:rFonts w:cs="Arial"/>
          <w:noProof/>
        </w:rPr>
      </w:pPr>
      <w:r w:rsidRPr="003D2384">
        <w:rPr>
          <w:rFonts w:cs="Arial"/>
          <w:noProof/>
        </w:rPr>
        <w:t>Combining technical defences with robust cybersecurity awareness training is crucial for mitigating the risks associated with social engineering.</w:t>
      </w:r>
    </w:p>
    <w:p w14:paraId="29E76054" w14:textId="77777777" w:rsidR="00D95C22" w:rsidRPr="003D2384" w:rsidRDefault="00D95C22" w:rsidP="00D95C22">
      <w:pPr>
        <w:spacing w:line="360" w:lineRule="auto"/>
        <w:rPr>
          <w:rFonts w:cs="Arial"/>
          <w:noProof/>
        </w:rPr>
      </w:pPr>
    </w:p>
    <w:p w14:paraId="2C673E60" w14:textId="77777777" w:rsidR="00D95C22" w:rsidRPr="00F4511F" w:rsidRDefault="00D95C22" w:rsidP="00D95C22">
      <w:pPr>
        <w:pStyle w:val="ListParagraph"/>
        <w:numPr>
          <w:ilvl w:val="0"/>
          <w:numId w:val="48"/>
        </w:numPr>
        <w:spacing w:line="360" w:lineRule="auto"/>
        <w:jc w:val="left"/>
        <w:rPr>
          <w:rFonts w:cs="Arial"/>
          <w:noProof/>
          <w:color w:val="538135" w:themeColor="accent6" w:themeShade="BF"/>
        </w:rPr>
      </w:pPr>
      <w:r w:rsidRPr="00F4511F">
        <w:rPr>
          <w:rFonts w:cs="Arial"/>
          <w:noProof/>
          <w:color w:val="538135" w:themeColor="accent6" w:themeShade="BF"/>
        </w:rPr>
        <w:t>With respect to businesses you’ve previously consulted, how much effort and thought did you have to put into maintaining and changing the Sophos programming in due course?</w:t>
      </w:r>
    </w:p>
    <w:p w14:paraId="0FD0A3C6" w14:textId="77777777" w:rsidR="00D95C22" w:rsidRPr="003D2384" w:rsidRDefault="00D95C22" w:rsidP="00D95C22">
      <w:pPr>
        <w:spacing w:line="360" w:lineRule="auto"/>
        <w:rPr>
          <w:rFonts w:cs="Arial"/>
          <w:noProof/>
        </w:rPr>
      </w:pPr>
    </w:p>
    <w:p w14:paraId="52278D90" w14:textId="77777777" w:rsidR="00D95C22" w:rsidRPr="003D2384" w:rsidRDefault="00D95C22" w:rsidP="00D95C22">
      <w:pPr>
        <w:spacing w:line="360" w:lineRule="auto"/>
        <w:rPr>
          <w:rFonts w:cs="Arial"/>
          <w:noProof/>
        </w:rPr>
      </w:pPr>
      <w:r w:rsidRPr="003D2384">
        <w:rPr>
          <w:rFonts w:cs="Arial"/>
          <w:noProof/>
        </w:rPr>
        <w:t>With medium size companies we use the SIEM (Security Information and Event Management) alert and reporting capablilties within Sophos Central to monitor and take action on events that need attention, for example out of date definitions and engine software for the computing endpoints, alerts and clean up actions taken by Sophos agents that detect a treat and report back to Sophos Central and if manual invention is required to remove a threat.</w:t>
      </w:r>
    </w:p>
    <w:p w14:paraId="526EB4B6" w14:textId="77777777" w:rsidR="00D95C22" w:rsidRPr="003D2384" w:rsidRDefault="00D95C22" w:rsidP="00D95C22">
      <w:pPr>
        <w:spacing w:line="360" w:lineRule="auto"/>
        <w:rPr>
          <w:rFonts w:cs="Arial"/>
          <w:noProof/>
        </w:rPr>
      </w:pPr>
    </w:p>
    <w:p w14:paraId="7C179D6E" w14:textId="77777777" w:rsidR="00D95C22" w:rsidRPr="003D2384" w:rsidRDefault="00D95C22" w:rsidP="00D95C22">
      <w:pPr>
        <w:spacing w:line="360" w:lineRule="auto"/>
        <w:rPr>
          <w:rFonts w:cs="Arial"/>
          <w:noProof/>
        </w:rPr>
      </w:pPr>
      <w:r w:rsidRPr="003D2384">
        <w:rPr>
          <w:rFonts w:cs="Arial"/>
          <w:noProof/>
        </w:rPr>
        <w:t>We have deployed Sophos Central as the management software for the computing end points for Windows devices.</w:t>
      </w:r>
    </w:p>
    <w:p w14:paraId="30FF73B5" w14:textId="77777777" w:rsidR="00D95C22" w:rsidRPr="003D2384" w:rsidRDefault="00D95C22" w:rsidP="00D95C22">
      <w:pPr>
        <w:spacing w:line="360" w:lineRule="auto"/>
        <w:rPr>
          <w:rFonts w:cs="Arial"/>
          <w:noProof/>
        </w:rPr>
      </w:pPr>
    </w:p>
    <w:p w14:paraId="5306AC36" w14:textId="77777777" w:rsidR="00D95C22" w:rsidRPr="003D2384" w:rsidRDefault="00D95C22" w:rsidP="00D95C22">
      <w:pPr>
        <w:spacing w:line="360" w:lineRule="auto"/>
        <w:rPr>
          <w:rFonts w:cs="Arial"/>
          <w:noProof/>
        </w:rPr>
      </w:pPr>
      <w:r w:rsidRPr="003D2384">
        <w:rPr>
          <w:rFonts w:cs="Arial"/>
          <w:noProof/>
        </w:rPr>
        <w:lastRenderedPageBreak/>
        <w:t>Firewall security appliances are adopted into the Sophos Central so they can be remotely managed from the dashboard.</w:t>
      </w:r>
    </w:p>
    <w:p w14:paraId="42097C11" w14:textId="77777777" w:rsidR="00D95C22" w:rsidRPr="003D2384" w:rsidRDefault="00D95C22" w:rsidP="00D95C22">
      <w:pPr>
        <w:spacing w:line="360" w:lineRule="auto"/>
        <w:rPr>
          <w:rFonts w:cs="Arial"/>
          <w:noProof/>
        </w:rPr>
      </w:pPr>
    </w:p>
    <w:p w14:paraId="00E979F6" w14:textId="77777777" w:rsidR="00D95C22" w:rsidRPr="003D2384" w:rsidRDefault="00D95C22" w:rsidP="00D95C22">
      <w:pPr>
        <w:spacing w:line="360" w:lineRule="auto"/>
        <w:rPr>
          <w:rFonts w:cs="Arial"/>
          <w:noProof/>
        </w:rPr>
      </w:pPr>
      <w:r w:rsidRPr="003D2384">
        <w:rPr>
          <w:rFonts w:cs="Arial"/>
          <w:noProof/>
        </w:rPr>
        <w:t>Sophos MDM (mobile device management) for iPhone and Android devices.</w:t>
      </w:r>
    </w:p>
    <w:p w14:paraId="17F8876B" w14:textId="77777777" w:rsidR="00D95C22" w:rsidRPr="003D2384" w:rsidRDefault="00D95C22" w:rsidP="00D95C22">
      <w:pPr>
        <w:spacing w:line="360" w:lineRule="auto"/>
        <w:rPr>
          <w:rFonts w:cs="Arial"/>
          <w:noProof/>
        </w:rPr>
      </w:pPr>
    </w:p>
    <w:p w14:paraId="346FDE6D" w14:textId="77777777" w:rsidR="00D95C22" w:rsidRPr="003D2384" w:rsidRDefault="00D95C22" w:rsidP="00D95C22">
      <w:pPr>
        <w:spacing w:line="360" w:lineRule="auto"/>
        <w:rPr>
          <w:rFonts w:cs="Arial"/>
          <w:noProof/>
        </w:rPr>
      </w:pPr>
      <w:r w:rsidRPr="003D2384">
        <w:rPr>
          <w:rFonts w:cs="Arial"/>
          <w:noProof/>
        </w:rPr>
        <w:t>As for the management of Firewall appliances within Sophos Central, this is a consolidation of firewall appliances where some of our clients have multiple branch offices, and to securely access the firewall to manage and make changes.</w:t>
      </w:r>
    </w:p>
    <w:p w14:paraId="42B4D6AC" w14:textId="77777777" w:rsidR="00D95C22" w:rsidRPr="003D2384" w:rsidRDefault="00D95C22" w:rsidP="00D95C22">
      <w:pPr>
        <w:spacing w:line="360" w:lineRule="auto"/>
        <w:rPr>
          <w:rFonts w:cs="Arial"/>
          <w:noProof/>
        </w:rPr>
      </w:pPr>
    </w:p>
    <w:p w14:paraId="2E9C693A" w14:textId="77777777" w:rsidR="00D95C22" w:rsidRPr="003D2384" w:rsidRDefault="00D95C22" w:rsidP="00D95C22">
      <w:pPr>
        <w:spacing w:line="360" w:lineRule="auto"/>
        <w:rPr>
          <w:rFonts w:cs="Arial"/>
          <w:noProof/>
        </w:rPr>
      </w:pPr>
      <w:r w:rsidRPr="003D2384">
        <w:rPr>
          <w:rFonts w:cs="Arial"/>
          <w:noProof/>
        </w:rPr>
        <w:t xml:space="preserve">Changes to a firewalls configuration (to it’s rules and security polices and services) are determined from </w:t>
      </w:r>
      <w:r w:rsidRPr="003D2384">
        <w:rPr>
          <w:rFonts w:cs="Arial"/>
          <w:noProof/>
          <w:color w:val="FF0000"/>
        </w:rPr>
        <w:t>ongoing regular security audits.</w:t>
      </w:r>
    </w:p>
    <w:p w14:paraId="417DA50C" w14:textId="77777777" w:rsidR="00D95C22" w:rsidRPr="003D2384" w:rsidRDefault="00D95C22" w:rsidP="00D95C22">
      <w:pPr>
        <w:spacing w:line="360" w:lineRule="auto"/>
        <w:rPr>
          <w:rFonts w:cs="Arial"/>
          <w:noProof/>
        </w:rPr>
      </w:pPr>
    </w:p>
    <w:p w14:paraId="0C318212" w14:textId="77777777" w:rsidR="00D95C22" w:rsidRPr="003D2384" w:rsidRDefault="00D95C22" w:rsidP="00D95C22">
      <w:pPr>
        <w:spacing w:line="360" w:lineRule="auto"/>
        <w:rPr>
          <w:rFonts w:cs="Arial"/>
          <w:noProof/>
        </w:rPr>
      </w:pPr>
      <w:r w:rsidRPr="003D2384">
        <w:rPr>
          <w:rFonts w:cs="Arial"/>
          <w:noProof/>
        </w:rPr>
        <w:t>Outside of the Sophos Central dashboard, the firewall can be configured to report separately to Sophos Central and requires the administrator to login into the firewall to manage the configuration. The firewall can be setup to generate reports and emailed automatically using a schedule.</w:t>
      </w:r>
    </w:p>
    <w:p w14:paraId="6257B5AB" w14:textId="77777777" w:rsidR="00D95C22" w:rsidRPr="003D2384" w:rsidRDefault="00D95C22" w:rsidP="00D95C22">
      <w:pPr>
        <w:spacing w:line="360" w:lineRule="auto"/>
        <w:rPr>
          <w:rFonts w:cs="Arial"/>
          <w:noProof/>
        </w:rPr>
      </w:pPr>
    </w:p>
    <w:p w14:paraId="59E145C0" w14:textId="77777777" w:rsidR="00D95C22" w:rsidRPr="003D2384" w:rsidRDefault="00D95C22" w:rsidP="00D95C22">
      <w:pPr>
        <w:spacing w:line="360" w:lineRule="auto"/>
        <w:rPr>
          <w:rFonts w:cs="Arial"/>
          <w:noProof/>
        </w:rPr>
      </w:pPr>
      <w:r w:rsidRPr="003D2384">
        <w:rPr>
          <w:rFonts w:cs="Arial"/>
          <w:noProof/>
        </w:rPr>
        <w:t>Other Security companies use Similar Cloud based management to manage multiple firewall appliances. They may include advanced holistic reporting and capture analysis.</w:t>
      </w:r>
    </w:p>
    <w:p w14:paraId="323DAE6B" w14:textId="77777777" w:rsidR="00D95C22" w:rsidRPr="003D2384" w:rsidRDefault="00D95C22" w:rsidP="00D95C22">
      <w:pPr>
        <w:spacing w:line="360" w:lineRule="auto"/>
        <w:rPr>
          <w:rFonts w:cs="Arial"/>
          <w:noProof/>
        </w:rPr>
      </w:pPr>
    </w:p>
    <w:p w14:paraId="03590648" w14:textId="77777777" w:rsidR="00D95C22" w:rsidRPr="003D2384" w:rsidRDefault="00D95C22" w:rsidP="00D95C22">
      <w:pPr>
        <w:spacing w:line="360" w:lineRule="auto"/>
        <w:rPr>
          <w:rFonts w:cs="Arial"/>
          <w:noProof/>
        </w:rPr>
      </w:pPr>
      <w:r w:rsidRPr="003D2384">
        <w:rPr>
          <w:rFonts w:cs="Arial"/>
          <w:noProof/>
        </w:rPr>
        <w:t>SIEM stands for Security Information and Event Management. It is a comprehensive approach to managing an organisation's information security by providing real-time analysis of security alerts generated throughout the organization's IT infrastructure. SIEM combines Security Information Management (SIM) and Security Event Management (SEM) into a single solution to provide a holistic view of an organisation's information security.</w:t>
      </w:r>
    </w:p>
    <w:p w14:paraId="0952AF9B" w14:textId="77777777" w:rsidR="00D95C22" w:rsidRPr="003D2384" w:rsidRDefault="00D95C22" w:rsidP="00D95C22">
      <w:pPr>
        <w:spacing w:line="360" w:lineRule="auto"/>
        <w:rPr>
          <w:rFonts w:cs="Arial"/>
          <w:noProof/>
        </w:rPr>
      </w:pPr>
    </w:p>
    <w:p w14:paraId="442790AB" w14:textId="77777777" w:rsidR="00D95C22" w:rsidRPr="003D2384" w:rsidRDefault="00D95C22" w:rsidP="00D95C22">
      <w:pPr>
        <w:spacing w:line="360" w:lineRule="auto"/>
        <w:rPr>
          <w:rFonts w:cs="Arial"/>
          <w:noProof/>
        </w:rPr>
      </w:pPr>
      <w:r w:rsidRPr="003D2384">
        <w:rPr>
          <w:rFonts w:cs="Arial"/>
          <w:noProof/>
        </w:rPr>
        <w:t>For our small to medium size clients: Using Sophos Central (Could based).</w:t>
      </w:r>
    </w:p>
    <w:p w14:paraId="3CE5D546" w14:textId="77777777" w:rsidR="00D95C22" w:rsidRPr="003D2384" w:rsidRDefault="00D95C22" w:rsidP="00D95C22">
      <w:pPr>
        <w:spacing w:line="360" w:lineRule="auto"/>
        <w:rPr>
          <w:rFonts w:cs="Arial"/>
          <w:noProof/>
        </w:rPr>
      </w:pPr>
    </w:p>
    <w:p w14:paraId="5833C082" w14:textId="77777777" w:rsidR="00D95C22" w:rsidRPr="003D2384" w:rsidRDefault="00D95C22" w:rsidP="00D95C22">
      <w:pPr>
        <w:spacing w:line="360" w:lineRule="auto"/>
        <w:rPr>
          <w:rFonts w:cs="Arial"/>
          <w:noProof/>
        </w:rPr>
      </w:pPr>
      <w:r w:rsidRPr="003D2384">
        <w:rPr>
          <w:rFonts w:cs="Arial"/>
          <w:noProof/>
        </w:rPr>
        <w:t xml:space="preserve">Sophos Security Products are managed within Sophos Central including the licensing. Security Agents for the computing endpoints. Sophos firewall security </w:t>
      </w:r>
      <w:r w:rsidRPr="003D2384">
        <w:rPr>
          <w:rFonts w:cs="Arial"/>
          <w:noProof/>
        </w:rPr>
        <w:lastRenderedPageBreak/>
        <w:t>appliances for the Internet Gateway. Sophos mobile device management MDM for mobile phones IOS and Android devices.</w:t>
      </w:r>
    </w:p>
    <w:p w14:paraId="546D3283" w14:textId="77777777" w:rsidR="00D95C22" w:rsidRPr="003D2384" w:rsidRDefault="00D95C22" w:rsidP="00D95C22">
      <w:pPr>
        <w:spacing w:line="360" w:lineRule="auto"/>
        <w:rPr>
          <w:rFonts w:cs="Arial"/>
          <w:noProof/>
        </w:rPr>
      </w:pPr>
    </w:p>
    <w:p w14:paraId="7C37AC05" w14:textId="77777777" w:rsidR="00D95C22" w:rsidRPr="003D2384" w:rsidRDefault="00D95C22" w:rsidP="00D95C22">
      <w:pPr>
        <w:spacing w:line="360" w:lineRule="auto"/>
        <w:rPr>
          <w:rFonts w:cs="Arial"/>
          <w:noProof/>
        </w:rPr>
      </w:pPr>
      <w:r w:rsidRPr="003D2384">
        <w:rPr>
          <w:rFonts w:cs="Arial"/>
          <w:noProof/>
        </w:rPr>
        <w:t>It is worth noting a Firewall is not a router, however they can do static routing and network address translation, which are functions of a router.</w:t>
      </w:r>
    </w:p>
    <w:p w14:paraId="7ECF3340" w14:textId="77777777" w:rsidR="00D95C22" w:rsidRPr="003D2384" w:rsidRDefault="00D95C22" w:rsidP="00D95C22">
      <w:pPr>
        <w:spacing w:line="360" w:lineRule="auto"/>
        <w:rPr>
          <w:rFonts w:cs="Arial"/>
          <w:noProof/>
        </w:rPr>
      </w:pPr>
    </w:p>
    <w:p w14:paraId="6DEE0CC4" w14:textId="77777777" w:rsidR="00D95C22" w:rsidRPr="003D2384" w:rsidRDefault="00D95C22" w:rsidP="00D95C22">
      <w:pPr>
        <w:spacing w:line="360" w:lineRule="auto"/>
        <w:rPr>
          <w:rFonts w:cs="Arial"/>
          <w:noProof/>
        </w:rPr>
      </w:pPr>
      <w:r w:rsidRPr="003D2384">
        <w:rPr>
          <w:rFonts w:cs="Arial"/>
          <w:noProof/>
        </w:rPr>
        <w:t>Other examples of SIEM’s are:</w:t>
      </w:r>
    </w:p>
    <w:p w14:paraId="606CB868" w14:textId="77777777" w:rsidR="00D95C22" w:rsidRPr="003D2384" w:rsidRDefault="00D95C22" w:rsidP="00D95C22">
      <w:pPr>
        <w:spacing w:line="360" w:lineRule="auto"/>
        <w:rPr>
          <w:rFonts w:cs="Arial"/>
          <w:noProof/>
        </w:rPr>
      </w:pPr>
    </w:p>
    <w:p w14:paraId="45EB5BB3" w14:textId="77777777" w:rsidR="00D95C22" w:rsidRPr="003D2384" w:rsidRDefault="00D95C22" w:rsidP="00D95C22">
      <w:pPr>
        <w:spacing w:line="360" w:lineRule="auto"/>
        <w:rPr>
          <w:rFonts w:cs="Arial"/>
          <w:noProof/>
        </w:rPr>
      </w:pPr>
      <w:r w:rsidRPr="003D2384">
        <w:rPr>
          <w:rFonts w:cs="Arial"/>
          <w:noProof/>
        </w:rPr>
        <w:t>For our enterprise clients we use: (They all have different requirements).</w:t>
      </w:r>
    </w:p>
    <w:p w14:paraId="7129CDC6" w14:textId="77777777" w:rsidR="00D95C22" w:rsidRPr="003D2384" w:rsidRDefault="00D95C22" w:rsidP="00D95C22">
      <w:pPr>
        <w:spacing w:line="360" w:lineRule="auto"/>
        <w:rPr>
          <w:rFonts w:cs="Arial"/>
          <w:noProof/>
        </w:rPr>
      </w:pPr>
    </w:p>
    <w:p w14:paraId="6BC80669" w14:textId="77777777" w:rsidR="00D95C22" w:rsidRPr="003D2384" w:rsidRDefault="00D95C22" w:rsidP="00D95C22">
      <w:pPr>
        <w:spacing w:line="360" w:lineRule="auto"/>
        <w:rPr>
          <w:rFonts w:cs="Arial"/>
          <w:noProof/>
        </w:rPr>
      </w:pPr>
      <w:r w:rsidRPr="003D2384">
        <w:rPr>
          <w:rFonts w:cs="Arial"/>
          <w:noProof/>
        </w:rPr>
        <w:t>Microsoft Defender XDR SIEM for our Azure Cloud Clients.</w:t>
      </w:r>
    </w:p>
    <w:p w14:paraId="73AAD01E" w14:textId="77777777" w:rsidR="00D95C22" w:rsidRPr="003D2384" w:rsidRDefault="00202D00" w:rsidP="00D95C22">
      <w:pPr>
        <w:spacing w:line="360" w:lineRule="auto"/>
        <w:rPr>
          <w:rFonts w:cs="Arial"/>
          <w:noProof/>
        </w:rPr>
      </w:pPr>
      <w:hyperlink r:id="rId10">
        <w:r w:rsidR="00D95C22" w:rsidRPr="003D2384">
          <w:rPr>
            <w:rStyle w:val="Hyperlink"/>
            <w:rFonts w:ascii="Arial" w:hAnsi="Arial" w:cs="Arial"/>
            <w:noProof/>
          </w:rPr>
          <w:t>https://www.microsoft.com/en-au/security/business/microsoft-defender</w:t>
        </w:r>
      </w:hyperlink>
    </w:p>
    <w:p w14:paraId="7AFF1757" w14:textId="77777777" w:rsidR="00D95C22" w:rsidRPr="003D2384" w:rsidRDefault="00D95C22" w:rsidP="00D95C22">
      <w:pPr>
        <w:spacing w:line="360" w:lineRule="auto"/>
        <w:rPr>
          <w:rFonts w:cs="Arial"/>
          <w:noProof/>
        </w:rPr>
      </w:pPr>
    </w:p>
    <w:p w14:paraId="272F5BF8" w14:textId="77777777" w:rsidR="00D95C22" w:rsidRPr="003D2384" w:rsidRDefault="00D95C22" w:rsidP="00D95C22">
      <w:pPr>
        <w:spacing w:line="360" w:lineRule="auto"/>
        <w:rPr>
          <w:rFonts w:cs="Arial"/>
          <w:noProof/>
        </w:rPr>
      </w:pPr>
      <w:r w:rsidRPr="003D2384">
        <w:rPr>
          <w:rFonts w:cs="Arial"/>
          <w:noProof/>
        </w:rPr>
        <w:t>Mircosoft InTune for endpoint management of computing and mobile devices for Windows updates, applications, conditional access etc.</w:t>
      </w:r>
    </w:p>
    <w:p w14:paraId="5EE7FA34" w14:textId="77777777" w:rsidR="00D95C22" w:rsidRPr="003D2384" w:rsidRDefault="00202D00" w:rsidP="00D95C22">
      <w:pPr>
        <w:spacing w:line="360" w:lineRule="auto"/>
        <w:rPr>
          <w:rFonts w:cs="Arial"/>
          <w:noProof/>
        </w:rPr>
      </w:pPr>
      <w:hyperlink r:id="rId11">
        <w:r w:rsidR="00D95C22" w:rsidRPr="003D2384">
          <w:rPr>
            <w:rStyle w:val="Hyperlink"/>
            <w:rFonts w:ascii="Arial" w:hAnsi="Arial" w:cs="Arial"/>
            <w:noProof/>
          </w:rPr>
          <w:t>https://www.microsoft.com/en-us/security/business/endpoint-management/microsoft-intune</w:t>
        </w:r>
      </w:hyperlink>
    </w:p>
    <w:p w14:paraId="0476972D" w14:textId="77777777" w:rsidR="00D95C22" w:rsidRPr="003D2384" w:rsidRDefault="00D95C22" w:rsidP="00D95C22">
      <w:pPr>
        <w:spacing w:line="360" w:lineRule="auto"/>
        <w:rPr>
          <w:rFonts w:cs="Arial"/>
          <w:noProof/>
        </w:rPr>
      </w:pPr>
    </w:p>
    <w:p w14:paraId="54925D9B" w14:textId="77777777" w:rsidR="00D95C22" w:rsidRPr="003D2384" w:rsidRDefault="00D95C22" w:rsidP="00D95C22">
      <w:pPr>
        <w:spacing w:line="360" w:lineRule="auto"/>
        <w:rPr>
          <w:rFonts w:cs="Arial"/>
          <w:noProof/>
        </w:rPr>
      </w:pPr>
      <w:r w:rsidRPr="003D2384">
        <w:rPr>
          <w:rFonts w:cs="Arial"/>
          <w:noProof/>
        </w:rPr>
        <w:t xml:space="preserve"> Custom integration of the open source SIEM Wazuh </w:t>
      </w:r>
      <w:hyperlink r:id="rId12">
        <w:r w:rsidRPr="003D2384">
          <w:rPr>
            <w:rStyle w:val="Hyperlink"/>
            <w:rFonts w:ascii="Arial" w:hAnsi="Arial" w:cs="Arial"/>
            <w:noProof/>
          </w:rPr>
          <w:t>https://wazuh.com</w:t>
        </w:r>
      </w:hyperlink>
    </w:p>
    <w:p w14:paraId="0E1DEF5C" w14:textId="77777777" w:rsidR="00D95C22" w:rsidRPr="003D2384" w:rsidRDefault="00D95C22" w:rsidP="00D95C22">
      <w:pPr>
        <w:spacing w:line="360" w:lineRule="auto"/>
        <w:rPr>
          <w:rFonts w:cs="Arial"/>
          <w:noProof/>
        </w:rPr>
      </w:pPr>
    </w:p>
    <w:p w14:paraId="2D744D0D" w14:textId="77777777" w:rsidR="00D95C22" w:rsidRPr="003D2384" w:rsidRDefault="00D95C22" w:rsidP="00D95C22">
      <w:pPr>
        <w:spacing w:line="360" w:lineRule="auto"/>
        <w:rPr>
          <w:rFonts w:cs="Arial"/>
          <w:noProof/>
        </w:rPr>
      </w:pPr>
      <w:r w:rsidRPr="003D2384">
        <w:rPr>
          <w:rFonts w:cs="Arial"/>
          <w:noProof/>
        </w:rPr>
        <w:t>Here are the key components and functions of a SIEM system:</w:t>
      </w:r>
    </w:p>
    <w:p w14:paraId="61BCC124" w14:textId="77777777" w:rsidR="00D95C22" w:rsidRPr="003D2384" w:rsidRDefault="00D95C22" w:rsidP="00D95C22">
      <w:pPr>
        <w:spacing w:line="360" w:lineRule="auto"/>
        <w:rPr>
          <w:rFonts w:cs="Arial"/>
          <w:noProof/>
        </w:rPr>
      </w:pPr>
    </w:p>
    <w:p w14:paraId="214A5E9E" w14:textId="77777777" w:rsidR="00D95C22" w:rsidRPr="003D2384" w:rsidRDefault="00D95C22" w:rsidP="00D95C22">
      <w:pPr>
        <w:spacing w:line="360" w:lineRule="auto"/>
        <w:rPr>
          <w:rFonts w:cs="Arial"/>
          <w:noProof/>
          <w:u w:val="single"/>
        </w:rPr>
      </w:pPr>
      <w:r w:rsidRPr="003D2384">
        <w:rPr>
          <w:rFonts w:cs="Arial"/>
          <w:noProof/>
          <w:u w:val="single"/>
        </w:rPr>
        <w:t>Data Collection:</w:t>
      </w:r>
    </w:p>
    <w:p w14:paraId="3D1C9363" w14:textId="77777777" w:rsidR="00D95C22" w:rsidRPr="003D2384" w:rsidRDefault="00D95C22" w:rsidP="00D95C22">
      <w:pPr>
        <w:spacing w:line="360" w:lineRule="auto"/>
        <w:rPr>
          <w:rFonts w:cs="Arial"/>
          <w:noProof/>
        </w:rPr>
      </w:pPr>
    </w:p>
    <w:p w14:paraId="0C4F1B74" w14:textId="77777777" w:rsidR="00D95C22" w:rsidRPr="003D2384" w:rsidRDefault="00D95C22" w:rsidP="00D95C22">
      <w:pPr>
        <w:spacing w:line="360" w:lineRule="auto"/>
        <w:rPr>
          <w:rFonts w:cs="Arial"/>
          <w:noProof/>
        </w:rPr>
      </w:pPr>
      <w:r w:rsidRPr="003D2384">
        <w:rPr>
          <w:rFonts w:cs="Arial"/>
          <w:noProof/>
        </w:rPr>
        <w:t>SIEM systems collect, and aggregate log data generated throughout the organisation's technology infrastructure, including host systems and applications, network and security devices, databases, and more.</w:t>
      </w:r>
    </w:p>
    <w:p w14:paraId="51DCE67D" w14:textId="77777777" w:rsidR="00D95C22" w:rsidRPr="003D2384" w:rsidRDefault="00D95C22" w:rsidP="00D95C22">
      <w:pPr>
        <w:spacing w:line="360" w:lineRule="auto"/>
        <w:rPr>
          <w:rFonts w:cs="Arial"/>
          <w:noProof/>
        </w:rPr>
      </w:pPr>
    </w:p>
    <w:p w14:paraId="22832FD7" w14:textId="77777777" w:rsidR="00D95C22" w:rsidRPr="003D2384" w:rsidRDefault="00D95C22" w:rsidP="00D95C22">
      <w:pPr>
        <w:spacing w:line="360" w:lineRule="auto"/>
        <w:rPr>
          <w:rFonts w:cs="Arial"/>
          <w:noProof/>
          <w:u w:val="single"/>
        </w:rPr>
      </w:pPr>
      <w:r w:rsidRPr="003D2384">
        <w:rPr>
          <w:rFonts w:cs="Arial"/>
          <w:noProof/>
          <w:u w:val="single"/>
        </w:rPr>
        <w:t>Normalisation:</w:t>
      </w:r>
    </w:p>
    <w:p w14:paraId="1DCF0A33" w14:textId="77777777" w:rsidR="00D95C22" w:rsidRPr="003D2384" w:rsidRDefault="00D95C22" w:rsidP="00D95C22">
      <w:pPr>
        <w:spacing w:line="360" w:lineRule="auto"/>
        <w:rPr>
          <w:rFonts w:cs="Arial"/>
          <w:noProof/>
        </w:rPr>
      </w:pPr>
    </w:p>
    <w:p w14:paraId="2AC6F7C2" w14:textId="77777777" w:rsidR="00D95C22" w:rsidRPr="003D2384" w:rsidRDefault="00D95C22" w:rsidP="00D95C22">
      <w:pPr>
        <w:spacing w:line="360" w:lineRule="auto"/>
        <w:rPr>
          <w:rFonts w:cs="Arial"/>
          <w:noProof/>
        </w:rPr>
      </w:pPr>
      <w:r w:rsidRPr="003D2384">
        <w:rPr>
          <w:rFonts w:cs="Arial"/>
          <w:noProof/>
        </w:rPr>
        <w:t>Raw log data from various sources often come in different formats. SIEM systems normalise this data, converting it into a consistent format. This process makes it easier to correlate events from different sources and facilitates analysis.</w:t>
      </w:r>
    </w:p>
    <w:p w14:paraId="2E1B8DEB" w14:textId="77777777" w:rsidR="00D95C22" w:rsidRPr="003D2384" w:rsidRDefault="00D95C22" w:rsidP="00D95C22">
      <w:pPr>
        <w:spacing w:line="360" w:lineRule="auto"/>
        <w:rPr>
          <w:rFonts w:cs="Arial"/>
          <w:noProof/>
        </w:rPr>
      </w:pPr>
    </w:p>
    <w:p w14:paraId="72202BF0" w14:textId="77777777" w:rsidR="00D95C22" w:rsidRPr="003D2384" w:rsidRDefault="00D95C22" w:rsidP="00D95C22">
      <w:pPr>
        <w:spacing w:line="360" w:lineRule="auto"/>
        <w:rPr>
          <w:rFonts w:cs="Arial"/>
          <w:noProof/>
          <w:u w:val="single"/>
        </w:rPr>
      </w:pPr>
      <w:r w:rsidRPr="003D2384">
        <w:rPr>
          <w:rFonts w:cs="Arial"/>
          <w:noProof/>
          <w:u w:val="single"/>
        </w:rPr>
        <w:t>Correlation:</w:t>
      </w:r>
    </w:p>
    <w:p w14:paraId="57427F89" w14:textId="77777777" w:rsidR="00D95C22" w:rsidRPr="003D2384" w:rsidRDefault="00D95C22" w:rsidP="00D95C22">
      <w:pPr>
        <w:spacing w:line="360" w:lineRule="auto"/>
        <w:rPr>
          <w:rFonts w:cs="Arial"/>
          <w:noProof/>
        </w:rPr>
      </w:pPr>
    </w:p>
    <w:p w14:paraId="2D239398" w14:textId="77777777" w:rsidR="00D95C22" w:rsidRPr="003D2384" w:rsidRDefault="00D95C22" w:rsidP="00D95C22">
      <w:pPr>
        <w:spacing w:line="360" w:lineRule="auto"/>
        <w:rPr>
          <w:rFonts w:cs="Arial"/>
          <w:noProof/>
        </w:rPr>
      </w:pPr>
      <w:r w:rsidRPr="003D2384">
        <w:rPr>
          <w:rFonts w:cs="Arial"/>
          <w:noProof/>
        </w:rPr>
        <w:t>SIEM tools correlate and analyse the normalised data to identify patterns, trends, and anomalies. Correlation helps to connect seemingly unrelated events and detect potential security incidents or threats.</w:t>
      </w:r>
    </w:p>
    <w:p w14:paraId="48E20C7A" w14:textId="77777777" w:rsidR="00D95C22" w:rsidRPr="003D2384" w:rsidRDefault="00D95C22" w:rsidP="00D95C22">
      <w:pPr>
        <w:spacing w:line="360" w:lineRule="auto"/>
        <w:rPr>
          <w:rFonts w:cs="Arial"/>
          <w:noProof/>
          <w:u w:val="single"/>
        </w:rPr>
      </w:pPr>
      <w:r w:rsidRPr="003D2384">
        <w:rPr>
          <w:rFonts w:cs="Arial"/>
          <w:noProof/>
          <w:u w:val="single"/>
        </w:rPr>
        <w:t>Alerting and Notification:</w:t>
      </w:r>
    </w:p>
    <w:p w14:paraId="2305917E" w14:textId="77777777" w:rsidR="00D95C22" w:rsidRPr="003D2384" w:rsidRDefault="00D95C22" w:rsidP="00D95C22">
      <w:pPr>
        <w:spacing w:line="360" w:lineRule="auto"/>
        <w:rPr>
          <w:rFonts w:cs="Arial"/>
          <w:noProof/>
        </w:rPr>
      </w:pPr>
    </w:p>
    <w:p w14:paraId="27AB5B34" w14:textId="77777777" w:rsidR="00D95C22" w:rsidRPr="003D2384" w:rsidRDefault="00D95C22" w:rsidP="00D95C22">
      <w:pPr>
        <w:spacing w:line="360" w:lineRule="auto"/>
        <w:rPr>
          <w:rFonts w:cs="Arial"/>
          <w:noProof/>
        </w:rPr>
      </w:pPr>
      <w:r w:rsidRPr="003D2384">
        <w:rPr>
          <w:rFonts w:cs="Arial"/>
          <w:noProof/>
        </w:rPr>
        <w:t>When the SIEM system identifies a potential security incident based on its correlation rules, it generates alerts and notifications. These alerts are then sent to security administrators or analysts in real-time, enabling quick response to potential threats.</w:t>
      </w:r>
    </w:p>
    <w:p w14:paraId="73D697DA" w14:textId="77777777" w:rsidR="00D95C22" w:rsidRPr="003D2384" w:rsidRDefault="00D95C22" w:rsidP="00D95C22">
      <w:pPr>
        <w:spacing w:line="360" w:lineRule="auto"/>
        <w:rPr>
          <w:rFonts w:cs="Arial"/>
          <w:noProof/>
        </w:rPr>
      </w:pPr>
    </w:p>
    <w:p w14:paraId="0A8C8EB8" w14:textId="77777777" w:rsidR="00D95C22" w:rsidRPr="003D2384" w:rsidRDefault="00D95C22" w:rsidP="00D95C22">
      <w:pPr>
        <w:spacing w:line="360" w:lineRule="auto"/>
        <w:rPr>
          <w:rFonts w:cs="Arial"/>
          <w:noProof/>
          <w:u w:val="single"/>
        </w:rPr>
      </w:pPr>
      <w:r w:rsidRPr="003D2384">
        <w:rPr>
          <w:rFonts w:cs="Arial"/>
          <w:noProof/>
          <w:u w:val="single"/>
        </w:rPr>
        <w:t>Dashboards and Reporting:</w:t>
      </w:r>
    </w:p>
    <w:p w14:paraId="4D4BDA85" w14:textId="77777777" w:rsidR="00D95C22" w:rsidRPr="003D2384" w:rsidRDefault="00D95C22" w:rsidP="00D95C22">
      <w:pPr>
        <w:spacing w:line="360" w:lineRule="auto"/>
        <w:rPr>
          <w:rFonts w:cs="Arial"/>
          <w:noProof/>
        </w:rPr>
      </w:pPr>
    </w:p>
    <w:p w14:paraId="720B0A90" w14:textId="77777777" w:rsidR="00D95C22" w:rsidRPr="003D2384" w:rsidRDefault="00D95C22" w:rsidP="00D95C22">
      <w:pPr>
        <w:spacing w:line="360" w:lineRule="auto"/>
        <w:rPr>
          <w:rFonts w:cs="Arial"/>
          <w:noProof/>
        </w:rPr>
      </w:pPr>
      <w:r w:rsidRPr="003D2384">
        <w:rPr>
          <w:rFonts w:cs="Arial"/>
          <w:noProof/>
        </w:rPr>
        <w:t>SIEM solutions provide dashboards and reporting tools that offer a visual representation of security-related data. Administrators can use these dashboards to monitor the security status of the organisation, identify trends, and gain insights into potential risks.</w:t>
      </w:r>
    </w:p>
    <w:p w14:paraId="2CA125E2" w14:textId="77777777" w:rsidR="00D95C22" w:rsidRPr="003D2384" w:rsidRDefault="00D95C22" w:rsidP="00D95C22">
      <w:pPr>
        <w:spacing w:line="360" w:lineRule="auto"/>
        <w:rPr>
          <w:rFonts w:cs="Arial"/>
          <w:noProof/>
        </w:rPr>
      </w:pPr>
    </w:p>
    <w:p w14:paraId="3D371469" w14:textId="77777777" w:rsidR="00D95C22" w:rsidRPr="003D2384" w:rsidRDefault="00D95C22" w:rsidP="00D95C22">
      <w:pPr>
        <w:spacing w:line="360" w:lineRule="auto"/>
        <w:rPr>
          <w:rFonts w:cs="Arial"/>
          <w:noProof/>
          <w:u w:val="single"/>
        </w:rPr>
      </w:pPr>
      <w:r w:rsidRPr="003D2384">
        <w:rPr>
          <w:rFonts w:cs="Arial"/>
          <w:noProof/>
          <w:u w:val="single"/>
        </w:rPr>
        <w:t>Incident Response:</w:t>
      </w:r>
    </w:p>
    <w:p w14:paraId="0516DAA9" w14:textId="77777777" w:rsidR="00D95C22" w:rsidRPr="003D2384" w:rsidRDefault="00D95C22" w:rsidP="00D95C22">
      <w:pPr>
        <w:spacing w:line="360" w:lineRule="auto"/>
        <w:rPr>
          <w:rFonts w:cs="Arial"/>
          <w:noProof/>
        </w:rPr>
      </w:pPr>
    </w:p>
    <w:p w14:paraId="58CF490E" w14:textId="77777777" w:rsidR="00D95C22" w:rsidRPr="003D2384" w:rsidRDefault="00D95C22" w:rsidP="00D95C22">
      <w:pPr>
        <w:spacing w:line="360" w:lineRule="auto"/>
        <w:rPr>
          <w:rFonts w:cs="Arial"/>
          <w:noProof/>
        </w:rPr>
      </w:pPr>
      <w:r w:rsidRPr="003D2384">
        <w:rPr>
          <w:rFonts w:cs="Arial"/>
          <w:noProof/>
        </w:rPr>
        <w:t>SIEM systems support incident response efforts by providing information about the nature of security incidents, their scope, and the affected systems. This information helps security teams investigate and mitigate incidents more effectively.</w:t>
      </w:r>
    </w:p>
    <w:p w14:paraId="233278C0" w14:textId="77777777" w:rsidR="00D95C22" w:rsidRPr="003D2384" w:rsidRDefault="00D95C22" w:rsidP="00D95C22">
      <w:pPr>
        <w:spacing w:line="360" w:lineRule="auto"/>
        <w:rPr>
          <w:rFonts w:cs="Arial"/>
          <w:noProof/>
        </w:rPr>
      </w:pPr>
    </w:p>
    <w:p w14:paraId="624F2F58" w14:textId="77777777" w:rsidR="00D95C22" w:rsidRPr="003D2384" w:rsidRDefault="00D95C22" w:rsidP="00D95C22">
      <w:pPr>
        <w:spacing w:line="360" w:lineRule="auto"/>
        <w:rPr>
          <w:rFonts w:cs="Arial"/>
          <w:noProof/>
          <w:u w:val="single"/>
        </w:rPr>
      </w:pPr>
      <w:r w:rsidRPr="003D2384">
        <w:rPr>
          <w:rFonts w:cs="Arial"/>
          <w:noProof/>
          <w:u w:val="single"/>
        </w:rPr>
        <w:t>Compliance Management:</w:t>
      </w:r>
    </w:p>
    <w:p w14:paraId="12D83BC2" w14:textId="77777777" w:rsidR="00D95C22" w:rsidRPr="003D2384" w:rsidRDefault="00D95C22" w:rsidP="00D95C22">
      <w:pPr>
        <w:spacing w:line="360" w:lineRule="auto"/>
        <w:rPr>
          <w:rFonts w:cs="Arial"/>
          <w:noProof/>
        </w:rPr>
      </w:pPr>
    </w:p>
    <w:p w14:paraId="0C792D77" w14:textId="77777777" w:rsidR="00D95C22" w:rsidRPr="003D2384" w:rsidRDefault="00D95C22" w:rsidP="00D95C22">
      <w:pPr>
        <w:spacing w:line="360" w:lineRule="auto"/>
        <w:rPr>
          <w:rFonts w:cs="Arial"/>
          <w:noProof/>
        </w:rPr>
      </w:pPr>
      <w:r w:rsidRPr="003D2384">
        <w:rPr>
          <w:rFonts w:cs="Arial"/>
          <w:noProof/>
        </w:rPr>
        <w:t>Many organisations use SIEM tools to help meet compliance requirements by collecting and analysing data related to security events. SIEM solutions often include predefined reports and features that aid in compliance reporting.</w:t>
      </w:r>
    </w:p>
    <w:p w14:paraId="1FD1D33F" w14:textId="77777777" w:rsidR="00D95C22" w:rsidRPr="003D2384" w:rsidRDefault="00D95C22" w:rsidP="00D95C22">
      <w:pPr>
        <w:spacing w:line="360" w:lineRule="auto"/>
        <w:rPr>
          <w:rFonts w:cs="Arial"/>
          <w:noProof/>
        </w:rPr>
      </w:pPr>
    </w:p>
    <w:p w14:paraId="4FA1E763" w14:textId="77777777" w:rsidR="00D95C22" w:rsidRPr="003D2384" w:rsidRDefault="00D95C22" w:rsidP="00D95C22">
      <w:pPr>
        <w:spacing w:line="360" w:lineRule="auto"/>
        <w:rPr>
          <w:rFonts w:cs="Arial"/>
          <w:noProof/>
          <w:u w:val="single"/>
        </w:rPr>
      </w:pPr>
      <w:r w:rsidRPr="003D2384">
        <w:rPr>
          <w:rFonts w:cs="Arial"/>
          <w:noProof/>
          <w:u w:val="single"/>
        </w:rPr>
        <w:t>Log Retention and Forensics:</w:t>
      </w:r>
    </w:p>
    <w:p w14:paraId="11369018" w14:textId="77777777" w:rsidR="00D95C22" w:rsidRPr="003D2384" w:rsidRDefault="00D95C22" w:rsidP="00D95C22">
      <w:pPr>
        <w:spacing w:line="360" w:lineRule="auto"/>
        <w:rPr>
          <w:rFonts w:cs="Arial"/>
          <w:noProof/>
        </w:rPr>
      </w:pPr>
    </w:p>
    <w:p w14:paraId="75429500" w14:textId="77777777" w:rsidR="00D95C22" w:rsidRPr="003D2384" w:rsidRDefault="00D95C22" w:rsidP="00D95C22">
      <w:pPr>
        <w:spacing w:line="360" w:lineRule="auto"/>
        <w:rPr>
          <w:rFonts w:cs="Arial"/>
          <w:noProof/>
        </w:rPr>
      </w:pPr>
      <w:r w:rsidRPr="003D2384">
        <w:rPr>
          <w:rFonts w:cs="Arial"/>
          <w:noProof/>
        </w:rPr>
        <w:t>SIEM systems store log data for a specified retention period, allowing organisations to conduct forensic analysis after a security incident. This historical data is valuable for understanding the timeline of events and identifying the root causes of incidents.</w:t>
      </w:r>
    </w:p>
    <w:p w14:paraId="165B0841" w14:textId="77777777" w:rsidR="00D95C22" w:rsidRPr="003D2384" w:rsidRDefault="00D95C22" w:rsidP="00D95C22">
      <w:pPr>
        <w:spacing w:line="360" w:lineRule="auto"/>
        <w:rPr>
          <w:rFonts w:cs="Arial"/>
          <w:noProof/>
        </w:rPr>
      </w:pPr>
      <w:r w:rsidRPr="003D2384">
        <w:rPr>
          <w:rFonts w:cs="Arial"/>
          <w:noProof/>
        </w:rPr>
        <w:t>User and Entity Behaviour Analytics (UEBA):</w:t>
      </w:r>
    </w:p>
    <w:p w14:paraId="3D5864C7" w14:textId="77777777" w:rsidR="00D95C22" w:rsidRPr="003D2384" w:rsidRDefault="00D95C22" w:rsidP="00D95C22">
      <w:pPr>
        <w:spacing w:line="360" w:lineRule="auto"/>
        <w:rPr>
          <w:rFonts w:cs="Arial"/>
          <w:noProof/>
        </w:rPr>
      </w:pPr>
    </w:p>
    <w:p w14:paraId="031F04DB" w14:textId="77777777" w:rsidR="00D95C22" w:rsidRPr="003D2384" w:rsidRDefault="00D95C22" w:rsidP="00D95C22">
      <w:pPr>
        <w:spacing w:line="360" w:lineRule="auto"/>
        <w:rPr>
          <w:rFonts w:cs="Arial"/>
          <w:noProof/>
        </w:rPr>
      </w:pPr>
      <w:r w:rsidRPr="003D2384">
        <w:rPr>
          <w:rFonts w:cs="Arial"/>
          <w:noProof/>
        </w:rPr>
        <w:t>Some SIEM solutions incorporate UEBA capabilities, which analyse the behaviour of users and entities to detect abnormal patterns that may indicate insider threats or compromised accounts.</w:t>
      </w:r>
    </w:p>
    <w:p w14:paraId="580A01E0" w14:textId="77777777" w:rsidR="00D95C22" w:rsidRPr="003D2384" w:rsidRDefault="00D95C22" w:rsidP="00D95C22">
      <w:pPr>
        <w:spacing w:line="360" w:lineRule="auto"/>
        <w:rPr>
          <w:rFonts w:cs="Arial"/>
          <w:noProof/>
        </w:rPr>
      </w:pPr>
    </w:p>
    <w:p w14:paraId="12F6D0B0" w14:textId="77777777" w:rsidR="00D95C22" w:rsidRPr="003D2384" w:rsidRDefault="00D95C22" w:rsidP="00D95C22">
      <w:pPr>
        <w:spacing w:line="360" w:lineRule="auto"/>
        <w:rPr>
          <w:rFonts w:cs="Arial"/>
          <w:noProof/>
        </w:rPr>
      </w:pPr>
    </w:p>
    <w:p w14:paraId="21B0A00B" w14:textId="77777777" w:rsidR="00D95C22" w:rsidRPr="009D1A25" w:rsidRDefault="00D95C22" w:rsidP="00D95C22">
      <w:pPr>
        <w:pStyle w:val="ListParagraph"/>
        <w:numPr>
          <w:ilvl w:val="0"/>
          <w:numId w:val="25"/>
        </w:numPr>
        <w:spacing w:line="360" w:lineRule="auto"/>
        <w:jc w:val="left"/>
        <w:rPr>
          <w:rFonts w:cs="Arial"/>
          <w:noProof/>
          <w:color w:val="538135" w:themeColor="accent6" w:themeShade="BF"/>
        </w:rPr>
      </w:pPr>
      <w:r w:rsidRPr="009D1A25">
        <w:rPr>
          <w:rFonts w:cs="Arial"/>
          <w:noProof/>
          <w:color w:val="538135" w:themeColor="accent6" w:themeShade="BF"/>
        </w:rPr>
        <w:t>With respect to businesses you’ve previously consulted, how effective is Sophos in mitigating social engineering threats (e.g. phishing and scam emails)?</w:t>
      </w:r>
    </w:p>
    <w:p w14:paraId="0FF89101" w14:textId="77777777" w:rsidR="00D95C22" w:rsidRPr="003D2384" w:rsidRDefault="00D95C22" w:rsidP="00D95C22">
      <w:pPr>
        <w:spacing w:line="360" w:lineRule="auto"/>
        <w:rPr>
          <w:rFonts w:cs="Arial"/>
          <w:noProof/>
        </w:rPr>
      </w:pPr>
    </w:p>
    <w:p w14:paraId="4DDF8005" w14:textId="77777777" w:rsidR="00D95C22" w:rsidRPr="003D2384" w:rsidRDefault="00D95C22" w:rsidP="00D95C22">
      <w:pPr>
        <w:spacing w:line="360" w:lineRule="auto"/>
        <w:rPr>
          <w:rFonts w:cs="Arial"/>
          <w:noProof/>
        </w:rPr>
      </w:pPr>
      <w:r w:rsidRPr="003D2384">
        <w:rPr>
          <w:rFonts w:cs="Arial"/>
          <w:noProof/>
        </w:rPr>
        <w:t>Sophos has been quite effective as a front-line defence to preventing phishing and scam emails for clients, we deployed Sophos Intercept X.</w:t>
      </w:r>
    </w:p>
    <w:p w14:paraId="123F238D" w14:textId="77777777" w:rsidR="00D95C22" w:rsidRPr="003D2384" w:rsidRDefault="00D95C22" w:rsidP="00D95C22">
      <w:pPr>
        <w:spacing w:line="360" w:lineRule="auto"/>
        <w:rPr>
          <w:rFonts w:cs="Arial"/>
          <w:noProof/>
        </w:rPr>
      </w:pPr>
    </w:p>
    <w:p w14:paraId="1B4382A2" w14:textId="77777777" w:rsidR="00D95C22" w:rsidRPr="003D2384" w:rsidRDefault="00D95C22" w:rsidP="00D95C22">
      <w:pPr>
        <w:spacing w:line="360" w:lineRule="auto"/>
        <w:rPr>
          <w:rFonts w:cs="Arial"/>
          <w:noProof/>
        </w:rPr>
      </w:pPr>
      <w:r w:rsidRPr="003D2384">
        <w:rPr>
          <w:rFonts w:cs="Arial"/>
          <w:noProof/>
        </w:rPr>
        <w:t>Sophos Intercept X, which is primarily known for its advanced endpoint protection capabilities, includes features designed to detect and prevent various types of threats, including phishing and social engineering attacks. However, the specific details of the features and their effectiveness may be subject to updates and improvements, so it's recommended to refer to the latest Sophos documentation or contact Sophos directly for the most current information.</w:t>
      </w:r>
    </w:p>
    <w:p w14:paraId="07F7535A" w14:textId="77777777" w:rsidR="00D95C22" w:rsidRPr="003D2384" w:rsidRDefault="00D95C22" w:rsidP="00D95C22">
      <w:pPr>
        <w:spacing w:line="360" w:lineRule="auto"/>
        <w:rPr>
          <w:rFonts w:cs="Arial"/>
          <w:noProof/>
        </w:rPr>
      </w:pPr>
    </w:p>
    <w:p w14:paraId="364556A6" w14:textId="77777777" w:rsidR="00D95C22" w:rsidRPr="003D2384" w:rsidRDefault="00D95C22" w:rsidP="00D95C22">
      <w:pPr>
        <w:spacing w:line="360" w:lineRule="auto"/>
        <w:rPr>
          <w:rFonts w:cs="Arial"/>
          <w:noProof/>
        </w:rPr>
      </w:pPr>
      <w:r w:rsidRPr="003D2384">
        <w:rPr>
          <w:rFonts w:cs="Arial"/>
          <w:noProof/>
        </w:rPr>
        <w:t>Here are some general aspects related to Sophos Intercept X and its ability to handle phishing and social engineering threats:</w:t>
      </w:r>
    </w:p>
    <w:p w14:paraId="1D19E590" w14:textId="77777777" w:rsidR="00D95C22" w:rsidRPr="003D2384" w:rsidRDefault="00D95C22" w:rsidP="00D95C22">
      <w:pPr>
        <w:spacing w:line="360" w:lineRule="auto"/>
        <w:rPr>
          <w:rFonts w:cs="Arial"/>
          <w:noProof/>
        </w:rPr>
      </w:pPr>
    </w:p>
    <w:p w14:paraId="05889531" w14:textId="77777777" w:rsidR="00D95C22" w:rsidRPr="003D2384" w:rsidRDefault="00D95C22" w:rsidP="00D95C22">
      <w:pPr>
        <w:spacing w:line="360" w:lineRule="auto"/>
        <w:rPr>
          <w:rFonts w:cs="Arial"/>
          <w:noProof/>
        </w:rPr>
      </w:pPr>
    </w:p>
    <w:p w14:paraId="63D01E0A" w14:textId="77777777" w:rsidR="00D95C22" w:rsidRPr="003D2384" w:rsidRDefault="00D95C22" w:rsidP="00D95C22">
      <w:pPr>
        <w:spacing w:line="360" w:lineRule="auto"/>
        <w:rPr>
          <w:rFonts w:cs="Arial"/>
          <w:noProof/>
          <w:u w:val="single"/>
        </w:rPr>
      </w:pPr>
      <w:r w:rsidRPr="003D2384">
        <w:rPr>
          <w:rFonts w:cs="Arial"/>
          <w:noProof/>
          <w:u w:val="single"/>
        </w:rPr>
        <w:t>Email Security Integration:</w:t>
      </w:r>
    </w:p>
    <w:p w14:paraId="421D4A09" w14:textId="77777777" w:rsidR="00D95C22" w:rsidRPr="003D2384" w:rsidRDefault="00D95C22" w:rsidP="00D95C22">
      <w:pPr>
        <w:spacing w:line="360" w:lineRule="auto"/>
        <w:rPr>
          <w:rFonts w:cs="Arial"/>
          <w:noProof/>
        </w:rPr>
      </w:pPr>
    </w:p>
    <w:p w14:paraId="78AE2464" w14:textId="77777777" w:rsidR="00D95C22" w:rsidRPr="003D2384" w:rsidRDefault="00D95C22" w:rsidP="00D95C22">
      <w:pPr>
        <w:spacing w:line="360" w:lineRule="auto"/>
        <w:rPr>
          <w:rFonts w:cs="Arial"/>
          <w:noProof/>
        </w:rPr>
      </w:pPr>
      <w:r w:rsidRPr="003D2384">
        <w:rPr>
          <w:rFonts w:cs="Arial"/>
          <w:noProof/>
        </w:rPr>
        <w:lastRenderedPageBreak/>
        <w:t>Sophos Intercept X may integrate with Sophos' email security solutions to provide a layered defence against phishing attacks delivered via email. This integration allows for a more comprehensive protection strategy, combining endpoint security with email security measures.</w:t>
      </w:r>
    </w:p>
    <w:p w14:paraId="4BB70A76" w14:textId="77777777" w:rsidR="00D95C22" w:rsidRPr="003D2384" w:rsidRDefault="00D95C22" w:rsidP="00D95C22">
      <w:pPr>
        <w:spacing w:line="360" w:lineRule="auto"/>
        <w:rPr>
          <w:rFonts w:cs="Arial"/>
          <w:noProof/>
        </w:rPr>
      </w:pPr>
    </w:p>
    <w:p w14:paraId="48192DB4" w14:textId="77777777" w:rsidR="00D95C22" w:rsidRPr="003D2384" w:rsidRDefault="00D95C22" w:rsidP="00D95C22">
      <w:pPr>
        <w:spacing w:line="360" w:lineRule="auto"/>
        <w:rPr>
          <w:rFonts w:cs="Arial"/>
          <w:noProof/>
          <w:u w:val="single"/>
        </w:rPr>
      </w:pPr>
      <w:r w:rsidRPr="003D2384">
        <w:rPr>
          <w:rFonts w:cs="Arial"/>
          <w:noProof/>
          <w:u w:val="single"/>
        </w:rPr>
        <w:t>Advanced Threat Prevention:</w:t>
      </w:r>
    </w:p>
    <w:p w14:paraId="08FB2E42" w14:textId="77777777" w:rsidR="00D95C22" w:rsidRPr="003D2384" w:rsidRDefault="00D95C22" w:rsidP="00D95C22">
      <w:pPr>
        <w:spacing w:line="360" w:lineRule="auto"/>
        <w:rPr>
          <w:rFonts w:cs="Arial"/>
          <w:noProof/>
        </w:rPr>
      </w:pPr>
    </w:p>
    <w:p w14:paraId="272A419E" w14:textId="77777777" w:rsidR="00D95C22" w:rsidRPr="003D2384" w:rsidRDefault="00D95C22" w:rsidP="00D95C22">
      <w:pPr>
        <w:spacing w:line="360" w:lineRule="auto"/>
        <w:rPr>
          <w:rFonts w:cs="Arial"/>
          <w:noProof/>
        </w:rPr>
      </w:pPr>
      <w:r w:rsidRPr="003D2384">
        <w:rPr>
          <w:rFonts w:cs="Arial"/>
          <w:noProof/>
        </w:rPr>
        <w:t>Intercept X often includes advanced threat prevention features such as behaviour-based analysis, machine learning, and real-time threat intelligence. These capabilities help in identifying and blocking sophisticated phishing attempts that may employ social engineering tactics.</w:t>
      </w:r>
    </w:p>
    <w:p w14:paraId="1B240140" w14:textId="77777777" w:rsidR="00D95C22" w:rsidRPr="003D2384" w:rsidRDefault="00D95C22" w:rsidP="00D95C22">
      <w:pPr>
        <w:spacing w:line="360" w:lineRule="auto"/>
        <w:rPr>
          <w:rFonts w:cs="Arial"/>
          <w:noProof/>
        </w:rPr>
      </w:pPr>
    </w:p>
    <w:p w14:paraId="4F50A63A" w14:textId="77777777" w:rsidR="00D95C22" w:rsidRPr="003D2384" w:rsidRDefault="00D95C22" w:rsidP="00D95C22">
      <w:pPr>
        <w:spacing w:line="360" w:lineRule="auto"/>
        <w:rPr>
          <w:rFonts w:cs="Arial"/>
          <w:noProof/>
          <w:u w:val="single"/>
        </w:rPr>
      </w:pPr>
      <w:r w:rsidRPr="003D2384">
        <w:rPr>
          <w:rFonts w:cs="Arial"/>
          <w:noProof/>
          <w:u w:val="single"/>
        </w:rPr>
        <w:t>Web Filtering:</w:t>
      </w:r>
    </w:p>
    <w:p w14:paraId="6405DED4" w14:textId="77777777" w:rsidR="00D95C22" w:rsidRPr="003D2384" w:rsidRDefault="00D95C22" w:rsidP="00D95C22">
      <w:pPr>
        <w:spacing w:line="360" w:lineRule="auto"/>
        <w:rPr>
          <w:rFonts w:cs="Arial"/>
          <w:noProof/>
        </w:rPr>
      </w:pPr>
    </w:p>
    <w:p w14:paraId="50424A19" w14:textId="77777777" w:rsidR="00D95C22" w:rsidRPr="003D2384" w:rsidRDefault="00D95C22" w:rsidP="00D95C22">
      <w:pPr>
        <w:spacing w:line="360" w:lineRule="auto"/>
        <w:rPr>
          <w:rFonts w:cs="Arial"/>
          <w:noProof/>
        </w:rPr>
      </w:pPr>
      <w:r w:rsidRPr="003D2384">
        <w:rPr>
          <w:rFonts w:cs="Arial"/>
          <w:noProof/>
        </w:rPr>
        <w:t>Intercept X may include web filtering capabilities to block access to known phishing websites and malicious domains. This can prevent users from inadvertently interacting with malicious content.</w:t>
      </w:r>
    </w:p>
    <w:p w14:paraId="1A218E2E" w14:textId="77777777" w:rsidR="00D95C22" w:rsidRPr="003D2384" w:rsidRDefault="00D95C22" w:rsidP="00D95C22">
      <w:pPr>
        <w:spacing w:line="360" w:lineRule="auto"/>
        <w:rPr>
          <w:rFonts w:cs="Arial"/>
          <w:noProof/>
        </w:rPr>
      </w:pPr>
    </w:p>
    <w:p w14:paraId="1458402C" w14:textId="77777777" w:rsidR="00D95C22" w:rsidRPr="003D2384" w:rsidRDefault="00D95C22" w:rsidP="00D95C22">
      <w:pPr>
        <w:spacing w:line="360" w:lineRule="auto"/>
        <w:rPr>
          <w:rFonts w:cs="Arial"/>
          <w:noProof/>
          <w:u w:val="single"/>
        </w:rPr>
      </w:pPr>
      <w:r w:rsidRPr="003D2384">
        <w:rPr>
          <w:rFonts w:cs="Arial"/>
          <w:noProof/>
          <w:u w:val="single"/>
        </w:rPr>
        <w:t>Security Awareness and Training:</w:t>
      </w:r>
    </w:p>
    <w:p w14:paraId="18A29A13" w14:textId="77777777" w:rsidR="00D95C22" w:rsidRPr="003D2384" w:rsidRDefault="00D95C22" w:rsidP="00D95C22">
      <w:pPr>
        <w:spacing w:line="360" w:lineRule="auto"/>
        <w:rPr>
          <w:rFonts w:cs="Arial"/>
          <w:noProof/>
        </w:rPr>
      </w:pPr>
    </w:p>
    <w:p w14:paraId="30FD8652" w14:textId="77777777" w:rsidR="00D95C22" w:rsidRPr="003D2384" w:rsidRDefault="00D95C22" w:rsidP="00D95C22">
      <w:pPr>
        <w:spacing w:line="360" w:lineRule="auto"/>
        <w:rPr>
          <w:rFonts w:cs="Arial"/>
          <w:noProof/>
        </w:rPr>
      </w:pPr>
      <w:r w:rsidRPr="003D2384">
        <w:rPr>
          <w:rFonts w:cs="Arial"/>
          <w:noProof/>
        </w:rPr>
        <w:t>While Intercept X focuses on endpoint protection, Sophos recognises the importance of user education in preventing social engineering attacks. Sophos may offer additional tools and resources for security awareness training to help users recognize and avoid phishing attempts.</w:t>
      </w:r>
    </w:p>
    <w:p w14:paraId="0916D335" w14:textId="77777777" w:rsidR="00D95C22" w:rsidRPr="003D2384" w:rsidRDefault="00D95C22" w:rsidP="00D95C22">
      <w:pPr>
        <w:spacing w:line="360" w:lineRule="auto"/>
        <w:rPr>
          <w:rFonts w:cs="Arial"/>
          <w:noProof/>
        </w:rPr>
      </w:pPr>
    </w:p>
    <w:p w14:paraId="4BB13C72" w14:textId="77777777" w:rsidR="00D95C22" w:rsidRPr="003D2384" w:rsidRDefault="00D95C22" w:rsidP="00D95C22">
      <w:pPr>
        <w:spacing w:line="360" w:lineRule="auto"/>
        <w:rPr>
          <w:rFonts w:cs="Arial"/>
          <w:noProof/>
        </w:rPr>
      </w:pPr>
    </w:p>
    <w:p w14:paraId="6968B0FC" w14:textId="77777777" w:rsidR="00D95C22" w:rsidRPr="003D2384" w:rsidRDefault="00D95C22" w:rsidP="00D95C22">
      <w:pPr>
        <w:spacing w:line="360" w:lineRule="auto"/>
        <w:rPr>
          <w:rFonts w:cs="Arial"/>
          <w:noProof/>
          <w:u w:val="single"/>
        </w:rPr>
      </w:pPr>
      <w:r w:rsidRPr="003D2384">
        <w:rPr>
          <w:rFonts w:cs="Arial"/>
          <w:noProof/>
          <w:u w:val="single"/>
        </w:rPr>
        <w:t>Phishing Simulation:</w:t>
      </w:r>
    </w:p>
    <w:p w14:paraId="705AB000" w14:textId="77777777" w:rsidR="00D95C22" w:rsidRPr="003D2384" w:rsidRDefault="00D95C22" w:rsidP="00D95C22">
      <w:pPr>
        <w:spacing w:line="360" w:lineRule="auto"/>
        <w:rPr>
          <w:rFonts w:cs="Arial"/>
          <w:noProof/>
        </w:rPr>
      </w:pPr>
    </w:p>
    <w:p w14:paraId="621EE4E3" w14:textId="77777777" w:rsidR="00D95C22" w:rsidRPr="003D2384" w:rsidRDefault="00D95C22" w:rsidP="00D95C22">
      <w:pPr>
        <w:spacing w:line="360" w:lineRule="auto"/>
        <w:rPr>
          <w:rFonts w:cs="Arial"/>
          <w:noProof/>
        </w:rPr>
      </w:pPr>
      <w:r w:rsidRPr="003D2384">
        <w:rPr>
          <w:rFonts w:cs="Arial"/>
          <w:noProof/>
        </w:rPr>
        <w:t>Sophos, as part of its security awareness training, offer phishing simulation tools for example phishing campaign. These tools allow organisations to simulate phishing attacks on their employees, helping assess their susceptibility and providing targeted training based on the results.</w:t>
      </w:r>
    </w:p>
    <w:p w14:paraId="563FC017" w14:textId="77777777" w:rsidR="00D95C22" w:rsidRPr="003D2384" w:rsidRDefault="00D95C22" w:rsidP="00D95C22">
      <w:pPr>
        <w:spacing w:line="360" w:lineRule="auto"/>
        <w:rPr>
          <w:rFonts w:cs="Arial"/>
          <w:noProof/>
        </w:rPr>
      </w:pPr>
    </w:p>
    <w:p w14:paraId="66B91436" w14:textId="77777777" w:rsidR="00D95C22" w:rsidRPr="003D2384" w:rsidRDefault="00D95C22" w:rsidP="00D95C22">
      <w:pPr>
        <w:spacing w:line="360" w:lineRule="auto"/>
        <w:rPr>
          <w:rFonts w:cs="Arial"/>
          <w:noProof/>
        </w:rPr>
      </w:pPr>
      <w:r w:rsidRPr="003D2384">
        <w:rPr>
          <w:rFonts w:cs="Arial"/>
          <w:noProof/>
        </w:rPr>
        <w:lastRenderedPageBreak/>
        <w:t>Sophos employs a multi-layered approach to mitigate social engineering and phishing threats. Here are some common strategies and features:</w:t>
      </w:r>
    </w:p>
    <w:p w14:paraId="65493DFF" w14:textId="77777777" w:rsidR="00D95C22" w:rsidRPr="003D2384" w:rsidRDefault="00D95C22" w:rsidP="00D95C22">
      <w:pPr>
        <w:spacing w:line="360" w:lineRule="auto"/>
        <w:rPr>
          <w:rFonts w:cs="Arial"/>
          <w:noProof/>
        </w:rPr>
      </w:pPr>
    </w:p>
    <w:p w14:paraId="45DC4C6F" w14:textId="77777777" w:rsidR="00D95C22" w:rsidRPr="003D2384" w:rsidRDefault="00D95C22" w:rsidP="00D95C22">
      <w:pPr>
        <w:spacing w:line="360" w:lineRule="auto"/>
        <w:rPr>
          <w:rFonts w:cs="Arial"/>
          <w:noProof/>
          <w:u w:val="single"/>
        </w:rPr>
      </w:pPr>
      <w:r w:rsidRPr="003D2384">
        <w:rPr>
          <w:rFonts w:cs="Arial"/>
          <w:noProof/>
          <w:u w:val="single"/>
        </w:rPr>
        <w:t>Email Security:</w:t>
      </w:r>
    </w:p>
    <w:p w14:paraId="2F6D0E46" w14:textId="77777777" w:rsidR="00D95C22" w:rsidRPr="003D2384" w:rsidRDefault="00D95C22" w:rsidP="00D95C22">
      <w:pPr>
        <w:spacing w:line="360" w:lineRule="auto"/>
        <w:rPr>
          <w:rFonts w:cs="Arial"/>
          <w:noProof/>
        </w:rPr>
      </w:pPr>
    </w:p>
    <w:p w14:paraId="05C96601" w14:textId="77777777" w:rsidR="00D95C22" w:rsidRPr="003D2384" w:rsidRDefault="00D95C22" w:rsidP="00D95C22">
      <w:pPr>
        <w:spacing w:line="360" w:lineRule="auto"/>
        <w:rPr>
          <w:rFonts w:cs="Arial"/>
          <w:noProof/>
        </w:rPr>
      </w:pPr>
      <w:r w:rsidRPr="003D2384">
        <w:rPr>
          <w:rFonts w:cs="Arial"/>
          <w:noProof/>
        </w:rPr>
        <w:t>Sophos offers email security solutions that include advanced threat detection and filtering capabilities. This helps in blocking phishing emails before they reach the users' inboxes. These solutions often leverage machine learning and threat intelligence to identify and block malicious content.</w:t>
      </w:r>
    </w:p>
    <w:p w14:paraId="1A5AEE49" w14:textId="77777777" w:rsidR="00D95C22" w:rsidRPr="003D2384" w:rsidRDefault="00D95C22" w:rsidP="00D95C22">
      <w:pPr>
        <w:spacing w:line="360" w:lineRule="auto"/>
        <w:rPr>
          <w:rFonts w:cs="Arial"/>
          <w:noProof/>
        </w:rPr>
      </w:pPr>
    </w:p>
    <w:p w14:paraId="2D7429A8" w14:textId="77777777" w:rsidR="00D95C22" w:rsidRPr="003D2384" w:rsidRDefault="00D95C22" w:rsidP="00D95C22">
      <w:pPr>
        <w:spacing w:line="360" w:lineRule="auto"/>
        <w:rPr>
          <w:rFonts w:cs="Arial"/>
          <w:noProof/>
          <w:u w:val="single"/>
        </w:rPr>
      </w:pPr>
      <w:r w:rsidRPr="003D2384">
        <w:rPr>
          <w:rFonts w:cs="Arial"/>
          <w:noProof/>
          <w:u w:val="single"/>
        </w:rPr>
        <w:t>Anti-Phishing Education:</w:t>
      </w:r>
    </w:p>
    <w:p w14:paraId="5C6EE247" w14:textId="77777777" w:rsidR="00D95C22" w:rsidRPr="003D2384" w:rsidRDefault="00D95C22" w:rsidP="00D95C22">
      <w:pPr>
        <w:spacing w:line="360" w:lineRule="auto"/>
        <w:rPr>
          <w:rFonts w:cs="Arial"/>
          <w:noProof/>
        </w:rPr>
      </w:pPr>
    </w:p>
    <w:p w14:paraId="24EBAC3D" w14:textId="77777777" w:rsidR="00D95C22" w:rsidRPr="003D2384" w:rsidRDefault="00D95C22" w:rsidP="00D95C22">
      <w:pPr>
        <w:spacing w:line="360" w:lineRule="auto"/>
        <w:rPr>
          <w:rFonts w:cs="Arial"/>
          <w:noProof/>
        </w:rPr>
      </w:pPr>
      <w:r w:rsidRPr="003D2384">
        <w:rPr>
          <w:rFonts w:cs="Arial"/>
          <w:noProof/>
        </w:rPr>
        <w:t>Sophos, like many cybersecurity providers, recognizes the importance of user education. Sophos provides resources and tools for organizations to educate their employees about the dangers of phishing and how to recognize and avoid phishing attempts.</w:t>
      </w:r>
    </w:p>
    <w:p w14:paraId="003B6FF7" w14:textId="77777777" w:rsidR="00D95C22" w:rsidRPr="003D2384" w:rsidRDefault="00D95C22" w:rsidP="00D95C22">
      <w:pPr>
        <w:spacing w:line="360" w:lineRule="auto"/>
        <w:rPr>
          <w:rFonts w:cs="Arial"/>
          <w:noProof/>
        </w:rPr>
      </w:pPr>
    </w:p>
    <w:p w14:paraId="0342F501" w14:textId="77777777" w:rsidR="00D95C22" w:rsidRPr="003D2384" w:rsidRDefault="00D95C22" w:rsidP="00D95C22">
      <w:pPr>
        <w:spacing w:line="360" w:lineRule="auto"/>
        <w:rPr>
          <w:rFonts w:cs="Arial"/>
          <w:noProof/>
          <w:u w:val="single"/>
        </w:rPr>
      </w:pPr>
      <w:r w:rsidRPr="003D2384">
        <w:rPr>
          <w:rFonts w:cs="Arial"/>
          <w:noProof/>
          <w:u w:val="single"/>
        </w:rPr>
        <w:t>Phishing Simulation:</w:t>
      </w:r>
    </w:p>
    <w:p w14:paraId="3ABDE987" w14:textId="77777777" w:rsidR="00D95C22" w:rsidRPr="003D2384" w:rsidRDefault="00D95C22" w:rsidP="00D95C22">
      <w:pPr>
        <w:spacing w:line="360" w:lineRule="auto"/>
        <w:rPr>
          <w:rFonts w:cs="Arial"/>
          <w:noProof/>
        </w:rPr>
      </w:pPr>
    </w:p>
    <w:p w14:paraId="22B4B0CE" w14:textId="77777777" w:rsidR="00D95C22" w:rsidRPr="003D2384" w:rsidRDefault="00D95C22" w:rsidP="00D95C22">
      <w:pPr>
        <w:spacing w:line="360" w:lineRule="auto"/>
        <w:rPr>
          <w:rFonts w:cs="Arial"/>
          <w:noProof/>
        </w:rPr>
      </w:pPr>
      <w:r w:rsidRPr="003D2384">
        <w:rPr>
          <w:rFonts w:cs="Arial"/>
          <w:noProof/>
        </w:rPr>
        <w:t>Sophos may offer phishing simulation tools as part of their security awareness training. These tools allow organisations to conduct simulated phishing attacks on their employees to assess their susceptibility to phishing and provide targeted training based on the results.</w:t>
      </w:r>
    </w:p>
    <w:p w14:paraId="08EFA169" w14:textId="77777777" w:rsidR="00D95C22" w:rsidRPr="003D2384" w:rsidRDefault="00D95C22" w:rsidP="00D95C22">
      <w:pPr>
        <w:spacing w:line="360" w:lineRule="auto"/>
        <w:rPr>
          <w:rFonts w:cs="Arial"/>
          <w:noProof/>
        </w:rPr>
      </w:pPr>
    </w:p>
    <w:p w14:paraId="6C0FF310" w14:textId="77777777" w:rsidR="00D95C22" w:rsidRPr="003D2384" w:rsidRDefault="00D95C22" w:rsidP="00D95C22">
      <w:pPr>
        <w:spacing w:line="360" w:lineRule="auto"/>
        <w:rPr>
          <w:rFonts w:cs="Arial"/>
          <w:noProof/>
          <w:u w:val="single"/>
        </w:rPr>
      </w:pPr>
      <w:r w:rsidRPr="003D2384">
        <w:rPr>
          <w:rFonts w:cs="Arial"/>
          <w:noProof/>
          <w:u w:val="single"/>
        </w:rPr>
        <w:t>Endpoint Protection:</w:t>
      </w:r>
    </w:p>
    <w:p w14:paraId="3AEC9650" w14:textId="77777777" w:rsidR="00D95C22" w:rsidRPr="003D2384" w:rsidRDefault="00D95C22" w:rsidP="00D95C22">
      <w:pPr>
        <w:spacing w:line="360" w:lineRule="auto"/>
        <w:rPr>
          <w:rFonts w:cs="Arial"/>
          <w:noProof/>
        </w:rPr>
      </w:pPr>
    </w:p>
    <w:p w14:paraId="214F4B50" w14:textId="77777777" w:rsidR="00D95C22" w:rsidRPr="003D2384" w:rsidRDefault="00D95C22" w:rsidP="00D95C22">
      <w:pPr>
        <w:spacing w:line="360" w:lineRule="auto"/>
        <w:rPr>
          <w:rFonts w:cs="Arial"/>
          <w:noProof/>
        </w:rPr>
      </w:pPr>
      <w:r w:rsidRPr="003D2384">
        <w:rPr>
          <w:rFonts w:cs="Arial"/>
          <w:noProof/>
        </w:rPr>
        <w:t>Sophos provides endpoint protection solutions that include features like advanced threat prevention, web filtering, and behaviour-based analysis. These measures help protect endpoints (computers, servers, and other devices) from malware and phishing attempts.</w:t>
      </w:r>
    </w:p>
    <w:p w14:paraId="7A090424" w14:textId="77777777" w:rsidR="00D95C22" w:rsidRPr="003D2384" w:rsidRDefault="00D95C22" w:rsidP="00D95C22">
      <w:pPr>
        <w:spacing w:line="360" w:lineRule="auto"/>
        <w:rPr>
          <w:rFonts w:cs="Arial"/>
          <w:noProof/>
        </w:rPr>
      </w:pPr>
    </w:p>
    <w:p w14:paraId="46F0CF3D" w14:textId="77777777" w:rsidR="00D95C22" w:rsidRPr="003D2384" w:rsidRDefault="00D95C22" w:rsidP="00D95C22">
      <w:pPr>
        <w:spacing w:line="360" w:lineRule="auto"/>
        <w:rPr>
          <w:rFonts w:cs="Arial"/>
          <w:noProof/>
          <w:u w:val="single"/>
        </w:rPr>
      </w:pPr>
      <w:r w:rsidRPr="003D2384">
        <w:rPr>
          <w:rFonts w:cs="Arial"/>
          <w:noProof/>
          <w:u w:val="single"/>
        </w:rPr>
        <w:t>Web Filtering:</w:t>
      </w:r>
    </w:p>
    <w:p w14:paraId="1F4B423C" w14:textId="77777777" w:rsidR="00D95C22" w:rsidRPr="003D2384" w:rsidRDefault="00D95C22" w:rsidP="00D95C22">
      <w:pPr>
        <w:spacing w:line="360" w:lineRule="auto"/>
        <w:rPr>
          <w:rFonts w:cs="Arial"/>
          <w:noProof/>
        </w:rPr>
      </w:pPr>
    </w:p>
    <w:p w14:paraId="2538C0EE" w14:textId="77777777" w:rsidR="00D95C22" w:rsidRPr="003D2384" w:rsidRDefault="00D95C22" w:rsidP="00D95C22">
      <w:pPr>
        <w:spacing w:line="360" w:lineRule="auto"/>
        <w:rPr>
          <w:rFonts w:cs="Arial"/>
          <w:noProof/>
        </w:rPr>
      </w:pPr>
      <w:r w:rsidRPr="003D2384">
        <w:rPr>
          <w:rFonts w:cs="Arial"/>
          <w:noProof/>
        </w:rPr>
        <w:lastRenderedPageBreak/>
        <w:t>Sophos may incorporate web filtering capabilities to block access to known phishing websites and malicious domains. This helps prevent users from inadvertently visiting websites that may host phishing content.</w:t>
      </w:r>
    </w:p>
    <w:p w14:paraId="0D4E28BB" w14:textId="77777777" w:rsidR="00D95C22" w:rsidRPr="003D2384" w:rsidRDefault="00D95C22" w:rsidP="00D95C22">
      <w:pPr>
        <w:spacing w:line="360" w:lineRule="auto"/>
        <w:rPr>
          <w:rFonts w:cs="Arial"/>
          <w:noProof/>
        </w:rPr>
      </w:pPr>
    </w:p>
    <w:p w14:paraId="0A7D3F3D" w14:textId="77777777" w:rsidR="00D95C22" w:rsidRPr="003D2384" w:rsidRDefault="00D95C22" w:rsidP="00D95C22">
      <w:pPr>
        <w:spacing w:line="360" w:lineRule="auto"/>
        <w:rPr>
          <w:rFonts w:cs="Arial"/>
          <w:noProof/>
          <w:u w:val="single"/>
        </w:rPr>
      </w:pPr>
      <w:r w:rsidRPr="003D2384">
        <w:rPr>
          <w:rFonts w:cs="Arial"/>
          <w:noProof/>
          <w:u w:val="single"/>
        </w:rPr>
        <w:t>Synchronised Security:</w:t>
      </w:r>
    </w:p>
    <w:p w14:paraId="01EFCE92" w14:textId="77777777" w:rsidR="00D95C22" w:rsidRPr="003D2384" w:rsidRDefault="00D95C22" w:rsidP="00D95C22">
      <w:pPr>
        <w:spacing w:line="360" w:lineRule="auto"/>
        <w:rPr>
          <w:rFonts w:cs="Arial"/>
          <w:noProof/>
        </w:rPr>
      </w:pPr>
    </w:p>
    <w:p w14:paraId="67D46E7C" w14:textId="77777777" w:rsidR="00D95C22" w:rsidRPr="003D2384" w:rsidRDefault="00D95C22" w:rsidP="00D95C22">
      <w:pPr>
        <w:spacing w:line="360" w:lineRule="auto"/>
        <w:rPr>
          <w:rFonts w:cs="Arial"/>
          <w:noProof/>
        </w:rPr>
      </w:pPr>
      <w:r w:rsidRPr="003D2384">
        <w:rPr>
          <w:rFonts w:cs="Arial"/>
          <w:noProof/>
        </w:rPr>
        <w:t>Sophos emphasizes a concept known as "Synchronised Security," where different security components within their ecosystem work together to provide a more coordinated and effective defence. This integration helps improve the overall security posture and response to threats, including those related to social engineering.</w:t>
      </w:r>
    </w:p>
    <w:p w14:paraId="5B9F74C6" w14:textId="77777777" w:rsidR="00D95C22" w:rsidRPr="003D2384" w:rsidRDefault="00D95C22" w:rsidP="00D95C22">
      <w:pPr>
        <w:spacing w:line="360" w:lineRule="auto"/>
        <w:rPr>
          <w:rFonts w:cs="Arial"/>
          <w:noProof/>
        </w:rPr>
      </w:pPr>
    </w:p>
    <w:p w14:paraId="0F4FA5BA" w14:textId="77777777" w:rsidR="00D95C22" w:rsidRPr="003D2384" w:rsidRDefault="00D95C22" w:rsidP="00D95C22">
      <w:pPr>
        <w:spacing w:line="360" w:lineRule="auto"/>
        <w:rPr>
          <w:rFonts w:cs="Arial"/>
          <w:noProof/>
          <w:u w:val="single"/>
        </w:rPr>
      </w:pPr>
      <w:r w:rsidRPr="003D2384">
        <w:rPr>
          <w:rFonts w:cs="Arial"/>
          <w:noProof/>
          <w:u w:val="single"/>
        </w:rPr>
        <w:t>Threat Intelligence:</w:t>
      </w:r>
    </w:p>
    <w:p w14:paraId="7D958338" w14:textId="77777777" w:rsidR="00D95C22" w:rsidRPr="003D2384" w:rsidRDefault="00D95C22" w:rsidP="00D95C22">
      <w:pPr>
        <w:spacing w:line="360" w:lineRule="auto"/>
        <w:rPr>
          <w:rFonts w:cs="Arial"/>
          <w:noProof/>
        </w:rPr>
      </w:pPr>
    </w:p>
    <w:p w14:paraId="6BD7F374" w14:textId="77777777" w:rsidR="00D95C22" w:rsidRPr="003D2384" w:rsidRDefault="00D95C22" w:rsidP="00D95C22">
      <w:pPr>
        <w:spacing w:line="360" w:lineRule="auto"/>
        <w:rPr>
          <w:rFonts w:cs="Arial"/>
          <w:noProof/>
        </w:rPr>
      </w:pPr>
      <w:r w:rsidRPr="003D2384">
        <w:rPr>
          <w:rFonts w:cs="Arial"/>
          <w:noProof/>
        </w:rPr>
        <w:t>Sophos utilises threat intelligence feeds to stay updated on the latest phishing campaigns, tactics, and techniques. This information is used to enhance the detection capabilities of their security solutions.</w:t>
      </w:r>
    </w:p>
    <w:p w14:paraId="56A38993" w14:textId="77777777" w:rsidR="00D95C22" w:rsidRPr="003D2384" w:rsidRDefault="00D95C22" w:rsidP="00D95C22">
      <w:pPr>
        <w:spacing w:line="360" w:lineRule="auto"/>
        <w:rPr>
          <w:rFonts w:cs="Arial"/>
          <w:noProof/>
        </w:rPr>
      </w:pPr>
    </w:p>
    <w:p w14:paraId="5AE19D8C" w14:textId="77777777" w:rsidR="00D95C22" w:rsidRPr="003D2384" w:rsidRDefault="00D95C22" w:rsidP="00D95C22">
      <w:pPr>
        <w:spacing w:line="360" w:lineRule="auto"/>
        <w:rPr>
          <w:rFonts w:cs="Arial"/>
          <w:noProof/>
        </w:rPr>
      </w:pPr>
      <w:r w:rsidRPr="003D2384">
        <w:rPr>
          <w:rFonts w:cs="Arial"/>
          <w:noProof/>
        </w:rPr>
        <w:t xml:space="preserve">Effectiveness can vary based on various factors, including the specific Sophos products deployed, the organisation's security policies, and the level of user awareness and training. </w:t>
      </w:r>
    </w:p>
    <w:p w14:paraId="1C65F933" w14:textId="77777777" w:rsidR="00D95C22" w:rsidRPr="003D2384" w:rsidRDefault="00D95C22" w:rsidP="00D95C22">
      <w:pPr>
        <w:spacing w:line="360" w:lineRule="auto"/>
        <w:rPr>
          <w:rFonts w:cs="Arial"/>
          <w:noProof/>
        </w:rPr>
      </w:pPr>
    </w:p>
    <w:p w14:paraId="0F15DE3D" w14:textId="77777777" w:rsidR="00D95C22" w:rsidRPr="00F4511F" w:rsidRDefault="00D95C22" w:rsidP="00D95C22">
      <w:pPr>
        <w:spacing w:line="360" w:lineRule="auto"/>
        <w:rPr>
          <w:rFonts w:cs="Arial"/>
          <w:noProof/>
        </w:rPr>
      </w:pPr>
      <w:r w:rsidRPr="00F4511F">
        <w:rPr>
          <w:rFonts w:cs="Arial"/>
          <w:noProof/>
        </w:rPr>
        <w:t>No security solution can provide 100% protection, and a comprehensive cybersecurity strategy often involves a combination of technical measures, user education, and proactive monitoring.</w:t>
      </w:r>
    </w:p>
    <w:p w14:paraId="54FB934A" w14:textId="77777777" w:rsidR="00D95C22" w:rsidRPr="003D2384" w:rsidRDefault="00D95C22" w:rsidP="00D95C22">
      <w:pPr>
        <w:spacing w:line="360" w:lineRule="auto"/>
        <w:rPr>
          <w:rFonts w:cs="Arial"/>
          <w:noProof/>
        </w:rPr>
      </w:pPr>
    </w:p>
    <w:p w14:paraId="524E6283" w14:textId="77777777" w:rsidR="00D95C22" w:rsidRPr="003D2384" w:rsidRDefault="00D95C22" w:rsidP="00D95C22">
      <w:pPr>
        <w:spacing w:line="360" w:lineRule="auto"/>
        <w:rPr>
          <w:rFonts w:cs="Arial"/>
          <w:noProof/>
        </w:rPr>
      </w:pPr>
    </w:p>
    <w:p w14:paraId="24261342" w14:textId="77777777" w:rsidR="00D95C22" w:rsidRPr="00F4511F" w:rsidRDefault="00D95C22" w:rsidP="00D95C22">
      <w:pPr>
        <w:pStyle w:val="ListParagraph"/>
        <w:numPr>
          <w:ilvl w:val="0"/>
          <w:numId w:val="25"/>
        </w:numPr>
        <w:spacing w:line="360" w:lineRule="auto"/>
        <w:jc w:val="left"/>
        <w:rPr>
          <w:rFonts w:cs="Arial"/>
          <w:noProof/>
          <w:color w:val="538135" w:themeColor="accent6" w:themeShade="BF"/>
        </w:rPr>
      </w:pPr>
      <w:r w:rsidRPr="00F4511F">
        <w:rPr>
          <w:rFonts w:cs="Arial"/>
          <w:noProof/>
          <w:color w:val="538135" w:themeColor="accent6" w:themeShade="BF"/>
        </w:rPr>
        <w:t>To what extent does a lack of social engineering training reduce the effectiveness of Sophos?</w:t>
      </w:r>
    </w:p>
    <w:p w14:paraId="63BD9262" w14:textId="77777777" w:rsidR="00D95C22" w:rsidRPr="003D2384" w:rsidRDefault="00D95C22" w:rsidP="00D95C22">
      <w:pPr>
        <w:spacing w:line="360" w:lineRule="auto"/>
        <w:rPr>
          <w:rFonts w:cs="Arial"/>
          <w:noProof/>
        </w:rPr>
      </w:pPr>
    </w:p>
    <w:p w14:paraId="7AA59769" w14:textId="77777777" w:rsidR="00D95C22" w:rsidRPr="003D2384" w:rsidRDefault="00D95C22" w:rsidP="00D95C22">
      <w:pPr>
        <w:spacing w:line="360" w:lineRule="auto"/>
        <w:rPr>
          <w:rFonts w:cs="Arial"/>
          <w:noProof/>
        </w:rPr>
      </w:pPr>
      <w:r w:rsidRPr="003D2384">
        <w:rPr>
          <w:rFonts w:cs="Arial"/>
          <w:noProof/>
        </w:rPr>
        <w:t>Social engineering training plays a crucial role in enhancing the overall security posture of an organisation, and its absence can impact the effectiveness of security solutions, including Sophos.</w:t>
      </w:r>
    </w:p>
    <w:p w14:paraId="3DAE80DE" w14:textId="77777777" w:rsidR="00D95C22" w:rsidRPr="003D2384" w:rsidRDefault="00D95C22" w:rsidP="00D95C22">
      <w:pPr>
        <w:spacing w:line="360" w:lineRule="auto"/>
        <w:rPr>
          <w:rFonts w:cs="Arial"/>
          <w:noProof/>
        </w:rPr>
      </w:pPr>
    </w:p>
    <w:p w14:paraId="6A92A9E0" w14:textId="77777777" w:rsidR="00D95C22" w:rsidRPr="003D2384" w:rsidRDefault="00D95C22" w:rsidP="00D95C22">
      <w:pPr>
        <w:spacing w:line="360" w:lineRule="auto"/>
        <w:rPr>
          <w:rFonts w:cs="Arial"/>
          <w:b/>
          <w:bCs/>
          <w:noProof/>
          <w:color w:val="FF0000"/>
        </w:rPr>
      </w:pPr>
      <w:r w:rsidRPr="003D2384">
        <w:rPr>
          <w:rFonts w:cs="Arial"/>
          <w:noProof/>
        </w:rPr>
        <w:lastRenderedPageBreak/>
        <w:t xml:space="preserve">While Sophos provides advanced endpoint protection and other security features to defend against various threats, including those involving social engineering, </w:t>
      </w:r>
      <w:r w:rsidRPr="003D2384">
        <w:rPr>
          <w:rFonts w:cs="Arial"/>
          <w:b/>
          <w:bCs/>
          <w:noProof/>
          <w:color w:val="FF0000"/>
        </w:rPr>
        <w:t>the human element remains a significant factor in cybersecurity.</w:t>
      </w:r>
    </w:p>
    <w:p w14:paraId="178BDF6D" w14:textId="77777777" w:rsidR="00D95C22" w:rsidRDefault="00D95C22" w:rsidP="00D95C22">
      <w:pPr>
        <w:spacing w:line="360" w:lineRule="auto"/>
        <w:rPr>
          <w:rFonts w:cs="Arial"/>
          <w:noProof/>
          <w:color w:val="538135" w:themeColor="accent6" w:themeShade="BF"/>
        </w:rPr>
      </w:pPr>
    </w:p>
    <w:p w14:paraId="6C072566" w14:textId="77777777" w:rsidR="00D95C22" w:rsidRPr="00F4511F" w:rsidRDefault="00D95C22" w:rsidP="00D95C22">
      <w:pPr>
        <w:pStyle w:val="ListParagraph"/>
        <w:numPr>
          <w:ilvl w:val="0"/>
          <w:numId w:val="25"/>
        </w:numPr>
        <w:spacing w:line="360" w:lineRule="auto"/>
        <w:jc w:val="left"/>
        <w:rPr>
          <w:rFonts w:cs="Arial"/>
          <w:noProof/>
          <w:color w:val="538135" w:themeColor="accent6" w:themeShade="BF"/>
        </w:rPr>
      </w:pPr>
      <w:r w:rsidRPr="00F4511F">
        <w:rPr>
          <w:rFonts w:cs="Arial"/>
          <w:noProof/>
          <w:color w:val="538135" w:themeColor="accent6" w:themeShade="BF"/>
        </w:rPr>
        <w:t>What would you recommend to the business to improve their awareness of social engineering threats, or their cybersecurity profile as a whole?</w:t>
      </w:r>
    </w:p>
    <w:p w14:paraId="69329ADC" w14:textId="77777777" w:rsidR="00D95C22" w:rsidRPr="003D2384" w:rsidRDefault="00D95C22" w:rsidP="00D95C22">
      <w:pPr>
        <w:spacing w:line="360" w:lineRule="auto"/>
        <w:rPr>
          <w:rFonts w:cs="Arial"/>
          <w:noProof/>
        </w:rPr>
      </w:pPr>
    </w:p>
    <w:p w14:paraId="556BDDD6" w14:textId="77777777" w:rsidR="00D95C22" w:rsidRPr="003D2384" w:rsidRDefault="00D95C22" w:rsidP="00D95C22">
      <w:pPr>
        <w:spacing w:line="360" w:lineRule="auto"/>
        <w:rPr>
          <w:rFonts w:cs="Arial"/>
          <w:noProof/>
        </w:rPr>
      </w:pPr>
      <w:r w:rsidRPr="003D2384">
        <w:rPr>
          <w:rFonts w:cs="Arial"/>
          <w:noProof/>
        </w:rPr>
        <w:t>Cybersecurity is an ongoing process, and a combination of proactive measures, user education, and technology solutions is essential for creating a robust defence against social engineering and other cyber threats.</w:t>
      </w:r>
    </w:p>
    <w:p w14:paraId="262A3482" w14:textId="77777777" w:rsidR="00D95C22" w:rsidRPr="003D2384" w:rsidRDefault="00D95C22" w:rsidP="00D95C22">
      <w:pPr>
        <w:spacing w:line="360" w:lineRule="auto"/>
        <w:rPr>
          <w:rFonts w:cs="Arial"/>
          <w:noProof/>
        </w:rPr>
      </w:pPr>
    </w:p>
    <w:p w14:paraId="3C2D29EE" w14:textId="77777777" w:rsidR="00D95C22" w:rsidRPr="003D2384" w:rsidRDefault="00D95C22" w:rsidP="00D95C22">
      <w:pPr>
        <w:spacing w:line="360" w:lineRule="auto"/>
        <w:rPr>
          <w:rFonts w:cs="Arial"/>
          <w:noProof/>
        </w:rPr>
      </w:pPr>
      <w:r w:rsidRPr="003D2384">
        <w:rPr>
          <w:rFonts w:cs="Arial"/>
          <w:noProof/>
        </w:rPr>
        <w:t>Regularly reassess and update security strategies to address emerging risks.</w:t>
      </w:r>
    </w:p>
    <w:p w14:paraId="2BAE6CF9" w14:textId="77777777" w:rsidR="00D95C22" w:rsidRPr="003D2384" w:rsidRDefault="00D95C22" w:rsidP="00D95C22">
      <w:pPr>
        <w:spacing w:line="360" w:lineRule="auto"/>
        <w:rPr>
          <w:rFonts w:cs="Arial"/>
          <w:noProof/>
        </w:rPr>
      </w:pPr>
    </w:p>
    <w:p w14:paraId="5D975A4E" w14:textId="77777777" w:rsidR="00D95C22" w:rsidRPr="003D2384" w:rsidRDefault="00D95C22" w:rsidP="00D95C22">
      <w:pPr>
        <w:spacing w:line="360" w:lineRule="auto"/>
        <w:rPr>
          <w:rFonts w:cs="Arial"/>
          <w:noProof/>
        </w:rPr>
      </w:pPr>
      <w:r w:rsidRPr="003D2384">
        <w:rPr>
          <w:rFonts w:cs="Arial"/>
          <w:noProof/>
        </w:rPr>
        <w:t>Improving awareness of social engineering threats and enhancing overall cybersecurity posture is crucial for any business.</w:t>
      </w:r>
    </w:p>
    <w:p w14:paraId="127057FA" w14:textId="77777777" w:rsidR="00D95C22" w:rsidRPr="003D2384" w:rsidRDefault="00D95C22" w:rsidP="00D95C22">
      <w:pPr>
        <w:spacing w:line="360" w:lineRule="auto"/>
        <w:rPr>
          <w:rFonts w:cs="Arial"/>
          <w:noProof/>
        </w:rPr>
      </w:pPr>
    </w:p>
    <w:p w14:paraId="7AEBCC09" w14:textId="77777777" w:rsidR="00D95C22" w:rsidRPr="003D2384" w:rsidRDefault="00D95C22" w:rsidP="00D95C22">
      <w:pPr>
        <w:spacing w:line="360" w:lineRule="auto"/>
        <w:rPr>
          <w:rFonts w:cs="Arial"/>
          <w:noProof/>
        </w:rPr>
      </w:pPr>
      <w:r w:rsidRPr="003D2384">
        <w:rPr>
          <w:rFonts w:cs="Arial"/>
          <w:noProof/>
        </w:rPr>
        <w:t>Here are some recommendations:</w:t>
      </w:r>
    </w:p>
    <w:p w14:paraId="42FF7AA4" w14:textId="77777777" w:rsidR="00D95C22" w:rsidRPr="003D2384" w:rsidRDefault="00D95C22" w:rsidP="00D95C22">
      <w:pPr>
        <w:spacing w:line="360" w:lineRule="auto"/>
        <w:rPr>
          <w:rFonts w:cs="Arial"/>
          <w:noProof/>
        </w:rPr>
      </w:pPr>
    </w:p>
    <w:p w14:paraId="5E10CBB4" w14:textId="77777777" w:rsidR="00D95C22" w:rsidRPr="003D2384" w:rsidRDefault="00D95C22" w:rsidP="00D95C22">
      <w:pPr>
        <w:spacing w:line="360" w:lineRule="auto"/>
        <w:rPr>
          <w:rFonts w:cs="Arial"/>
          <w:noProof/>
        </w:rPr>
      </w:pPr>
    </w:p>
    <w:p w14:paraId="4563A855" w14:textId="77777777" w:rsidR="00D95C22" w:rsidRPr="003D2384" w:rsidRDefault="00D95C22" w:rsidP="00D95C22">
      <w:pPr>
        <w:spacing w:line="360" w:lineRule="auto"/>
        <w:rPr>
          <w:rFonts w:cs="Arial"/>
          <w:noProof/>
          <w:u w:val="single"/>
        </w:rPr>
      </w:pPr>
      <w:r w:rsidRPr="003D2384">
        <w:rPr>
          <w:rFonts w:cs="Arial"/>
          <w:noProof/>
          <w:u w:val="single"/>
        </w:rPr>
        <w:t>Implement Security Awareness Training:</w:t>
      </w:r>
    </w:p>
    <w:p w14:paraId="1B3DACF5" w14:textId="77777777" w:rsidR="00D95C22" w:rsidRPr="003D2384" w:rsidRDefault="00D95C22" w:rsidP="00D95C22">
      <w:pPr>
        <w:spacing w:line="360" w:lineRule="auto"/>
        <w:rPr>
          <w:rFonts w:cs="Arial"/>
          <w:noProof/>
        </w:rPr>
      </w:pPr>
    </w:p>
    <w:p w14:paraId="2820F1F2" w14:textId="77777777" w:rsidR="00D95C22" w:rsidRPr="003D2384" w:rsidRDefault="00D95C22" w:rsidP="00D95C22">
      <w:pPr>
        <w:spacing w:line="360" w:lineRule="auto"/>
        <w:rPr>
          <w:rFonts w:cs="Arial"/>
          <w:noProof/>
        </w:rPr>
      </w:pPr>
      <w:r w:rsidRPr="003D2384">
        <w:rPr>
          <w:rFonts w:cs="Arial"/>
          <w:noProof/>
        </w:rPr>
        <w:t>Provide regular security awareness training for all employees to educate them about common social engineering tactics, such as phishing, pretexting, and baiting. Include real-world examples and scenarios to make the training more relevant.</w:t>
      </w:r>
    </w:p>
    <w:p w14:paraId="12EE9A92" w14:textId="77777777" w:rsidR="00D95C22" w:rsidRPr="003D2384" w:rsidRDefault="00D95C22" w:rsidP="00D95C22">
      <w:pPr>
        <w:spacing w:line="360" w:lineRule="auto"/>
        <w:rPr>
          <w:rFonts w:cs="Arial"/>
          <w:noProof/>
        </w:rPr>
      </w:pPr>
    </w:p>
    <w:p w14:paraId="66AC9BB8" w14:textId="77777777" w:rsidR="00D95C22" w:rsidRPr="003D2384" w:rsidRDefault="00D95C22" w:rsidP="00D95C22">
      <w:pPr>
        <w:spacing w:line="360" w:lineRule="auto"/>
        <w:rPr>
          <w:rFonts w:cs="Arial"/>
          <w:noProof/>
          <w:u w:val="single"/>
        </w:rPr>
      </w:pPr>
      <w:r w:rsidRPr="003D2384">
        <w:rPr>
          <w:rFonts w:cs="Arial"/>
          <w:noProof/>
          <w:u w:val="single"/>
        </w:rPr>
        <w:t>Conduct Phishing Simulations:</w:t>
      </w:r>
    </w:p>
    <w:p w14:paraId="06DEC308" w14:textId="77777777" w:rsidR="00D95C22" w:rsidRPr="003D2384" w:rsidRDefault="00D95C22" w:rsidP="00D95C22">
      <w:pPr>
        <w:spacing w:line="360" w:lineRule="auto"/>
        <w:rPr>
          <w:rFonts w:cs="Arial"/>
          <w:noProof/>
        </w:rPr>
      </w:pPr>
    </w:p>
    <w:p w14:paraId="2AECAD93" w14:textId="77777777" w:rsidR="00D95C22" w:rsidRPr="003D2384" w:rsidRDefault="00D95C22" w:rsidP="00D95C22">
      <w:pPr>
        <w:spacing w:line="360" w:lineRule="auto"/>
        <w:rPr>
          <w:rFonts w:cs="Arial"/>
          <w:noProof/>
        </w:rPr>
      </w:pPr>
      <w:r w:rsidRPr="003D2384">
        <w:rPr>
          <w:rFonts w:cs="Arial"/>
          <w:noProof/>
        </w:rPr>
        <w:t>Perform periodic phishing simulations to assess the effectiveness of training and identify areas for improvement. Simulated phishing attacks can help employees recognise and avoid falling victim to actual threats.</w:t>
      </w:r>
    </w:p>
    <w:p w14:paraId="54CBA58F" w14:textId="77777777" w:rsidR="00D95C22" w:rsidRPr="003D2384" w:rsidRDefault="00D95C22" w:rsidP="00D95C22">
      <w:pPr>
        <w:spacing w:line="360" w:lineRule="auto"/>
        <w:rPr>
          <w:rFonts w:cs="Arial"/>
          <w:noProof/>
        </w:rPr>
      </w:pPr>
    </w:p>
    <w:p w14:paraId="239B51E4" w14:textId="77777777" w:rsidR="00D95C22" w:rsidRPr="003D2384" w:rsidRDefault="00D95C22" w:rsidP="00D95C22">
      <w:pPr>
        <w:spacing w:line="360" w:lineRule="auto"/>
        <w:rPr>
          <w:rFonts w:cs="Arial"/>
          <w:noProof/>
          <w:u w:val="single"/>
        </w:rPr>
      </w:pPr>
      <w:r w:rsidRPr="003D2384">
        <w:rPr>
          <w:rFonts w:cs="Arial"/>
          <w:noProof/>
          <w:u w:val="single"/>
        </w:rPr>
        <w:t>Establish a Strong Security Culture:</w:t>
      </w:r>
    </w:p>
    <w:p w14:paraId="18A163BC" w14:textId="77777777" w:rsidR="00D95C22" w:rsidRPr="003D2384" w:rsidRDefault="00D95C22" w:rsidP="00D95C22">
      <w:pPr>
        <w:spacing w:line="360" w:lineRule="auto"/>
        <w:rPr>
          <w:rFonts w:cs="Arial"/>
          <w:noProof/>
        </w:rPr>
      </w:pPr>
    </w:p>
    <w:p w14:paraId="027BD6DA" w14:textId="77777777" w:rsidR="00D95C22" w:rsidRPr="003D2384" w:rsidRDefault="00D95C22" w:rsidP="00D95C22">
      <w:pPr>
        <w:spacing w:line="360" w:lineRule="auto"/>
        <w:rPr>
          <w:rFonts w:cs="Arial"/>
          <w:noProof/>
        </w:rPr>
      </w:pPr>
      <w:r w:rsidRPr="003D2384">
        <w:rPr>
          <w:rFonts w:cs="Arial"/>
          <w:noProof/>
        </w:rPr>
        <w:t>Foster a culture of cybersecurity awareness throughout the organisation. Encourage employees to be proactive in reporting suspicious activities and make them aware of the critical role they play in maintaining a secure environment.</w:t>
      </w:r>
    </w:p>
    <w:p w14:paraId="63EE1B78" w14:textId="77777777" w:rsidR="00D95C22" w:rsidRPr="003D2384" w:rsidRDefault="00D95C22" w:rsidP="00D95C22">
      <w:pPr>
        <w:spacing w:line="360" w:lineRule="auto"/>
        <w:rPr>
          <w:rFonts w:cs="Arial"/>
          <w:noProof/>
        </w:rPr>
      </w:pPr>
      <w:r w:rsidRPr="003D2384">
        <w:rPr>
          <w:rFonts w:cs="Arial"/>
          <w:noProof/>
        </w:rPr>
        <w:t>Use Multi-Factor Authentication (MFA):</w:t>
      </w:r>
    </w:p>
    <w:p w14:paraId="40A0C63A" w14:textId="77777777" w:rsidR="00D95C22" w:rsidRPr="003D2384" w:rsidRDefault="00D95C22" w:rsidP="00D95C22">
      <w:pPr>
        <w:spacing w:line="360" w:lineRule="auto"/>
        <w:rPr>
          <w:rFonts w:cs="Arial"/>
          <w:noProof/>
        </w:rPr>
      </w:pPr>
    </w:p>
    <w:p w14:paraId="72E184AC" w14:textId="77777777" w:rsidR="00D95C22" w:rsidRPr="003D2384" w:rsidRDefault="00D95C22" w:rsidP="00D95C22">
      <w:pPr>
        <w:spacing w:line="360" w:lineRule="auto"/>
        <w:rPr>
          <w:rFonts w:cs="Arial"/>
          <w:noProof/>
        </w:rPr>
      </w:pPr>
      <w:r w:rsidRPr="003D2384">
        <w:rPr>
          <w:rFonts w:cs="Arial"/>
          <w:noProof/>
        </w:rPr>
        <w:t>Implement multi-factor authentication wherever possible to add an extra layer of security, especially for accessing sensitive systems and data. This helps protect against unauthorised access even if credentials are compromised.</w:t>
      </w:r>
    </w:p>
    <w:p w14:paraId="50ABA003" w14:textId="77777777" w:rsidR="00D95C22" w:rsidRPr="003D2384" w:rsidRDefault="00D95C22" w:rsidP="00D95C22">
      <w:pPr>
        <w:spacing w:line="360" w:lineRule="auto"/>
        <w:rPr>
          <w:rFonts w:cs="Arial"/>
          <w:noProof/>
        </w:rPr>
      </w:pPr>
    </w:p>
    <w:p w14:paraId="632671B9" w14:textId="77777777" w:rsidR="00D95C22" w:rsidRPr="003D2384" w:rsidRDefault="00D95C22" w:rsidP="00D95C22">
      <w:pPr>
        <w:spacing w:line="360" w:lineRule="auto"/>
        <w:rPr>
          <w:rFonts w:cs="Arial"/>
          <w:noProof/>
          <w:u w:val="single"/>
        </w:rPr>
      </w:pPr>
      <w:r w:rsidRPr="003D2384">
        <w:rPr>
          <w:rFonts w:cs="Arial"/>
          <w:noProof/>
          <w:u w:val="single"/>
        </w:rPr>
        <w:t>Regularly Update and Patch Systems:</w:t>
      </w:r>
    </w:p>
    <w:p w14:paraId="54E5AFDB" w14:textId="77777777" w:rsidR="00D95C22" w:rsidRPr="003D2384" w:rsidRDefault="00D95C22" w:rsidP="00D95C22">
      <w:pPr>
        <w:spacing w:line="360" w:lineRule="auto"/>
        <w:rPr>
          <w:rFonts w:cs="Arial"/>
          <w:noProof/>
        </w:rPr>
      </w:pPr>
    </w:p>
    <w:p w14:paraId="0A9842BF" w14:textId="77777777" w:rsidR="00D95C22" w:rsidRPr="003D2384" w:rsidRDefault="00D95C22" w:rsidP="00D95C22">
      <w:pPr>
        <w:spacing w:line="360" w:lineRule="auto"/>
        <w:rPr>
          <w:rFonts w:cs="Arial"/>
          <w:noProof/>
        </w:rPr>
      </w:pPr>
      <w:r w:rsidRPr="003D2384">
        <w:rPr>
          <w:rFonts w:cs="Arial"/>
          <w:noProof/>
        </w:rPr>
        <w:t>Keep all software, operating systems, and applications up to date with the latest security patches. Regular updates help address vulnerabilities that could be exploited by attackers.</w:t>
      </w:r>
    </w:p>
    <w:p w14:paraId="0E45593B" w14:textId="77777777" w:rsidR="00D95C22" w:rsidRPr="003D2384" w:rsidRDefault="00D95C22" w:rsidP="00D95C22">
      <w:pPr>
        <w:spacing w:line="360" w:lineRule="auto"/>
        <w:rPr>
          <w:rFonts w:cs="Arial"/>
          <w:noProof/>
        </w:rPr>
      </w:pPr>
    </w:p>
    <w:p w14:paraId="157CD69F" w14:textId="77777777" w:rsidR="00D95C22" w:rsidRPr="003D2384" w:rsidRDefault="00D95C22" w:rsidP="00D95C22">
      <w:pPr>
        <w:spacing w:line="360" w:lineRule="auto"/>
        <w:rPr>
          <w:rFonts w:cs="Arial"/>
          <w:noProof/>
          <w:u w:val="single"/>
        </w:rPr>
      </w:pPr>
      <w:r w:rsidRPr="003D2384">
        <w:rPr>
          <w:rFonts w:cs="Arial"/>
          <w:noProof/>
          <w:u w:val="single"/>
        </w:rPr>
        <w:t>Endpoint Protection:</w:t>
      </w:r>
    </w:p>
    <w:p w14:paraId="71424F5A" w14:textId="77777777" w:rsidR="00D95C22" w:rsidRPr="003D2384" w:rsidRDefault="00D95C22" w:rsidP="00D95C22">
      <w:pPr>
        <w:spacing w:line="360" w:lineRule="auto"/>
        <w:rPr>
          <w:rFonts w:cs="Arial"/>
          <w:noProof/>
        </w:rPr>
      </w:pPr>
    </w:p>
    <w:p w14:paraId="17EB1560" w14:textId="77777777" w:rsidR="00D95C22" w:rsidRPr="003D2384" w:rsidRDefault="00D95C22" w:rsidP="00D95C22">
      <w:pPr>
        <w:spacing w:line="360" w:lineRule="auto"/>
        <w:rPr>
          <w:rFonts w:cs="Arial"/>
          <w:noProof/>
        </w:rPr>
      </w:pPr>
      <w:r w:rsidRPr="003D2384">
        <w:rPr>
          <w:rFonts w:cs="Arial"/>
          <w:noProof/>
        </w:rPr>
        <w:t>Deploy advanced endpoint protection solutions to defend against malware, ransomware, and other threats. Solutions like antivirus software, intrusion detection/prevention, and behaviour-based analysis can enhance overall endpoint security.</w:t>
      </w:r>
    </w:p>
    <w:p w14:paraId="309FCA16" w14:textId="77777777" w:rsidR="00D95C22" w:rsidRPr="003D2384" w:rsidRDefault="00D95C22" w:rsidP="00D95C22">
      <w:pPr>
        <w:spacing w:line="360" w:lineRule="auto"/>
        <w:rPr>
          <w:rFonts w:cs="Arial"/>
          <w:noProof/>
        </w:rPr>
      </w:pPr>
    </w:p>
    <w:p w14:paraId="7D186908" w14:textId="77777777" w:rsidR="00D95C22" w:rsidRPr="003D2384" w:rsidRDefault="00D95C22" w:rsidP="00D95C22">
      <w:pPr>
        <w:spacing w:line="360" w:lineRule="auto"/>
        <w:rPr>
          <w:rFonts w:cs="Arial"/>
          <w:noProof/>
          <w:u w:val="single"/>
        </w:rPr>
      </w:pPr>
      <w:r w:rsidRPr="003D2384">
        <w:rPr>
          <w:rFonts w:cs="Arial"/>
          <w:noProof/>
          <w:u w:val="single"/>
        </w:rPr>
        <w:t>Network Security:</w:t>
      </w:r>
    </w:p>
    <w:p w14:paraId="2C825D35" w14:textId="77777777" w:rsidR="00D95C22" w:rsidRPr="003D2384" w:rsidRDefault="00D95C22" w:rsidP="00D95C22">
      <w:pPr>
        <w:spacing w:line="360" w:lineRule="auto"/>
        <w:rPr>
          <w:rFonts w:cs="Arial"/>
          <w:noProof/>
        </w:rPr>
      </w:pPr>
    </w:p>
    <w:p w14:paraId="203E7320" w14:textId="77777777" w:rsidR="00D95C22" w:rsidRPr="003D2384" w:rsidRDefault="00D95C22" w:rsidP="00D95C22">
      <w:pPr>
        <w:spacing w:line="360" w:lineRule="auto"/>
        <w:rPr>
          <w:rFonts w:cs="Arial"/>
          <w:noProof/>
        </w:rPr>
      </w:pPr>
      <w:r w:rsidRPr="003D2384">
        <w:rPr>
          <w:rFonts w:cs="Arial"/>
          <w:noProof/>
        </w:rPr>
        <w:t>Implement robust network security measures, including firewalls, intrusion detection/prevention systems, and secure Wi-Fi configurations. This helps protect the organisation's network infrastructure from various cyber threats.</w:t>
      </w:r>
    </w:p>
    <w:p w14:paraId="16D3674C" w14:textId="77777777" w:rsidR="00D95C22" w:rsidRPr="003D2384" w:rsidRDefault="00D95C22" w:rsidP="00D95C22">
      <w:pPr>
        <w:spacing w:line="360" w:lineRule="auto"/>
        <w:rPr>
          <w:rFonts w:cs="Arial"/>
          <w:noProof/>
        </w:rPr>
      </w:pPr>
    </w:p>
    <w:p w14:paraId="472E8BD3" w14:textId="77777777" w:rsidR="00D95C22" w:rsidRPr="003D2384" w:rsidRDefault="00D95C22" w:rsidP="00D95C22">
      <w:pPr>
        <w:spacing w:line="360" w:lineRule="auto"/>
        <w:rPr>
          <w:rFonts w:cs="Arial"/>
          <w:noProof/>
          <w:u w:val="single"/>
        </w:rPr>
      </w:pPr>
      <w:r w:rsidRPr="003D2384">
        <w:rPr>
          <w:rFonts w:cs="Arial"/>
          <w:noProof/>
          <w:u w:val="single"/>
        </w:rPr>
        <w:t>Secure Email Gateways:</w:t>
      </w:r>
    </w:p>
    <w:p w14:paraId="5FB706DA" w14:textId="77777777" w:rsidR="00D95C22" w:rsidRPr="003D2384" w:rsidRDefault="00D95C22" w:rsidP="00D95C22">
      <w:pPr>
        <w:spacing w:line="360" w:lineRule="auto"/>
        <w:rPr>
          <w:rFonts w:cs="Arial"/>
          <w:noProof/>
        </w:rPr>
      </w:pPr>
    </w:p>
    <w:p w14:paraId="0B8EB3F0" w14:textId="77777777" w:rsidR="00D95C22" w:rsidRPr="003D2384" w:rsidRDefault="00D95C22" w:rsidP="00D95C22">
      <w:pPr>
        <w:spacing w:line="360" w:lineRule="auto"/>
        <w:rPr>
          <w:rFonts w:cs="Arial"/>
          <w:noProof/>
        </w:rPr>
      </w:pPr>
      <w:r w:rsidRPr="003D2384">
        <w:rPr>
          <w:rFonts w:cs="Arial"/>
          <w:noProof/>
        </w:rPr>
        <w:lastRenderedPageBreak/>
        <w:t>Use secure email gateways to filter out malicious emails, phishing attempts, and other email-borne threats. This helps prevent employees from falling victim to social engineering attacks delivered through email.</w:t>
      </w:r>
    </w:p>
    <w:p w14:paraId="7C99B063" w14:textId="77777777" w:rsidR="00D95C22" w:rsidRPr="003D2384" w:rsidRDefault="00D95C22" w:rsidP="00D95C22">
      <w:pPr>
        <w:spacing w:line="360" w:lineRule="auto"/>
        <w:rPr>
          <w:rFonts w:cs="Arial"/>
          <w:noProof/>
        </w:rPr>
      </w:pPr>
    </w:p>
    <w:p w14:paraId="2F10BAA1" w14:textId="77777777" w:rsidR="00D95C22" w:rsidRPr="003D2384" w:rsidRDefault="00D95C22" w:rsidP="00D95C22">
      <w:pPr>
        <w:spacing w:line="360" w:lineRule="auto"/>
        <w:rPr>
          <w:rFonts w:cs="Arial"/>
          <w:noProof/>
        </w:rPr>
      </w:pPr>
    </w:p>
    <w:p w14:paraId="2FD48549" w14:textId="77777777" w:rsidR="00D95C22" w:rsidRPr="003D2384" w:rsidRDefault="00D95C22" w:rsidP="00D95C22">
      <w:pPr>
        <w:spacing w:line="360" w:lineRule="auto"/>
        <w:rPr>
          <w:rFonts w:cs="Arial"/>
          <w:noProof/>
          <w:u w:val="single"/>
        </w:rPr>
      </w:pPr>
      <w:r w:rsidRPr="003D2384">
        <w:rPr>
          <w:rFonts w:cs="Arial"/>
          <w:noProof/>
          <w:u w:val="single"/>
        </w:rPr>
        <w:t>Incident Response Plan:</w:t>
      </w:r>
    </w:p>
    <w:p w14:paraId="070A1059" w14:textId="77777777" w:rsidR="00D95C22" w:rsidRPr="003D2384" w:rsidRDefault="00D95C22" w:rsidP="00D95C22">
      <w:pPr>
        <w:spacing w:line="360" w:lineRule="auto"/>
        <w:rPr>
          <w:rFonts w:cs="Arial"/>
          <w:noProof/>
        </w:rPr>
      </w:pPr>
    </w:p>
    <w:p w14:paraId="2821DD1B" w14:textId="77777777" w:rsidR="00D95C22" w:rsidRPr="003D2384" w:rsidRDefault="00D95C22" w:rsidP="00D95C22">
      <w:pPr>
        <w:spacing w:line="360" w:lineRule="auto"/>
        <w:rPr>
          <w:rFonts w:cs="Arial"/>
          <w:noProof/>
        </w:rPr>
      </w:pPr>
      <w:r w:rsidRPr="003D2384">
        <w:rPr>
          <w:rFonts w:cs="Arial"/>
          <w:noProof/>
        </w:rPr>
        <w:t>Develop and regularly update an incident response plan to ensure a swift and effective response in the event of a security incident. This plan should outline roles and responsibilities, communication procedures, and steps to contain and mitigate threats.</w:t>
      </w:r>
    </w:p>
    <w:p w14:paraId="362C262F" w14:textId="77777777" w:rsidR="00D95C22" w:rsidRPr="003D2384" w:rsidRDefault="00D95C22" w:rsidP="00D95C22">
      <w:pPr>
        <w:spacing w:line="360" w:lineRule="auto"/>
        <w:rPr>
          <w:rFonts w:cs="Arial"/>
          <w:noProof/>
        </w:rPr>
      </w:pPr>
    </w:p>
    <w:p w14:paraId="56C19697" w14:textId="77777777" w:rsidR="00D95C22" w:rsidRPr="003D2384" w:rsidRDefault="00D95C22" w:rsidP="00D95C22">
      <w:pPr>
        <w:spacing w:line="360" w:lineRule="auto"/>
        <w:rPr>
          <w:rFonts w:cs="Arial"/>
          <w:noProof/>
          <w:u w:val="single"/>
        </w:rPr>
      </w:pPr>
      <w:r w:rsidRPr="003D2384">
        <w:rPr>
          <w:rFonts w:cs="Arial"/>
          <w:noProof/>
          <w:u w:val="single"/>
        </w:rPr>
        <w:t>Data Backup and Recovery:</w:t>
      </w:r>
    </w:p>
    <w:p w14:paraId="5BBAFD90" w14:textId="77777777" w:rsidR="00D95C22" w:rsidRPr="003D2384" w:rsidRDefault="00D95C22" w:rsidP="00D95C22">
      <w:pPr>
        <w:spacing w:line="360" w:lineRule="auto"/>
        <w:rPr>
          <w:rFonts w:cs="Arial"/>
          <w:noProof/>
        </w:rPr>
      </w:pPr>
    </w:p>
    <w:p w14:paraId="2F9E6DEE" w14:textId="77777777" w:rsidR="00D95C22" w:rsidRPr="003D2384" w:rsidRDefault="00D95C22" w:rsidP="00D95C22">
      <w:pPr>
        <w:spacing w:line="360" w:lineRule="auto"/>
        <w:rPr>
          <w:rFonts w:cs="Arial"/>
          <w:noProof/>
        </w:rPr>
      </w:pPr>
      <w:r w:rsidRPr="003D2384">
        <w:rPr>
          <w:rFonts w:cs="Arial"/>
          <w:noProof/>
        </w:rPr>
        <w:t>Regularly back up critical data and ensure that recovery procedures are in place. This helps mitigate the impact of ransomware attacks and other data loss incidents.</w:t>
      </w:r>
    </w:p>
    <w:p w14:paraId="6BEC1D86" w14:textId="77777777" w:rsidR="00D95C22" w:rsidRPr="003D2384" w:rsidRDefault="00D95C22" w:rsidP="00D95C22">
      <w:pPr>
        <w:spacing w:line="360" w:lineRule="auto"/>
        <w:rPr>
          <w:rFonts w:cs="Arial"/>
          <w:noProof/>
        </w:rPr>
      </w:pPr>
      <w:r w:rsidRPr="003D2384">
        <w:rPr>
          <w:rFonts w:cs="Arial"/>
          <w:noProof/>
        </w:rPr>
        <w:t>Access Controls:</w:t>
      </w:r>
    </w:p>
    <w:p w14:paraId="5C358441" w14:textId="77777777" w:rsidR="00D95C22" w:rsidRPr="003D2384" w:rsidRDefault="00D95C22" w:rsidP="00D95C22">
      <w:pPr>
        <w:spacing w:line="360" w:lineRule="auto"/>
        <w:rPr>
          <w:rFonts w:cs="Arial"/>
          <w:noProof/>
        </w:rPr>
      </w:pPr>
    </w:p>
    <w:p w14:paraId="0C1FA515" w14:textId="77777777" w:rsidR="00D95C22" w:rsidRPr="003D2384" w:rsidRDefault="00D95C22" w:rsidP="00D95C22">
      <w:pPr>
        <w:spacing w:line="360" w:lineRule="auto"/>
        <w:rPr>
          <w:rFonts w:cs="Arial"/>
          <w:noProof/>
        </w:rPr>
      </w:pPr>
      <w:r w:rsidRPr="003D2384">
        <w:rPr>
          <w:rFonts w:cs="Arial"/>
          <w:noProof/>
        </w:rPr>
        <w:t>Implement the principle of least privilege by granting employees access only to the resources necessary for their roles. Regularly review and update user access permissions to reduce the risk of unauthorised access.</w:t>
      </w:r>
    </w:p>
    <w:p w14:paraId="350CC696" w14:textId="77777777" w:rsidR="00D95C22" w:rsidRDefault="00D95C22" w:rsidP="00D95C22">
      <w:pPr>
        <w:spacing w:line="360" w:lineRule="auto"/>
        <w:rPr>
          <w:rFonts w:cs="Arial"/>
          <w:noProof/>
        </w:rPr>
      </w:pPr>
    </w:p>
    <w:p w14:paraId="462B258F" w14:textId="77777777" w:rsidR="00D95C22" w:rsidRPr="003D2384" w:rsidRDefault="00D95C22" w:rsidP="00D95C22">
      <w:pPr>
        <w:spacing w:line="360" w:lineRule="auto"/>
        <w:rPr>
          <w:rFonts w:cs="Arial"/>
          <w:noProof/>
        </w:rPr>
      </w:pPr>
    </w:p>
    <w:p w14:paraId="004CBA37" w14:textId="77777777" w:rsidR="00D95C22" w:rsidRPr="003D2384" w:rsidRDefault="00D95C22" w:rsidP="00D95C22">
      <w:pPr>
        <w:spacing w:line="360" w:lineRule="auto"/>
        <w:rPr>
          <w:rFonts w:cs="Arial"/>
          <w:noProof/>
          <w:u w:val="single"/>
        </w:rPr>
      </w:pPr>
      <w:r w:rsidRPr="003D2384">
        <w:rPr>
          <w:rFonts w:cs="Arial"/>
          <w:noProof/>
          <w:u w:val="single"/>
        </w:rPr>
        <w:t>Regular Security Audits:</w:t>
      </w:r>
    </w:p>
    <w:p w14:paraId="1A908C9A" w14:textId="77777777" w:rsidR="00D95C22" w:rsidRPr="003D2384" w:rsidRDefault="00D95C22" w:rsidP="00D95C22">
      <w:pPr>
        <w:spacing w:line="360" w:lineRule="auto"/>
        <w:rPr>
          <w:rFonts w:cs="Arial"/>
          <w:noProof/>
        </w:rPr>
      </w:pPr>
    </w:p>
    <w:p w14:paraId="366EA166" w14:textId="77777777" w:rsidR="00D95C22" w:rsidRPr="003D2384" w:rsidRDefault="00D95C22" w:rsidP="00D95C22">
      <w:pPr>
        <w:spacing w:line="360" w:lineRule="auto"/>
        <w:rPr>
          <w:rFonts w:cs="Arial"/>
          <w:noProof/>
        </w:rPr>
      </w:pPr>
      <w:r w:rsidRPr="003D2384">
        <w:rPr>
          <w:rFonts w:cs="Arial"/>
          <w:noProof/>
        </w:rPr>
        <w:t>Conduct regular security audits and assessments to identify vulnerabilities and weaknesses in the organisation's systems, processes, and policies.</w:t>
      </w:r>
    </w:p>
    <w:p w14:paraId="4D32A9C4" w14:textId="77777777" w:rsidR="00D95C22" w:rsidRPr="003D2384" w:rsidRDefault="00D95C22" w:rsidP="00D95C22">
      <w:pPr>
        <w:spacing w:line="360" w:lineRule="auto"/>
        <w:rPr>
          <w:rFonts w:cs="Arial"/>
          <w:noProof/>
        </w:rPr>
      </w:pPr>
    </w:p>
    <w:p w14:paraId="2BA79CD8" w14:textId="77777777" w:rsidR="00D95C22" w:rsidRPr="003D2384" w:rsidRDefault="00D95C22" w:rsidP="00D95C22">
      <w:pPr>
        <w:spacing w:line="360" w:lineRule="auto"/>
        <w:rPr>
          <w:rFonts w:cs="Arial"/>
          <w:noProof/>
          <w:u w:val="single"/>
        </w:rPr>
      </w:pPr>
      <w:r w:rsidRPr="003D2384">
        <w:rPr>
          <w:rFonts w:cs="Arial"/>
          <w:noProof/>
          <w:u w:val="single"/>
        </w:rPr>
        <w:t>Stay Informed About Threat Landscape:</w:t>
      </w:r>
    </w:p>
    <w:p w14:paraId="5838DFBC" w14:textId="77777777" w:rsidR="00D95C22" w:rsidRPr="003D2384" w:rsidRDefault="00D95C22" w:rsidP="00D95C22">
      <w:pPr>
        <w:spacing w:line="360" w:lineRule="auto"/>
        <w:rPr>
          <w:rFonts w:cs="Arial"/>
          <w:noProof/>
        </w:rPr>
      </w:pPr>
    </w:p>
    <w:p w14:paraId="18EC2443" w14:textId="77777777" w:rsidR="00D95C22" w:rsidRPr="003D2384" w:rsidRDefault="00D95C22" w:rsidP="00D95C22">
      <w:pPr>
        <w:spacing w:line="360" w:lineRule="auto"/>
        <w:rPr>
          <w:rFonts w:cs="Arial"/>
          <w:noProof/>
        </w:rPr>
      </w:pPr>
      <w:r w:rsidRPr="003D2384">
        <w:rPr>
          <w:rFonts w:cs="Arial"/>
          <w:noProof/>
        </w:rPr>
        <w:t>Stay informed about the latest cybersecurity threats and trends. Follow industry news, participate in relevant forums, and consider threat intelligence services to understand evolving risks.</w:t>
      </w:r>
    </w:p>
    <w:p w14:paraId="3637E692" w14:textId="77777777" w:rsidR="00D95C22" w:rsidRPr="003D2384" w:rsidRDefault="00D95C22" w:rsidP="00D95C22">
      <w:pPr>
        <w:spacing w:line="360" w:lineRule="auto"/>
        <w:rPr>
          <w:rFonts w:cs="Arial"/>
          <w:noProof/>
        </w:rPr>
      </w:pPr>
    </w:p>
    <w:p w14:paraId="19954CC7" w14:textId="77777777" w:rsidR="00D95C22" w:rsidRPr="003D2384" w:rsidRDefault="00D95C22" w:rsidP="00D95C22">
      <w:pPr>
        <w:spacing w:line="360" w:lineRule="auto"/>
        <w:rPr>
          <w:rFonts w:cs="Arial"/>
          <w:noProof/>
          <w:u w:val="single"/>
        </w:rPr>
      </w:pPr>
      <w:r w:rsidRPr="003D2384">
        <w:rPr>
          <w:rFonts w:cs="Arial"/>
          <w:noProof/>
          <w:u w:val="single"/>
        </w:rPr>
        <w:t>Collaborate with Security Experts:</w:t>
      </w:r>
    </w:p>
    <w:p w14:paraId="0FAF2AB0" w14:textId="77777777" w:rsidR="00D95C22" w:rsidRPr="003D2384" w:rsidRDefault="00D95C22" w:rsidP="00D95C22">
      <w:pPr>
        <w:spacing w:line="360" w:lineRule="auto"/>
        <w:rPr>
          <w:rFonts w:cs="Arial"/>
          <w:noProof/>
        </w:rPr>
      </w:pPr>
    </w:p>
    <w:p w14:paraId="4E0564D9" w14:textId="77777777" w:rsidR="00D95C22" w:rsidRPr="003D2384" w:rsidRDefault="00D95C22" w:rsidP="00D95C22">
      <w:pPr>
        <w:spacing w:line="360" w:lineRule="auto"/>
        <w:rPr>
          <w:rFonts w:cs="Arial"/>
          <w:noProof/>
        </w:rPr>
      </w:pPr>
      <w:r w:rsidRPr="003D2384">
        <w:rPr>
          <w:rFonts w:cs="Arial"/>
          <w:noProof/>
        </w:rPr>
        <w:t>Engage with cybersecurity experts, either internally or externally, to assess the organisation's security posture and receive guidance on implementing best practices.</w:t>
      </w:r>
    </w:p>
    <w:p w14:paraId="3FFABA8A" w14:textId="77777777" w:rsidR="00D95C22" w:rsidRPr="003D2384" w:rsidRDefault="00D95C22" w:rsidP="00D95C22">
      <w:pPr>
        <w:spacing w:line="360" w:lineRule="auto"/>
        <w:rPr>
          <w:rFonts w:cs="Arial"/>
          <w:noProof/>
        </w:rPr>
      </w:pPr>
    </w:p>
    <w:p w14:paraId="10D31495" w14:textId="77777777" w:rsidR="00D95C22" w:rsidRPr="003D2384" w:rsidRDefault="00D95C22" w:rsidP="00D95C22">
      <w:pPr>
        <w:spacing w:line="360" w:lineRule="auto"/>
        <w:rPr>
          <w:rFonts w:cs="Arial"/>
          <w:noProof/>
          <w:u w:val="single"/>
        </w:rPr>
      </w:pPr>
      <w:r w:rsidRPr="003D2384">
        <w:rPr>
          <w:rFonts w:cs="Arial"/>
          <w:noProof/>
          <w:u w:val="single"/>
        </w:rPr>
        <w:t>Guides and Resources:</w:t>
      </w:r>
    </w:p>
    <w:p w14:paraId="0CC94072" w14:textId="77777777" w:rsidR="00D95C22" w:rsidRPr="003D2384" w:rsidRDefault="00D95C22" w:rsidP="00D95C22">
      <w:pPr>
        <w:spacing w:line="360" w:lineRule="auto"/>
        <w:rPr>
          <w:rFonts w:cs="Arial"/>
          <w:noProof/>
        </w:rPr>
      </w:pPr>
    </w:p>
    <w:p w14:paraId="1FB9FE41" w14:textId="77777777" w:rsidR="00D95C22" w:rsidRPr="003D2384" w:rsidRDefault="00D95C22" w:rsidP="00D95C22">
      <w:pPr>
        <w:spacing w:line="360" w:lineRule="auto"/>
        <w:rPr>
          <w:rFonts w:cs="Arial"/>
          <w:noProof/>
        </w:rPr>
      </w:pPr>
      <w:r w:rsidRPr="003D2384">
        <w:rPr>
          <w:rFonts w:cs="Arial"/>
          <w:noProof/>
        </w:rPr>
        <w:t>Here are some resources and training programs available to educate employees about social engineering threats.</w:t>
      </w:r>
    </w:p>
    <w:p w14:paraId="3D5BB6DD" w14:textId="77777777" w:rsidR="00D95C22" w:rsidRPr="003D2384" w:rsidRDefault="00D95C22" w:rsidP="00D95C22">
      <w:pPr>
        <w:spacing w:line="360" w:lineRule="auto"/>
        <w:rPr>
          <w:rFonts w:cs="Arial"/>
          <w:noProof/>
        </w:rPr>
      </w:pPr>
    </w:p>
    <w:p w14:paraId="02831F6B" w14:textId="77777777" w:rsidR="00D95C22" w:rsidRPr="003D2384" w:rsidRDefault="00D95C22" w:rsidP="00D95C22">
      <w:pPr>
        <w:spacing w:line="360" w:lineRule="auto"/>
        <w:rPr>
          <w:rFonts w:cs="Arial"/>
          <w:noProof/>
        </w:rPr>
      </w:pPr>
      <w:r w:rsidRPr="003D2384">
        <w:rPr>
          <w:rFonts w:cs="Arial"/>
          <w:noProof/>
        </w:rPr>
        <w:t>Here are some examples:</w:t>
      </w:r>
    </w:p>
    <w:p w14:paraId="7B590B42" w14:textId="77777777" w:rsidR="00D95C22" w:rsidRPr="003D2384" w:rsidRDefault="00D95C22" w:rsidP="00D95C22">
      <w:pPr>
        <w:spacing w:line="360" w:lineRule="auto"/>
        <w:rPr>
          <w:rFonts w:cs="Arial"/>
          <w:noProof/>
          <w:u w:val="single"/>
        </w:rPr>
      </w:pPr>
    </w:p>
    <w:p w14:paraId="2211D672" w14:textId="77777777" w:rsidR="00D95C22" w:rsidRPr="003D2384" w:rsidRDefault="00D95C22" w:rsidP="00D95C22">
      <w:pPr>
        <w:spacing w:line="360" w:lineRule="auto"/>
        <w:rPr>
          <w:rFonts w:cs="Arial"/>
          <w:noProof/>
          <w:u w:val="single"/>
        </w:rPr>
      </w:pPr>
      <w:r w:rsidRPr="003D2384">
        <w:rPr>
          <w:rFonts w:cs="Arial"/>
          <w:noProof/>
          <w:u w:val="single"/>
        </w:rPr>
        <w:t>Social Catfish:</w:t>
      </w:r>
    </w:p>
    <w:p w14:paraId="215C9A60" w14:textId="77777777" w:rsidR="00D95C22" w:rsidRPr="003D2384" w:rsidRDefault="00D95C22" w:rsidP="00D95C22">
      <w:pPr>
        <w:spacing w:line="360" w:lineRule="auto"/>
        <w:rPr>
          <w:rFonts w:cs="Arial"/>
          <w:noProof/>
        </w:rPr>
      </w:pPr>
    </w:p>
    <w:p w14:paraId="789B08DF" w14:textId="77777777" w:rsidR="00D95C22" w:rsidRPr="003D2384" w:rsidRDefault="00D95C22" w:rsidP="00D95C22">
      <w:pPr>
        <w:spacing w:line="360" w:lineRule="auto"/>
        <w:rPr>
          <w:rFonts w:cs="Arial"/>
          <w:noProof/>
        </w:rPr>
      </w:pPr>
      <w:r w:rsidRPr="003D2384">
        <w:rPr>
          <w:rFonts w:cs="Arial"/>
          <w:noProof/>
        </w:rPr>
        <w:t>Offers comprehensive training sessions for employees to educate them about social engineering tactics, their potential impact on the organisation, and how to recognise and respond to them. These sessions can include real-life examples, case studies, and interactive activities to enhance learning and engagement.</w:t>
      </w:r>
    </w:p>
    <w:p w14:paraId="6EB05576" w14:textId="77777777" w:rsidR="00D95C22" w:rsidRPr="003D2384" w:rsidRDefault="00D95C22" w:rsidP="00D95C22">
      <w:pPr>
        <w:spacing w:line="360" w:lineRule="auto"/>
        <w:rPr>
          <w:rFonts w:cs="Arial"/>
          <w:noProof/>
        </w:rPr>
      </w:pPr>
    </w:p>
    <w:p w14:paraId="7DCB72D8" w14:textId="77777777" w:rsidR="00D95C22" w:rsidRPr="003D2384" w:rsidRDefault="00202D00" w:rsidP="00D95C22">
      <w:pPr>
        <w:spacing w:line="360" w:lineRule="auto"/>
        <w:rPr>
          <w:rFonts w:cs="Arial"/>
          <w:noProof/>
        </w:rPr>
      </w:pPr>
      <w:hyperlink r:id="rId13">
        <w:r w:rsidR="00D95C22" w:rsidRPr="003D2384">
          <w:rPr>
            <w:rStyle w:val="Hyperlink"/>
            <w:rFonts w:ascii="Arial" w:hAnsi="Arial" w:cs="Arial"/>
            <w:noProof/>
          </w:rPr>
          <w:t>https://socialcatfish.com/scamfish/social-engineering-awareness-in-the-workplace-educating-employees-to-prevent-attacks/</w:t>
        </w:r>
      </w:hyperlink>
    </w:p>
    <w:p w14:paraId="0101C6BA" w14:textId="77777777" w:rsidR="00D95C22" w:rsidRPr="003D2384" w:rsidRDefault="00D95C22" w:rsidP="00D95C22">
      <w:pPr>
        <w:spacing w:line="360" w:lineRule="auto"/>
        <w:rPr>
          <w:rFonts w:cs="Arial"/>
          <w:noProof/>
        </w:rPr>
      </w:pPr>
    </w:p>
    <w:p w14:paraId="3C318398" w14:textId="77777777" w:rsidR="00D95C22" w:rsidRPr="003D2384" w:rsidRDefault="00D95C22" w:rsidP="00D95C22">
      <w:pPr>
        <w:spacing w:line="360" w:lineRule="auto"/>
        <w:rPr>
          <w:rFonts w:cs="Arial"/>
          <w:noProof/>
        </w:rPr>
      </w:pPr>
    </w:p>
    <w:p w14:paraId="529236A2" w14:textId="77777777" w:rsidR="00D95C22" w:rsidRPr="003D2384" w:rsidRDefault="00D95C22" w:rsidP="00D95C22">
      <w:pPr>
        <w:spacing w:line="360" w:lineRule="auto"/>
        <w:rPr>
          <w:rFonts w:cs="Arial"/>
          <w:noProof/>
          <w:u w:val="single"/>
        </w:rPr>
      </w:pPr>
      <w:r w:rsidRPr="003D2384">
        <w:rPr>
          <w:rFonts w:cs="Arial"/>
          <w:noProof/>
          <w:u w:val="single"/>
        </w:rPr>
        <w:t>SecurityMetrics:</w:t>
      </w:r>
    </w:p>
    <w:p w14:paraId="4E46D70B" w14:textId="77777777" w:rsidR="00D95C22" w:rsidRPr="003D2384" w:rsidRDefault="00D95C22" w:rsidP="00D95C22">
      <w:pPr>
        <w:spacing w:line="360" w:lineRule="auto"/>
        <w:rPr>
          <w:rFonts w:cs="Arial"/>
          <w:noProof/>
        </w:rPr>
      </w:pPr>
    </w:p>
    <w:p w14:paraId="0EB493F2" w14:textId="77777777" w:rsidR="00D95C22" w:rsidRPr="003D2384" w:rsidRDefault="00D95C22" w:rsidP="00D95C22">
      <w:pPr>
        <w:spacing w:line="360" w:lineRule="auto"/>
        <w:rPr>
          <w:rFonts w:cs="Arial"/>
          <w:noProof/>
        </w:rPr>
      </w:pPr>
      <w:r w:rsidRPr="003D2384">
        <w:rPr>
          <w:rFonts w:cs="Arial"/>
          <w:noProof/>
        </w:rPr>
        <w:t>Offers a white paper that provides an overview of social engineering, common social engineering techniques, and 5 steps to train your workforce on social engineering.</w:t>
      </w:r>
    </w:p>
    <w:p w14:paraId="409C6150" w14:textId="77777777" w:rsidR="00D95C22" w:rsidRPr="003D2384" w:rsidRDefault="00D95C22" w:rsidP="00D95C22">
      <w:pPr>
        <w:spacing w:line="360" w:lineRule="auto"/>
        <w:rPr>
          <w:rFonts w:cs="Arial"/>
          <w:noProof/>
        </w:rPr>
      </w:pPr>
    </w:p>
    <w:p w14:paraId="4A4E0EF5" w14:textId="77777777" w:rsidR="00D95C22" w:rsidRPr="003D2384" w:rsidRDefault="00202D00" w:rsidP="00D95C22">
      <w:pPr>
        <w:spacing w:line="360" w:lineRule="auto"/>
        <w:rPr>
          <w:rFonts w:cs="Arial"/>
          <w:noProof/>
        </w:rPr>
      </w:pPr>
      <w:hyperlink r:id="rId14">
        <w:r w:rsidR="00D95C22" w:rsidRPr="003D2384">
          <w:rPr>
            <w:rStyle w:val="Hyperlink"/>
            <w:rFonts w:ascii="Arial" w:hAnsi="Arial" w:cs="Arial"/>
            <w:noProof/>
          </w:rPr>
          <w:t>https://www.securitymetrics.com/learn/how-train-your-workforce-social-engineering</w:t>
        </w:r>
      </w:hyperlink>
    </w:p>
    <w:p w14:paraId="2FA09F20" w14:textId="77777777" w:rsidR="00D95C22" w:rsidRPr="003D2384" w:rsidRDefault="00D95C22" w:rsidP="00D95C22">
      <w:pPr>
        <w:spacing w:line="360" w:lineRule="auto"/>
        <w:rPr>
          <w:rFonts w:cs="Arial"/>
          <w:noProof/>
        </w:rPr>
      </w:pPr>
    </w:p>
    <w:p w14:paraId="40056B76" w14:textId="77777777" w:rsidR="00D95C22" w:rsidRPr="003D2384" w:rsidRDefault="00D95C22" w:rsidP="00D95C22">
      <w:pPr>
        <w:spacing w:line="360" w:lineRule="auto"/>
        <w:rPr>
          <w:rFonts w:cs="Arial"/>
          <w:noProof/>
        </w:rPr>
      </w:pPr>
    </w:p>
    <w:p w14:paraId="2AF869BB" w14:textId="77777777" w:rsidR="00D95C22" w:rsidRPr="003D2384" w:rsidRDefault="00D95C22" w:rsidP="00D95C22">
      <w:pPr>
        <w:spacing w:line="360" w:lineRule="auto"/>
        <w:rPr>
          <w:rFonts w:cs="Arial"/>
          <w:noProof/>
          <w:u w:val="single"/>
        </w:rPr>
      </w:pPr>
      <w:r w:rsidRPr="003D2384">
        <w:rPr>
          <w:rFonts w:cs="Arial"/>
          <w:noProof/>
          <w:u w:val="single"/>
        </w:rPr>
        <w:t>MetaCompliance:</w:t>
      </w:r>
    </w:p>
    <w:p w14:paraId="16FCF8F0" w14:textId="77777777" w:rsidR="00D95C22" w:rsidRPr="003D2384" w:rsidRDefault="00D95C22" w:rsidP="00D95C22">
      <w:pPr>
        <w:spacing w:line="360" w:lineRule="auto"/>
        <w:rPr>
          <w:rFonts w:cs="Arial"/>
          <w:noProof/>
        </w:rPr>
      </w:pPr>
    </w:p>
    <w:p w14:paraId="01E6C60A" w14:textId="77777777" w:rsidR="00D95C22" w:rsidRPr="003D2384" w:rsidRDefault="00D95C22" w:rsidP="00D95C22">
      <w:pPr>
        <w:spacing w:line="360" w:lineRule="auto"/>
        <w:rPr>
          <w:rFonts w:cs="Arial"/>
          <w:noProof/>
        </w:rPr>
      </w:pPr>
      <w:r w:rsidRPr="003D2384">
        <w:rPr>
          <w:rFonts w:cs="Arial"/>
          <w:noProof/>
        </w:rPr>
        <w:t>Provides a guide to educating employees about social engineering tactics and techniques. The guide outlines best practices for a successful program of social engineering education.</w:t>
      </w:r>
    </w:p>
    <w:p w14:paraId="0D481F9D" w14:textId="77777777" w:rsidR="00D95C22" w:rsidRPr="003D2384" w:rsidRDefault="00D95C22" w:rsidP="00D95C22">
      <w:pPr>
        <w:spacing w:line="360" w:lineRule="auto"/>
        <w:rPr>
          <w:rFonts w:cs="Arial"/>
          <w:noProof/>
        </w:rPr>
      </w:pPr>
    </w:p>
    <w:p w14:paraId="22F1836F" w14:textId="77777777" w:rsidR="00D95C22" w:rsidRPr="003D2384" w:rsidRDefault="00202D00" w:rsidP="00D95C22">
      <w:pPr>
        <w:spacing w:line="360" w:lineRule="auto"/>
        <w:rPr>
          <w:rFonts w:cs="Arial"/>
          <w:noProof/>
        </w:rPr>
      </w:pPr>
      <w:hyperlink r:id="rId15">
        <w:r w:rsidR="00D95C22" w:rsidRPr="003D2384">
          <w:rPr>
            <w:rStyle w:val="Hyperlink"/>
            <w:rFonts w:ascii="Arial" w:hAnsi="Arial" w:cs="Arial"/>
            <w:noProof/>
          </w:rPr>
          <w:t>https://www.metacompliance.com/blog/cyber-security-awareness/educating-employees-social-engineering</w:t>
        </w:r>
      </w:hyperlink>
    </w:p>
    <w:p w14:paraId="264C090A" w14:textId="77777777" w:rsidR="00D95C22" w:rsidRPr="003D2384" w:rsidRDefault="00D95C22" w:rsidP="00D95C22">
      <w:pPr>
        <w:spacing w:line="360" w:lineRule="auto"/>
        <w:rPr>
          <w:rFonts w:cs="Arial"/>
          <w:noProof/>
        </w:rPr>
      </w:pPr>
    </w:p>
    <w:p w14:paraId="4E03996A" w14:textId="77777777" w:rsidR="00D95C22" w:rsidRPr="003D2384" w:rsidRDefault="00D95C22" w:rsidP="00D95C22">
      <w:pPr>
        <w:spacing w:line="360" w:lineRule="auto"/>
        <w:rPr>
          <w:rFonts w:cs="Arial"/>
          <w:noProof/>
        </w:rPr>
      </w:pPr>
      <w:r w:rsidRPr="003D2384">
        <w:rPr>
          <w:rFonts w:cs="Arial"/>
          <w:noProof/>
          <w:u w:val="single"/>
        </w:rPr>
        <w:t>Mimecast:</w:t>
      </w:r>
    </w:p>
    <w:p w14:paraId="7B21525B" w14:textId="77777777" w:rsidR="00D95C22" w:rsidRPr="003D2384" w:rsidRDefault="00D95C22" w:rsidP="00D95C22">
      <w:pPr>
        <w:spacing w:line="360" w:lineRule="auto"/>
        <w:rPr>
          <w:rFonts w:cs="Arial"/>
          <w:noProof/>
        </w:rPr>
      </w:pPr>
    </w:p>
    <w:p w14:paraId="4861634C" w14:textId="77777777" w:rsidR="00D95C22" w:rsidRPr="003D2384" w:rsidRDefault="00D95C22" w:rsidP="00D95C22">
      <w:pPr>
        <w:spacing w:line="360" w:lineRule="auto"/>
        <w:rPr>
          <w:rFonts w:cs="Arial"/>
          <w:noProof/>
        </w:rPr>
      </w:pPr>
      <w:r w:rsidRPr="003D2384">
        <w:rPr>
          <w:rFonts w:cs="Arial"/>
          <w:noProof/>
        </w:rPr>
        <w:t>Offers social engineering training to help defend against sophisticated phishing attacks. The training educates and trains employees to prevent a socially engineered attack.</w:t>
      </w:r>
    </w:p>
    <w:p w14:paraId="5B2B265C" w14:textId="77777777" w:rsidR="00D95C22" w:rsidRPr="003D2384" w:rsidRDefault="00D95C22" w:rsidP="00D95C22">
      <w:pPr>
        <w:spacing w:line="360" w:lineRule="auto"/>
        <w:rPr>
          <w:rFonts w:cs="Arial"/>
          <w:noProof/>
        </w:rPr>
      </w:pPr>
    </w:p>
    <w:p w14:paraId="216B89C4" w14:textId="77777777" w:rsidR="00D95C22" w:rsidRPr="003D2384" w:rsidRDefault="00202D00" w:rsidP="00D95C22">
      <w:pPr>
        <w:spacing w:line="360" w:lineRule="auto"/>
        <w:rPr>
          <w:rFonts w:cs="Arial"/>
          <w:noProof/>
        </w:rPr>
      </w:pPr>
      <w:hyperlink r:id="rId16">
        <w:r w:rsidR="00D95C22" w:rsidRPr="003D2384">
          <w:rPr>
            <w:rStyle w:val="Hyperlink"/>
            <w:rFonts w:ascii="Arial" w:hAnsi="Arial" w:cs="Arial"/>
            <w:noProof/>
          </w:rPr>
          <w:t>https://www.mimecast.com/blog/social-engineering-awareness-training-for-employees/</w:t>
        </w:r>
      </w:hyperlink>
    </w:p>
    <w:p w14:paraId="3590DEB9" w14:textId="77777777" w:rsidR="00D95C22" w:rsidRPr="003D2384" w:rsidRDefault="00D95C22" w:rsidP="00D95C22">
      <w:pPr>
        <w:spacing w:line="360" w:lineRule="auto"/>
        <w:rPr>
          <w:rFonts w:cs="Arial"/>
          <w:noProof/>
        </w:rPr>
      </w:pPr>
    </w:p>
    <w:p w14:paraId="47AB30D1" w14:textId="44D728F1" w:rsidR="008116AF" w:rsidRDefault="00D95C22" w:rsidP="00D95C22">
      <w:pPr>
        <w:spacing w:line="360" w:lineRule="auto"/>
        <w:rPr>
          <w:rFonts w:cs="Arial"/>
          <w:noProof/>
        </w:rPr>
      </w:pPr>
      <w:r w:rsidRPr="003D2384">
        <w:rPr>
          <w:rFonts w:cs="Arial"/>
          <w:noProof/>
        </w:rPr>
        <w:t>These resources can help organisations create a culture of security awareness and promote a sense of responsibility among employees. Adequate training on social engineering can help employees recognise potential threats, avoid common pitfalls, and understand how to respond to suspicious activities.</w:t>
      </w:r>
    </w:p>
    <w:sectPr w:rsidR="008116AF">
      <w:footerReference w:type="default" r:id="rId17"/>
      <w:pgSz w:w="11906" w:h="16838"/>
      <w:pgMar w:top="1440" w:right="1800" w:bottom="1440" w:left="1800"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D33004" w14:textId="77777777" w:rsidR="00CF056C" w:rsidRPr="00002F54" w:rsidRDefault="00CF056C" w:rsidP="00002F54">
      <w:pPr>
        <w:spacing w:line="240" w:lineRule="auto"/>
      </w:pPr>
      <w:r w:rsidRPr="00002F54">
        <w:separator/>
      </w:r>
    </w:p>
  </w:endnote>
  <w:endnote w:type="continuationSeparator" w:id="0">
    <w:p w14:paraId="7F50914C" w14:textId="77777777" w:rsidR="00CF056C" w:rsidRPr="00002F54" w:rsidRDefault="00CF056C" w:rsidP="00002F54">
      <w:pPr>
        <w:spacing w:line="240" w:lineRule="auto"/>
      </w:pPr>
      <w:r w:rsidRPr="00002F5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OpenSymbol">
    <w:altName w:val="Segoe UI Symbol"/>
    <w:charset w:val="01"/>
    <w:family w:val="auto"/>
    <w:pitch w:val="variable"/>
    <w:sig w:usb0="800000AF" w:usb1="1001ECEA"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0161954"/>
      <w:docPartObj>
        <w:docPartGallery w:val="Page Numbers (Bottom of Page)"/>
        <w:docPartUnique/>
      </w:docPartObj>
    </w:sdtPr>
    <w:sdtEndPr>
      <w:rPr>
        <w:noProof/>
      </w:rPr>
    </w:sdtEndPr>
    <w:sdtContent>
      <w:p w14:paraId="12EE6753" w14:textId="0DEE9F20" w:rsidR="004D252F" w:rsidRDefault="004D252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8B7979" w14:textId="77777777" w:rsidR="004D252F" w:rsidRDefault="004D25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37E263" w14:textId="77777777" w:rsidR="00CF056C" w:rsidRPr="00002F54" w:rsidRDefault="00CF056C" w:rsidP="00002F54">
      <w:pPr>
        <w:spacing w:line="240" w:lineRule="auto"/>
      </w:pPr>
      <w:r w:rsidRPr="00002F54">
        <w:separator/>
      </w:r>
    </w:p>
  </w:footnote>
  <w:footnote w:type="continuationSeparator" w:id="0">
    <w:p w14:paraId="127651F6" w14:textId="77777777" w:rsidR="00CF056C" w:rsidRPr="00002F54" w:rsidRDefault="00CF056C" w:rsidP="00002F54">
      <w:pPr>
        <w:spacing w:line="240" w:lineRule="auto"/>
      </w:pPr>
      <w:r w:rsidRPr="00002F54">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E2098"/>
    <w:multiLevelType w:val="hybridMultilevel"/>
    <w:tmpl w:val="9FD06C9C"/>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44570BD"/>
    <w:multiLevelType w:val="hybridMultilevel"/>
    <w:tmpl w:val="2332A73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4E33A5B"/>
    <w:multiLevelType w:val="hybridMultilevel"/>
    <w:tmpl w:val="647C497E"/>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568193C"/>
    <w:multiLevelType w:val="hybridMultilevel"/>
    <w:tmpl w:val="81200CC8"/>
    <w:lvl w:ilvl="0" w:tplc="AAFE3DF0">
      <w:numFmt w:val="bullet"/>
      <w:lvlText w:val=""/>
      <w:lvlJc w:val="left"/>
      <w:pPr>
        <w:ind w:left="720" w:hanging="360"/>
      </w:pPr>
      <w:rPr>
        <w:rFonts w:ascii="Symbol" w:eastAsiaTheme="minorEastAsia"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05F77F30"/>
    <w:multiLevelType w:val="multilevel"/>
    <w:tmpl w:val="6AE0842E"/>
    <w:lvl w:ilvl="0">
      <w:start w:val="1"/>
      <w:numFmt w:val="decimal"/>
      <w:pStyle w:val="ListNumber3"/>
      <w:lvlText w:val="%1."/>
      <w:lvlJc w:val="left"/>
      <w:pPr>
        <w:tabs>
          <w:tab w:val="num" w:pos="1200"/>
        </w:tabs>
        <w:ind w:left="120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0B724D02"/>
    <w:multiLevelType w:val="multilevel"/>
    <w:tmpl w:val="234A2766"/>
    <w:lvl w:ilvl="0">
      <w:start w:val="1"/>
      <w:numFmt w:val="bullet"/>
      <w:pStyle w:val="ListBullet5"/>
      <w:lvlText w:val=""/>
      <w:lvlJc w:val="left"/>
      <w:pPr>
        <w:tabs>
          <w:tab w:val="num" w:pos="2040"/>
        </w:tabs>
        <w:ind w:left="2040" w:hanging="360"/>
      </w:pPr>
      <w:rPr>
        <w:rFonts w:ascii="Wingdings" w:hAnsi="Wingdings" w:cs="Wingdings"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15:restartNumberingAfterBreak="0">
    <w:nsid w:val="0BB24D77"/>
    <w:multiLevelType w:val="hybridMultilevel"/>
    <w:tmpl w:val="07221F4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0C48626A"/>
    <w:multiLevelType w:val="hybridMultilevel"/>
    <w:tmpl w:val="9FD06C9C"/>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1E3650E"/>
    <w:multiLevelType w:val="multilevel"/>
    <w:tmpl w:val="1F80CD6C"/>
    <w:lvl w:ilvl="0">
      <w:start w:val="1"/>
      <w:numFmt w:val="bullet"/>
      <w:lvlText w:val=""/>
      <w:lvlJc w:val="left"/>
      <w:pPr>
        <w:tabs>
          <w:tab w:val="num" w:pos="420"/>
        </w:tabs>
        <w:ind w:left="420" w:hanging="420"/>
      </w:pPr>
      <w:rPr>
        <w:rFonts w:ascii="Wingdings" w:hAnsi="Wingdings" w:cs="Wingdings"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15:restartNumberingAfterBreak="0">
    <w:nsid w:val="13EE4C8C"/>
    <w:multiLevelType w:val="hybridMultilevel"/>
    <w:tmpl w:val="5DFE7586"/>
    <w:lvl w:ilvl="0" w:tplc="2F1E1C48">
      <w:numFmt w:val="bullet"/>
      <w:lvlText w:val=""/>
      <w:lvlJc w:val="left"/>
      <w:pPr>
        <w:ind w:left="720" w:hanging="360"/>
      </w:pPr>
      <w:rPr>
        <w:rFonts w:ascii="Symbol" w:eastAsiaTheme="minorEastAsia"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17485692"/>
    <w:multiLevelType w:val="hybridMultilevel"/>
    <w:tmpl w:val="9FD06C9C"/>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9D2346E"/>
    <w:multiLevelType w:val="multilevel"/>
    <w:tmpl w:val="5DCE1376"/>
    <w:lvl w:ilvl="0">
      <w:start w:val="1"/>
      <w:numFmt w:val="bullet"/>
      <w:pStyle w:val="ListBullet2"/>
      <w:lvlText w:val=""/>
      <w:lvlJc w:val="left"/>
      <w:pPr>
        <w:tabs>
          <w:tab w:val="num" w:pos="780"/>
        </w:tabs>
        <w:ind w:left="780" w:hanging="360"/>
      </w:pPr>
      <w:rPr>
        <w:rFonts w:ascii="Wingdings" w:hAnsi="Wingdings" w:cs="Wingdings"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15:restartNumberingAfterBreak="0">
    <w:nsid w:val="19E50972"/>
    <w:multiLevelType w:val="hybridMultilevel"/>
    <w:tmpl w:val="7BA00862"/>
    <w:lvl w:ilvl="0" w:tplc="0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1FE66245"/>
    <w:multiLevelType w:val="hybridMultilevel"/>
    <w:tmpl w:val="8500F02A"/>
    <w:lvl w:ilvl="0" w:tplc="73540170">
      <w:numFmt w:val="bullet"/>
      <w:lvlText w:val=""/>
      <w:lvlJc w:val="left"/>
      <w:pPr>
        <w:ind w:left="720" w:hanging="360"/>
      </w:pPr>
      <w:rPr>
        <w:rFonts w:ascii="Symbol" w:eastAsiaTheme="minorEastAsia"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20C85BAB"/>
    <w:multiLevelType w:val="hybridMultilevel"/>
    <w:tmpl w:val="01B01D80"/>
    <w:lvl w:ilvl="0" w:tplc="FD286AE2">
      <w:numFmt w:val="bullet"/>
      <w:lvlText w:val=""/>
      <w:lvlJc w:val="left"/>
      <w:pPr>
        <w:ind w:left="720" w:hanging="360"/>
      </w:pPr>
      <w:rPr>
        <w:rFonts w:ascii="Symbol" w:eastAsiaTheme="minorEastAsia"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247556A6"/>
    <w:multiLevelType w:val="hybridMultilevel"/>
    <w:tmpl w:val="7DEC37E2"/>
    <w:lvl w:ilvl="0" w:tplc="0C09000F">
      <w:start w:val="1"/>
      <w:numFmt w:val="decimal"/>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6" w15:restartNumberingAfterBreak="0">
    <w:nsid w:val="26425C66"/>
    <w:multiLevelType w:val="hybridMultilevel"/>
    <w:tmpl w:val="0CB850D6"/>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7" w15:restartNumberingAfterBreak="0">
    <w:nsid w:val="26BA6CBA"/>
    <w:multiLevelType w:val="multilevel"/>
    <w:tmpl w:val="AFE6A944"/>
    <w:lvl w:ilvl="0">
      <w:start w:val="1"/>
      <w:numFmt w:val="bullet"/>
      <w:pStyle w:val="ListBullet3"/>
      <w:lvlText w:val=""/>
      <w:lvlJc w:val="left"/>
      <w:pPr>
        <w:tabs>
          <w:tab w:val="num" w:pos="1200"/>
        </w:tabs>
        <w:ind w:left="1200" w:hanging="360"/>
      </w:pPr>
      <w:rPr>
        <w:rFonts w:ascii="Wingdings" w:hAnsi="Wingdings" w:cs="Wingdings"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8" w15:restartNumberingAfterBreak="0">
    <w:nsid w:val="27A936B8"/>
    <w:multiLevelType w:val="multilevel"/>
    <w:tmpl w:val="C3ECCB94"/>
    <w:lvl w:ilvl="0">
      <w:start w:val="1"/>
      <w:numFmt w:val="decimal"/>
      <w:pStyle w:val="ListNumber5"/>
      <w:lvlText w:val="%1."/>
      <w:lvlJc w:val="left"/>
      <w:pPr>
        <w:tabs>
          <w:tab w:val="num" w:pos="2040"/>
        </w:tabs>
        <w:ind w:left="20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9" w15:restartNumberingAfterBreak="0">
    <w:nsid w:val="29C512D9"/>
    <w:multiLevelType w:val="hybridMultilevel"/>
    <w:tmpl w:val="9FD06C9C"/>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1D149B2"/>
    <w:multiLevelType w:val="hybridMultilevel"/>
    <w:tmpl w:val="18747B7A"/>
    <w:lvl w:ilvl="0" w:tplc="3A9CE3DC">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AA3458A"/>
    <w:multiLevelType w:val="hybridMultilevel"/>
    <w:tmpl w:val="138EB2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407E532C"/>
    <w:multiLevelType w:val="multilevel"/>
    <w:tmpl w:val="128CC9CA"/>
    <w:lvl w:ilvl="0">
      <w:start w:val="1"/>
      <w:numFmt w:val="bullet"/>
      <w:pStyle w:val="ListBullet"/>
      <w:lvlText w:val=""/>
      <w:lvlJc w:val="left"/>
      <w:pPr>
        <w:tabs>
          <w:tab w:val="num" w:pos="360"/>
        </w:tabs>
        <w:ind w:left="360" w:hanging="360"/>
      </w:pPr>
      <w:rPr>
        <w:rFonts w:ascii="Wingdings" w:hAnsi="Wingdings" w:cs="Wingdings"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3" w15:restartNumberingAfterBreak="0">
    <w:nsid w:val="427C5E94"/>
    <w:multiLevelType w:val="hybridMultilevel"/>
    <w:tmpl w:val="6CBCE13C"/>
    <w:lvl w:ilvl="0" w:tplc="F3885FC4">
      <w:start w:val="1"/>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3636109"/>
    <w:multiLevelType w:val="hybridMultilevel"/>
    <w:tmpl w:val="15A48912"/>
    <w:lvl w:ilvl="0" w:tplc="8BC2FC78">
      <w:start w:val="1"/>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4BD4589C"/>
    <w:multiLevelType w:val="multilevel"/>
    <w:tmpl w:val="443AFC1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6" w15:restartNumberingAfterBreak="0">
    <w:nsid w:val="4FB1774F"/>
    <w:multiLevelType w:val="hybridMultilevel"/>
    <w:tmpl w:val="AEC40F6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7" w15:restartNumberingAfterBreak="0">
    <w:nsid w:val="4FC4469C"/>
    <w:multiLevelType w:val="multilevel"/>
    <w:tmpl w:val="08C00888"/>
    <w:lvl w:ilvl="0">
      <w:start w:val="1"/>
      <w:numFmt w:val="bullet"/>
      <w:pStyle w:val="ListBullet4"/>
      <w:lvlText w:val=""/>
      <w:lvlJc w:val="left"/>
      <w:pPr>
        <w:tabs>
          <w:tab w:val="num" w:pos="1620"/>
        </w:tabs>
        <w:ind w:left="1620" w:hanging="360"/>
      </w:pPr>
      <w:rPr>
        <w:rFonts w:ascii="Wingdings" w:hAnsi="Wingdings" w:cs="Wingdings"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8" w15:restartNumberingAfterBreak="0">
    <w:nsid w:val="51F55D5B"/>
    <w:multiLevelType w:val="hybridMultilevel"/>
    <w:tmpl w:val="0D6AFAB0"/>
    <w:lvl w:ilvl="0" w:tplc="15FCC500">
      <w:numFmt w:val="bullet"/>
      <w:lvlText w:val=""/>
      <w:lvlJc w:val="left"/>
      <w:pPr>
        <w:ind w:left="720" w:hanging="360"/>
      </w:pPr>
      <w:rPr>
        <w:rFonts w:ascii="Symbol" w:eastAsiaTheme="minorEastAsia"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9" w15:restartNumberingAfterBreak="0">
    <w:nsid w:val="54587DD4"/>
    <w:multiLevelType w:val="multilevel"/>
    <w:tmpl w:val="11A2D890"/>
    <w:lvl w:ilvl="0">
      <w:start w:val="1"/>
      <w:numFmt w:val="decimal"/>
      <w:pStyle w:val="ListNumber"/>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0" w15:restartNumberingAfterBreak="0">
    <w:nsid w:val="5679375D"/>
    <w:multiLevelType w:val="hybridMultilevel"/>
    <w:tmpl w:val="67DE09A8"/>
    <w:lvl w:ilvl="0" w:tplc="0C090015">
      <w:start w:val="1"/>
      <w:numFmt w:val="upperLetter"/>
      <w:lvlText w:val="%1."/>
      <w:lvlJc w:val="left"/>
      <w:pPr>
        <w:ind w:left="-900" w:hanging="360"/>
      </w:pPr>
      <w:rPr>
        <w:rFonts w:hint="default"/>
      </w:rPr>
    </w:lvl>
    <w:lvl w:ilvl="1" w:tplc="0C090019" w:tentative="1">
      <w:start w:val="1"/>
      <w:numFmt w:val="lowerLetter"/>
      <w:lvlText w:val="%2."/>
      <w:lvlJc w:val="left"/>
      <w:pPr>
        <w:ind w:left="-180" w:hanging="360"/>
      </w:pPr>
    </w:lvl>
    <w:lvl w:ilvl="2" w:tplc="0C09001B" w:tentative="1">
      <w:start w:val="1"/>
      <w:numFmt w:val="lowerRoman"/>
      <w:lvlText w:val="%3."/>
      <w:lvlJc w:val="right"/>
      <w:pPr>
        <w:ind w:left="540" w:hanging="180"/>
      </w:pPr>
    </w:lvl>
    <w:lvl w:ilvl="3" w:tplc="0C09000F" w:tentative="1">
      <w:start w:val="1"/>
      <w:numFmt w:val="decimal"/>
      <w:lvlText w:val="%4."/>
      <w:lvlJc w:val="left"/>
      <w:pPr>
        <w:ind w:left="1260" w:hanging="360"/>
      </w:pPr>
    </w:lvl>
    <w:lvl w:ilvl="4" w:tplc="0C090019" w:tentative="1">
      <w:start w:val="1"/>
      <w:numFmt w:val="lowerLetter"/>
      <w:lvlText w:val="%5."/>
      <w:lvlJc w:val="left"/>
      <w:pPr>
        <w:ind w:left="1980" w:hanging="360"/>
      </w:pPr>
    </w:lvl>
    <w:lvl w:ilvl="5" w:tplc="0C09001B" w:tentative="1">
      <w:start w:val="1"/>
      <w:numFmt w:val="lowerRoman"/>
      <w:lvlText w:val="%6."/>
      <w:lvlJc w:val="right"/>
      <w:pPr>
        <w:ind w:left="2700" w:hanging="180"/>
      </w:pPr>
    </w:lvl>
    <w:lvl w:ilvl="6" w:tplc="0C09000F" w:tentative="1">
      <w:start w:val="1"/>
      <w:numFmt w:val="decimal"/>
      <w:lvlText w:val="%7."/>
      <w:lvlJc w:val="left"/>
      <w:pPr>
        <w:ind w:left="3420" w:hanging="360"/>
      </w:pPr>
    </w:lvl>
    <w:lvl w:ilvl="7" w:tplc="0C090019" w:tentative="1">
      <w:start w:val="1"/>
      <w:numFmt w:val="lowerLetter"/>
      <w:lvlText w:val="%8."/>
      <w:lvlJc w:val="left"/>
      <w:pPr>
        <w:ind w:left="4140" w:hanging="360"/>
      </w:pPr>
    </w:lvl>
    <w:lvl w:ilvl="8" w:tplc="0C09001B" w:tentative="1">
      <w:start w:val="1"/>
      <w:numFmt w:val="lowerRoman"/>
      <w:lvlText w:val="%9."/>
      <w:lvlJc w:val="right"/>
      <w:pPr>
        <w:ind w:left="4860" w:hanging="180"/>
      </w:pPr>
    </w:lvl>
  </w:abstractNum>
  <w:abstractNum w:abstractNumId="31" w15:restartNumberingAfterBreak="0">
    <w:nsid w:val="57C034CE"/>
    <w:multiLevelType w:val="hybridMultilevel"/>
    <w:tmpl w:val="235CD9A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2" w15:restartNumberingAfterBreak="0">
    <w:nsid w:val="58F509A1"/>
    <w:multiLevelType w:val="multilevel"/>
    <w:tmpl w:val="34CAAC4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3" w15:restartNumberingAfterBreak="0">
    <w:nsid w:val="5C0E4A5F"/>
    <w:multiLevelType w:val="hybridMultilevel"/>
    <w:tmpl w:val="4BC08F66"/>
    <w:lvl w:ilvl="0" w:tplc="527CB4EC">
      <w:start w:val="1"/>
      <w:numFmt w:val="lowerLetter"/>
      <w:lvlText w:val="%1."/>
      <w:lvlJc w:val="left"/>
      <w:pPr>
        <w:ind w:left="-900" w:hanging="360"/>
      </w:pPr>
      <w:rPr>
        <w:rFonts w:hint="default"/>
      </w:rPr>
    </w:lvl>
    <w:lvl w:ilvl="1" w:tplc="0C090019" w:tentative="1">
      <w:start w:val="1"/>
      <w:numFmt w:val="lowerLetter"/>
      <w:lvlText w:val="%2."/>
      <w:lvlJc w:val="left"/>
      <w:pPr>
        <w:ind w:left="-180" w:hanging="360"/>
      </w:pPr>
    </w:lvl>
    <w:lvl w:ilvl="2" w:tplc="0C09001B" w:tentative="1">
      <w:start w:val="1"/>
      <w:numFmt w:val="lowerRoman"/>
      <w:lvlText w:val="%3."/>
      <w:lvlJc w:val="right"/>
      <w:pPr>
        <w:ind w:left="540" w:hanging="180"/>
      </w:pPr>
    </w:lvl>
    <w:lvl w:ilvl="3" w:tplc="0C09000F" w:tentative="1">
      <w:start w:val="1"/>
      <w:numFmt w:val="decimal"/>
      <w:lvlText w:val="%4."/>
      <w:lvlJc w:val="left"/>
      <w:pPr>
        <w:ind w:left="1260" w:hanging="360"/>
      </w:pPr>
    </w:lvl>
    <w:lvl w:ilvl="4" w:tplc="0C090019" w:tentative="1">
      <w:start w:val="1"/>
      <w:numFmt w:val="lowerLetter"/>
      <w:lvlText w:val="%5."/>
      <w:lvlJc w:val="left"/>
      <w:pPr>
        <w:ind w:left="1980" w:hanging="360"/>
      </w:pPr>
    </w:lvl>
    <w:lvl w:ilvl="5" w:tplc="0C09001B" w:tentative="1">
      <w:start w:val="1"/>
      <w:numFmt w:val="lowerRoman"/>
      <w:lvlText w:val="%6."/>
      <w:lvlJc w:val="right"/>
      <w:pPr>
        <w:ind w:left="2700" w:hanging="180"/>
      </w:pPr>
    </w:lvl>
    <w:lvl w:ilvl="6" w:tplc="0C09000F" w:tentative="1">
      <w:start w:val="1"/>
      <w:numFmt w:val="decimal"/>
      <w:lvlText w:val="%7."/>
      <w:lvlJc w:val="left"/>
      <w:pPr>
        <w:ind w:left="3420" w:hanging="360"/>
      </w:pPr>
    </w:lvl>
    <w:lvl w:ilvl="7" w:tplc="0C090019" w:tentative="1">
      <w:start w:val="1"/>
      <w:numFmt w:val="lowerLetter"/>
      <w:lvlText w:val="%8."/>
      <w:lvlJc w:val="left"/>
      <w:pPr>
        <w:ind w:left="4140" w:hanging="360"/>
      </w:pPr>
    </w:lvl>
    <w:lvl w:ilvl="8" w:tplc="0C09001B" w:tentative="1">
      <w:start w:val="1"/>
      <w:numFmt w:val="lowerRoman"/>
      <w:lvlText w:val="%9."/>
      <w:lvlJc w:val="right"/>
      <w:pPr>
        <w:ind w:left="4860" w:hanging="180"/>
      </w:pPr>
    </w:lvl>
  </w:abstractNum>
  <w:abstractNum w:abstractNumId="34" w15:restartNumberingAfterBreak="0">
    <w:nsid w:val="5D525000"/>
    <w:multiLevelType w:val="hybridMultilevel"/>
    <w:tmpl w:val="4DFC0FA6"/>
    <w:lvl w:ilvl="0" w:tplc="0C090001">
      <w:start w:val="4"/>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15:restartNumberingAfterBreak="0">
    <w:nsid w:val="5DF42C53"/>
    <w:multiLevelType w:val="hybridMultilevel"/>
    <w:tmpl w:val="5E2669F0"/>
    <w:lvl w:ilvl="0" w:tplc="0C090015">
      <w:start w:val="1"/>
      <w:numFmt w:val="upperLetter"/>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6" w15:restartNumberingAfterBreak="0">
    <w:nsid w:val="5E022B40"/>
    <w:multiLevelType w:val="hybridMultilevel"/>
    <w:tmpl w:val="ED5A2F4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15:restartNumberingAfterBreak="0">
    <w:nsid w:val="68750C45"/>
    <w:multiLevelType w:val="multilevel"/>
    <w:tmpl w:val="E6644570"/>
    <w:lvl w:ilvl="0">
      <w:start w:val="1"/>
      <w:numFmt w:val="decimal"/>
      <w:pStyle w:val="ListNumber2"/>
      <w:lvlText w:val="%1."/>
      <w:lvlJc w:val="left"/>
      <w:pPr>
        <w:tabs>
          <w:tab w:val="num" w:pos="780"/>
        </w:tabs>
        <w:ind w:left="78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8" w15:restartNumberingAfterBreak="0">
    <w:nsid w:val="6AFE5959"/>
    <w:multiLevelType w:val="multilevel"/>
    <w:tmpl w:val="C9903B16"/>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9" w15:restartNumberingAfterBreak="0">
    <w:nsid w:val="6CCC2593"/>
    <w:multiLevelType w:val="multilevel"/>
    <w:tmpl w:val="75E07F96"/>
    <w:lvl w:ilvl="0">
      <w:start w:val="1"/>
      <w:numFmt w:val="bullet"/>
      <w:lvlText w:val=""/>
      <w:lvlJc w:val="left"/>
      <w:pPr>
        <w:tabs>
          <w:tab w:val="num" w:pos="420"/>
        </w:tabs>
        <w:ind w:left="420" w:hanging="420"/>
      </w:pPr>
      <w:rPr>
        <w:rFonts w:ascii="Wingdings" w:hAnsi="Wingdings" w:cs="Wingdings"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0" w15:restartNumberingAfterBreak="0">
    <w:nsid w:val="6E951B6A"/>
    <w:multiLevelType w:val="multilevel"/>
    <w:tmpl w:val="B0C4DA9E"/>
    <w:lvl w:ilvl="0">
      <w:start w:val="1"/>
      <w:numFmt w:val="decimal"/>
      <w:pStyle w:val="ListNumber4"/>
      <w:lvlText w:val="%1."/>
      <w:lvlJc w:val="left"/>
      <w:pPr>
        <w:tabs>
          <w:tab w:val="num" w:pos="1620"/>
        </w:tabs>
        <w:ind w:left="16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1" w15:restartNumberingAfterBreak="0">
    <w:nsid w:val="6F3C0D6A"/>
    <w:multiLevelType w:val="multilevel"/>
    <w:tmpl w:val="840EAC3C"/>
    <w:lvl w:ilvl="0">
      <w:start w:val="1"/>
      <w:numFmt w:val="bullet"/>
      <w:lvlText w:val=""/>
      <w:lvlJc w:val="left"/>
      <w:pPr>
        <w:tabs>
          <w:tab w:val="num" w:pos="420"/>
        </w:tabs>
        <w:ind w:left="420" w:hanging="420"/>
      </w:pPr>
      <w:rPr>
        <w:rFonts w:ascii="Wingdings" w:hAnsi="Wingdings" w:cs="Wingdings"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2" w15:restartNumberingAfterBreak="0">
    <w:nsid w:val="744A7911"/>
    <w:multiLevelType w:val="multilevel"/>
    <w:tmpl w:val="1F80CD6C"/>
    <w:lvl w:ilvl="0">
      <w:start w:val="1"/>
      <w:numFmt w:val="bullet"/>
      <w:lvlText w:val=""/>
      <w:lvlJc w:val="left"/>
      <w:pPr>
        <w:tabs>
          <w:tab w:val="num" w:pos="420"/>
        </w:tabs>
        <w:ind w:left="420" w:hanging="420"/>
      </w:pPr>
      <w:rPr>
        <w:rFonts w:ascii="Wingdings" w:hAnsi="Wingdings" w:cs="Wingdings"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3" w15:restartNumberingAfterBreak="0">
    <w:nsid w:val="75D37294"/>
    <w:multiLevelType w:val="hybridMultilevel"/>
    <w:tmpl w:val="7A7C63DA"/>
    <w:lvl w:ilvl="0" w:tplc="C1AA4294">
      <w:start w:val="1"/>
      <w:numFmt w:val="bullet"/>
      <w:lvlText w:val="-"/>
      <w:lvlJc w:val="left"/>
      <w:pPr>
        <w:ind w:left="720" w:hanging="360"/>
      </w:pPr>
      <w:rPr>
        <w:rFonts w:ascii="Arial" w:eastAsiaTheme="minorEastAsia"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4" w15:restartNumberingAfterBreak="0">
    <w:nsid w:val="799479DD"/>
    <w:multiLevelType w:val="hybridMultilevel"/>
    <w:tmpl w:val="9B5C9652"/>
    <w:lvl w:ilvl="0" w:tplc="E1D65558">
      <w:numFmt w:val="bullet"/>
      <w:lvlText w:val=""/>
      <w:lvlJc w:val="left"/>
      <w:pPr>
        <w:ind w:left="720" w:hanging="360"/>
      </w:pPr>
      <w:rPr>
        <w:rFonts w:ascii="Symbol" w:eastAsiaTheme="minorEastAsia" w:hAnsi="Symbo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5" w15:restartNumberingAfterBreak="0">
    <w:nsid w:val="799C385D"/>
    <w:multiLevelType w:val="hybridMultilevel"/>
    <w:tmpl w:val="4D869098"/>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6" w15:restartNumberingAfterBreak="0">
    <w:nsid w:val="7A556212"/>
    <w:multiLevelType w:val="hybridMultilevel"/>
    <w:tmpl w:val="A56EF5B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7" w15:restartNumberingAfterBreak="0">
    <w:nsid w:val="7C8D70FA"/>
    <w:multiLevelType w:val="hybridMultilevel"/>
    <w:tmpl w:val="E8E2D178"/>
    <w:lvl w:ilvl="0" w:tplc="0C09000F">
      <w:start w:val="2"/>
      <w:numFmt w:val="decimal"/>
      <w:lvlText w:val="%1."/>
      <w:lvlJc w:val="left"/>
      <w:pPr>
        <w:ind w:left="720" w:hanging="360"/>
      </w:pPr>
      <w:rPr>
        <w:rFonts w:hint="default"/>
        <w:u w:val="none"/>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8" w15:restartNumberingAfterBreak="0">
    <w:nsid w:val="7CE645B0"/>
    <w:multiLevelType w:val="hybridMultilevel"/>
    <w:tmpl w:val="647C497E"/>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49" w15:restartNumberingAfterBreak="0">
    <w:nsid w:val="7D20037D"/>
    <w:multiLevelType w:val="hybridMultilevel"/>
    <w:tmpl w:val="1F9855F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2"/>
  </w:num>
  <w:num w:numId="2">
    <w:abstractNumId w:val="11"/>
  </w:num>
  <w:num w:numId="3">
    <w:abstractNumId w:val="17"/>
  </w:num>
  <w:num w:numId="4">
    <w:abstractNumId w:val="27"/>
  </w:num>
  <w:num w:numId="5">
    <w:abstractNumId w:val="5"/>
  </w:num>
  <w:num w:numId="6">
    <w:abstractNumId w:val="29"/>
  </w:num>
  <w:num w:numId="7">
    <w:abstractNumId w:val="37"/>
  </w:num>
  <w:num w:numId="8">
    <w:abstractNumId w:val="4"/>
  </w:num>
  <w:num w:numId="9">
    <w:abstractNumId w:val="40"/>
  </w:num>
  <w:num w:numId="10">
    <w:abstractNumId w:val="18"/>
  </w:num>
  <w:num w:numId="11">
    <w:abstractNumId w:val="8"/>
  </w:num>
  <w:num w:numId="12">
    <w:abstractNumId w:val="41"/>
  </w:num>
  <w:num w:numId="13">
    <w:abstractNumId w:val="39"/>
  </w:num>
  <w:num w:numId="14">
    <w:abstractNumId w:val="38"/>
  </w:num>
  <w:num w:numId="15">
    <w:abstractNumId w:val="32"/>
  </w:num>
  <w:num w:numId="16">
    <w:abstractNumId w:val="25"/>
  </w:num>
  <w:num w:numId="17">
    <w:abstractNumId w:val="49"/>
  </w:num>
  <w:num w:numId="18">
    <w:abstractNumId w:val="46"/>
  </w:num>
  <w:num w:numId="19">
    <w:abstractNumId w:val="42"/>
  </w:num>
  <w:num w:numId="20">
    <w:abstractNumId w:val="36"/>
  </w:num>
  <w:num w:numId="21">
    <w:abstractNumId w:val="47"/>
  </w:num>
  <w:num w:numId="22">
    <w:abstractNumId w:val="21"/>
  </w:num>
  <w:num w:numId="23">
    <w:abstractNumId w:val="9"/>
  </w:num>
  <w:num w:numId="24">
    <w:abstractNumId w:val="1"/>
  </w:num>
  <w:num w:numId="25">
    <w:abstractNumId w:val="15"/>
  </w:num>
  <w:num w:numId="26">
    <w:abstractNumId w:val="30"/>
  </w:num>
  <w:num w:numId="27">
    <w:abstractNumId w:val="35"/>
  </w:num>
  <w:num w:numId="28">
    <w:abstractNumId w:val="13"/>
  </w:num>
  <w:num w:numId="29">
    <w:abstractNumId w:val="28"/>
  </w:num>
  <w:num w:numId="30">
    <w:abstractNumId w:val="14"/>
  </w:num>
  <w:num w:numId="31">
    <w:abstractNumId w:val="3"/>
  </w:num>
  <w:num w:numId="32">
    <w:abstractNumId w:val="10"/>
  </w:num>
  <w:num w:numId="33">
    <w:abstractNumId w:val="12"/>
  </w:num>
  <w:num w:numId="34">
    <w:abstractNumId w:val="2"/>
  </w:num>
  <w:num w:numId="35">
    <w:abstractNumId w:val="19"/>
  </w:num>
  <w:num w:numId="36">
    <w:abstractNumId w:val="0"/>
  </w:num>
  <w:num w:numId="37">
    <w:abstractNumId w:val="6"/>
  </w:num>
  <w:num w:numId="38">
    <w:abstractNumId w:val="26"/>
  </w:num>
  <w:num w:numId="39">
    <w:abstractNumId w:val="31"/>
  </w:num>
  <w:num w:numId="40">
    <w:abstractNumId w:val="7"/>
  </w:num>
  <w:num w:numId="41">
    <w:abstractNumId w:val="24"/>
  </w:num>
  <w:num w:numId="42">
    <w:abstractNumId w:val="23"/>
  </w:num>
  <w:num w:numId="43">
    <w:abstractNumId w:val="43"/>
  </w:num>
  <w:num w:numId="44">
    <w:abstractNumId w:val="20"/>
  </w:num>
  <w:num w:numId="45">
    <w:abstractNumId w:val="48"/>
  </w:num>
  <w:num w:numId="46">
    <w:abstractNumId w:val="44"/>
  </w:num>
  <w:num w:numId="47">
    <w:abstractNumId w:val="34"/>
  </w:num>
  <w:num w:numId="48">
    <w:abstractNumId w:val="45"/>
  </w:num>
  <w:num w:numId="49">
    <w:abstractNumId w:val="33"/>
  </w:num>
  <w:num w:numId="5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720"/>
  <w:autoHyphenation/>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6146"/>
    <w:rsid w:val="00000AB4"/>
    <w:rsid w:val="00000DAE"/>
    <w:rsid w:val="00001342"/>
    <w:rsid w:val="00002F54"/>
    <w:rsid w:val="0000640A"/>
    <w:rsid w:val="00006589"/>
    <w:rsid w:val="0001147C"/>
    <w:rsid w:val="0001542F"/>
    <w:rsid w:val="00015543"/>
    <w:rsid w:val="00015C39"/>
    <w:rsid w:val="00016747"/>
    <w:rsid w:val="00017815"/>
    <w:rsid w:val="00020997"/>
    <w:rsid w:val="000219D5"/>
    <w:rsid w:val="00022902"/>
    <w:rsid w:val="00023AF4"/>
    <w:rsid w:val="00023E7D"/>
    <w:rsid w:val="00024277"/>
    <w:rsid w:val="00024C69"/>
    <w:rsid w:val="0002530C"/>
    <w:rsid w:val="00025D0C"/>
    <w:rsid w:val="00026ADC"/>
    <w:rsid w:val="00030594"/>
    <w:rsid w:val="000308FF"/>
    <w:rsid w:val="00031CB4"/>
    <w:rsid w:val="00031EBD"/>
    <w:rsid w:val="000377B7"/>
    <w:rsid w:val="000400FA"/>
    <w:rsid w:val="00042262"/>
    <w:rsid w:val="00042B19"/>
    <w:rsid w:val="000440EA"/>
    <w:rsid w:val="000501E6"/>
    <w:rsid w:val="000511D6"/>
    <w:rsid w:val="000536F8"/>
    <w:rsid w:val="000550B6"/>
    <w:rsid w:val="000556FE"/>
    <w:rsid w:val="00060614"/>
    <w:rsid w:val="00060ED4"/>
    <w:rsid w:val="00061B08"/>
    <w:rsid w:val="00062B7F"/>
    <w:rsid w:val="00063E36"/>
    <w:rsid w:val="0006433E"/>
    <w:rsid w:val="00065BFA"/>
    <w:rsid w:val="00070EE1"/>
    <w:rsid w:val="00071299"/>
    <w:rsid w:val="0007178F"/>
    <w:rsid w:val="000717C0"/>
    <w:rsid w:val="000767AA"/>
    <w:rsid w:val="000772E3"/>
    <w:rsid w:val="000802F9"/>
    <w:rsid w:val="00081BE4"/>
    <w:rsid w:val="00084530"/>
    <w:rsid w:val="000856CA"/>
    <w:rsid w:val="00085E01"/>
    <w:rsid w:val="000868B5"/>
    <w:rsid w:val="00087C30"/>
    <w:rsid w:val="00093D13"/>
    <w:rsid w:val="00094CB4"/>
    <w:rsid w:val="00095182"/>
    <w:rsid w:val="00097D19"/>
    <w:rsid w:val="000A1B44"/>
    <w:rsid w:val="000A4A11"/>
    <w:rsid w:val="000A62D2"/>
    <w:rsid w:val="000B0CB7"/>
    <w:rsid w:val="000B11E4"/>
    <w:rsid w:val="000B308A"/>
    <w:rsid w:val="000B3F8D"/>
    <w:rsid w:val="000B4A2A"/>
    <w:rsid w:val="000B57A0"/>
    <w:rsid w:val="000B587E"/>
    <w:rsid w:val="000B5A74"/>
    <w:rsid w:val="000B7F39"/>
    <w:rsid w:val="000C0D42"/>
    <w:rsid w:val="000C1728"/>
    <w:rsid w:val="000C2765"/>
    <w:rsid w:val="000C2C56"/>
    <w:rsid w:val="000C35F6"/>
    <w:rsid w:val="000C50E1"/>
    <w:rsid w:val="000C5C45"/>
    <w:rsid w:val="000D05D8"/>
    <w:rsid w:val="000D05E2"/>
    <w:rsid w:val="000D521E"/>
    <w:rsid w:val="000D5A59"/>
    <w:rsid w:val="000D6402"/>
    <w:rsid w:val="000D70A8"/>
    <w:rsid w:val="000D73CE"/>
    <w:rsid w:val="000E0B99"/>
    <w:rsid w:val="000E29AD"/>
    <w:rsid w:val="000E30A8"/>
    <w:rsid w:val="000E3B53"/>
    <w:rsid w:val="000E3FF0"/>
    <w:rsid w:val="000E43F6"/>
    <w:rsid w:val="000E6FF0"/>
    <w:rsid w:val="000E70AE"/>
    <w:rsid w:val="000E73C7"/>
    <w:rsid w:val="000F0F29"/>
    <w:rsid w:val="000F1995"/>
    <w:rsid w:val="000F2580"/>
    <w:rsid w:val="000F2E16"/>
    <w:rsid w:val="000F77CD"/>
    <w:rsid w:val="001005CD"/>
    <w:rsid w:val="00101690"/>
    <w:rsid w:val="00101974"/>
    <w:rsid w:val="00104732"/>
    <w:rsid w:val="00104B88"/>
    <w:rsid w:val="001059FE"/>
    <w:rsid w:val="001074C9"/>
    <w:rsid w:val="00111012"/>
    <w:rsid w:val="00111BAB"/>
    <w:rsid w:val="001121CA"/>
    <w:rsid w:val="00112453"/>
    <w:rsid w:val="00112968"/>
    <w:rsid w:val="00113CA6"/>
    <w:rsid w:val="00116285"/>
    <w:rsid w:val="001200EC"/>
    <w:rsid w:val="001205EC"/>
    <w:rsid w:val="00120E70"/>
    <w:rsid w:val="00122036"/>
    <w:rsid w:val="0012297D"/>
    <w:rsid w:val="00124DC6"/>
    <w:rsid w:val="001259CA"/>
    <w:rsid w:val="001308C8"/>
    <w:rsid w:val="001331D3"/>
    <w:rsid w:val="001348B3"/>
    <w:rsid w:val="00134B72"/>
    <w:rsid w:val="00135B93"/>
    <w:rsid w:val="00136385"/>
    <w:rsid w:val="001374B0"/>
    <w:rsid w:val="00140C75"/>
    <w:rsid w:val="001459CA"/>
    <w:rsid w:val="001465BB"/>
    <w:rsid w:val="00152FFB"/>
    <w:rsid w:val="00154526"/>
    <w:rsid w:val="00154B30"/>
    <w:rsid w:val="00154EE9"/>
    <w:rsid w:val="001552CD"/>
    <w:rsid w:val="00156146"/>
    <w:rsid w:val="0015733F"/>
    <w:rsid w:val="00157E4D"/>
    <w:rsid w:val="001628CC"/>
    <w:rsid w:val="00162B3F"/>
    <w:rsid w:val="00164015"/>
    <w:rsid w:val="00164DD8"/>
    <w:rsid w:val="00167805"/>
    <w:rsid w:val="00172E94"/>
    <w:rsid w:val="0017349A"/>
    <w:rsid w:val="00173A95"/>
    <w:rsid w:val="00175216"/>
    <w:rsid w:val="00177B0C"/>
    <w:rsid w:val="00177F82"/>
    <w:rsid w:val="00181AAE"/>
    <w:rsid w:val="00182DFD"/>
    <w:rsid w:val="001844B1"/>
    <w:rsid w:val="00184F50"/>
    <w:rsid w:val="0018548D"/>
    <w:rsid w:val="00185720"/>
    <w:rsid w:val="00186B61"/>
    <w:rsid w:val="00191E3A"/>
    <w:rsid w:val="00192DB4"/>
    <w:rsid w:val="001940EF"/>
    <w:rsid w:val="00194209"/>
    <w:rsid w:val="00194509"/>
    <w:rsid w:val="00194C9E"/>
    <w:rsid w:val="00195569"/>
    <w:rsid w:val="001A263D"/>
    <w:rsid w:val="001A2A58"/>
    <w:rsid w:val="001A3A19"/>
    <w:rsid w:val="001A467F"/>
    <w:rsid w:val="001A54C9"/>
    <w:rsid w:val="001A5B45"/>
    <w:rsid w:val="001A5B97"/>
    <w:rsid w:val="001A734A"/>
    <w:rsid w:val="001B0ACB"/>
    <w:rsid w:val="001B0EBF"/>
    <w:rsid w:val="001B0FA7"/>
    <w:rsid w:val="001B2EF2"/>
    <w:rsid w:val="001B39A6"/>
    <w:rsid w:val="001B3D0D"/>
    <w:rsid w:val="001B4681"/>
    <w:rsid w:val="001B7D58"/>
    <w:rsid w:val="001C26E1"/>
    <w:rsid w:val="001C7D8C"/>
    <w:rsid w:val="001D14EA"/>
    <w:rsid w:val="001D2969"/>
    <w:rsid w:val="001D5019"/>
    <w:rsid w:val="001D5208"/>
    <w:rsid w:val="001D6E0A"/>
    <w:rsid w:val="001E1D4C"/>
    <w:rsid w:val="001E2DDE"/>
    <w:rsid w:val="001E341A"/>
    <w:rsid w:val="001E3638"/>
    <w:rsid w:val="001E403C"/>
    <w:rsid w:val="001E4B10"/>
    <w:rsid w:val="001E58FA"/>
    <w:rsid w:val="001E7F19"/>
    <w:rsid w:val="001F1013"/>
    <w:rsid w:val="001F1939"/>
    <w:rsid w:val="001F2FD9"/>
    <w:rsid w:val="001F444F"/>
    <w:rsid w:val="001F55BC"/>
    <w:rsid w:val="00201F6E"/>
    <w:rsid w:val="00202D00"/>
    <w:rsid w:val="00202F48"/>
    <w:rsid w:val="002048F5"/>
    <w:rsid w:val="002050B6"/>
    <w:rsid w:val="00206283"/>
    <w:rsid w:val="00206E6B"/>
    <w:rsid w:val="00206E8F"/>
    <w:rsid w:val="00212955"/>
    <w:rsid w:val="00214034"/>
    <w:rsid w:val="0021558E"/>
    <w:rsid w:val="00216068"/>
    <w:rsid w:val="002164CC"/>
    <w:rsid w:val="00226537"/>
    <w:rsid w:val="00233071"/>
    <w:rsid w:val="00233663"/>
    <w:rsid w:val="00233B11"/>
    <w:rsid w:val="00234028"/>
    <w:rsid w:val="00234DB0"/>
    <w:rsid w:val="00236B46"/>
    <w:rsid w:val="00237190"/>
    <w:rsid w:val="002376D3"/>
    <w:rsid w:val="00241789"/>
    <w:rsid w:val="00242B39"/>
    <w:rsid w:val="0024321F"/>
    <w:rsid w:val="00243A2A"/>
    <w:rsid w:val="002440FB"/>
    <w:rsid w:val="002442D8"/>
    <w:rsid w:val="0024551E"/>
    <w:rsid w:val="002455CE"/>
    <w:rsid w:val="00246C5E"/>
    <w:rsid w:val="002503E2"/>
    <w:rsid w:val="0025127F"/>
    <w:rsid w:val="00253ECB"/>
    <w:rsid w:val="0025474D"/>
    <w:rsid w:val="00255866"/>
    <w:rsid w:val="002567FA"/>
    <w:rsid w:val="00256A58"/>
    <w:rsid w:val="002570B2"/>
    <w:rsid w:val="00257AEC"/>
    <w:rsid w:val="00260330"/>
    <w:rsid w:val="002621D2"/>
    <w:rsid w:val="00264698"/>
    <w:rsid w:val="002658C6"/>
    <w:rsid w:val="00265CDD"/>
    <w:rsid w:val="002661D7"/>
    <w:rsid w:val="00266243"/>
    <w:rsid w:val="00266E4E"/>
    <w:rsid w:val="002711D6"/>
    <w:rsid w:val="00271A2E"/>
    <w:rsid w:val="002720FD"/>
    <w:rsid w:val="002737CC"/>
    <w:rsid w:val="00274CA3"/>
    <w:rsid w:val="002808BD"/>
    <w:rsid w:val="00280949"/>
    <w:rsid w:val="0028266D"/>
    <w:rsid w:val="00282CD2"/>
    <w:rsid w:val="00283BA9"/>
    <w:rsid w:val="00284387"/>
    <w:rsid w:val="002867A8"/>
    <w:rsid w:val="00287369"/>
    <w:rsid w:val="00287779"/>
    <w:rsid w:val="00287FFA"/>
    <w:rsid w:val="00290FC0"/>
    <w:rsid w:val="00294AF7"/>
    <w:rsid w:val="002A237D"/>
    <w:rsid w:val="002A2B2B"/>
    <w:rsid w:val="002A3032"/>
    <w:rsid w:val="002A54E1"/>
    <w:rsid w:val="002A5AEE"/>
    <w:rsid w:val="002A5BEB"/>
    <w:rsid w:val="002A5F3C"/>
    <w:rsid w:val="002A6FA6"/>
    <w:rsid w:val="002B07A0"/>
    <w:rsid w:val="002B1254"/>
    <w:rsid w:val="002B24F7"/>
    <w:rsid w:val="002B46E5"/>
    <w:rsid w:val="002B7738"/>
    <w:rsid w:val="002C1578"/>
    <w:rsid w:val="002C19EF"/>
    <w:rsid w:val="002C527D"/>
    <w:rsid w:val="002C5365"/>
    <w:rsid w:val="002C6F98"/>
    <w:rsid w:val="002C766C"/>
    <w:rsid w:val="002D041E"/>
    <w:rsid w:val="002D1272"/>
    <w:rsid w:val="002D3084"/>
    <w:rsid w:val="002D53CD"/>
    <w:rsid w:val="002D5835"/>
    <w:rsid w:val="002E0BFC"/>
    <w:rsid w:val="002E1050"/>
    <w:rsid w:val="002E11A4"/>
    <w:rsid w:val="002E21E2"/>
    <w:rsid w:val="002E249D"/>
    <w:rsid w:val="002E371A"/>
    <w:rsid w:val="002F2914"/>
    <w:rsid w:val="002F51A2"/>
    <w:rsid w:val="002F70EC"/>
    <w:rsid w:val="002F77EE"/>
    <w:rsid w:val="003004AF"/>
    <w:rsid w:val="00301EEE"/>
    <w:rsid w:val="00303D66"/>
    <w:rsid w:val="003073A0"/>
    <w:rsid w:val="00307F32"/>
    <w:rsid w:val="0031138E"/>
    <w:rsid w:val="0031513C"/>
    <w:rsid w:val="00315CC6"/>
    <w:rsid w:val="00321F24"/>
    <w:rsid w:val="0032214D"/>
    <w:rsid w:val="00325A8A"/>
    <w:rsid w:val="0032732C"/>
    <w:rsid w:val="003278B3"/>
    <w:rsid w:val="00330071"/>
    <w:rsid w:val="00330550"/>
    <w:rsid w:val="0033140C"/>
    <w:rsid w:val="00333CA8"/>
    <w:rsid w:val="003343EB"/>
    <w:rsid w:val="00334863"/>
    <w:rsid w:val="00336BD3"/>
    <w:rsid w:val="003371E8"/>
    <w:rsid w:val="00343BBF"/>
    <w:rsid w:val="003450C7"/>
    <w:rsid w:val="003454F5"/>
    <w:rsid w:val="00346008"/>
    <w:rsid w:val="003460BA"/>
    <w:rsid w:val="003461DA"/>
    <w:rsid w:val="00352E92"/>
    <w:rsid w:val="00353D6A"/>
    <w:rsid w:val="00354D28"/>
    <w:rsid w:val="00355BCE"/>
    <w:rsid w:val="00356ED1"/>
    <w:rsid w:val="00357B3F"/>
    <w:rsid w:val="00357EE0"/>
    <w:rsid w:val="00360B4A"/>
    <w:rsid w:val="00363379"/>
    <w:rsid w:val="003665BB"/>
    <w:rsid w:val="00367558"/>
    <w:rsid w:val="00373F01"/>
    <w:rsid w:val="00375F0F"/>
    <w:rsid w:val="0037705E"/>
    <w:rsid w:val="003812A7"/>
    <w:rsid w:val="00384547"/>
    <w:rsid w:val="00385525"/>
    <w:rsid w:val="00385737"/>
    <w:rsid w:val="0039357A"/>
    <w:rsid w:val="00395A6E"/>
    <w:rsid w:val="00395B56"/>
    <w:rsid w:val="00396C00"/>
    <w:rsid w:val="00397F82"/>
    <w:rsid w:val="003A097C"/>
    <w:rsid w:val="003B10B8"/>
    <w:rsid w:val="003B4145"/>
    <w:rsid w:val="003B5A61"/>
    <w:rsid w:val="003B5BE3"/>
    <w:rsid w:val="003B620C"/>
    <w:rsid w:val="003B64D0"/>
    <w:rsid w:val="003B6CB2"/>
    <w:rsid w:val="003B6E8A"/>
    <w:rsid w:val="003C00E1"/>
    <w:rsid w:val="003C0393"/>
    <w:rsid w:val="003C1995"/>
    <w:rsid w:val="003C1DD4"/>
    <w:rsid w:val="003C420A"/>
    <w:rsid w:val="003C43C4"/>
    <w:rsid w:val="003C554C"/>
    <w:rsid w:val="003C621A"/>
    <w:rsid w:val="003C67BF"/>
    <w:rsid w:val="003C6A10"/>
    <w:rsid w:val="003C6C09"/>
    <w:rsid w:val="003C7075"/>
    <w:rsid w:val="003C75A5"/>
    <w:rsid w:val="003D0903"/>
    <w:rsid w:val="003D53B4"/>
    <w:rsid w:val="003D53C6"/>
    <w:rsid w:val="003D6BCC"/>
    <w:rsid w:val="003E239E"/>
    <w:rsid w:val="003E23F0"/>
    <w:rsid w:val="003E39E3"/>
    <w:rsid w:val="003E4A29"/>
    <w:rsid w:val="003E6347"/>
    <w:rsid w:val="003E63E8"/>
    <w:rsid w:val="003E6B71"/>
    <w:rsid w:val="003E7BA0"/>
    <w:rsid w:val="003F1FF4"/>
    <w:rsid w:val="003F323C"/>
    <w:rsid w:val="003F3526"/>
    <w:rsid w:val="003F42DA"/>
    <w:rsid w:val="003F44C9"/>
    <w:rsid w:val="003F4ACE"/>
    <w:rsid w:val="003F4D2C"/>
    <w:rsid w:val="003F568C"/>
    <w:rsid w:val="0040035A"/>
    <w:rsid w:val="004060A6"/>
    <w:rsid w:val="00412C83"/>
    <w:rsid w:val="004133A5"/>
    <w:rsid w:val="0041355E"/>
    <w:rsid w:val="00414F7D"/>
    <w:rsid w:val="00415631"/>
    <w:rsid w:val="00415958"/>
    <w:rsid w:val="00416DEA"/>
    <w:rsid w:val="0042270F"/>
    <w:rsid w:val="00422959"/>
    <w:rsid w:val="00423454"/>
    <w:rsid w:val="00423B34"/>
    <w:rsid w:val="00425184"/>
    <w:rsid w:val="004272B1"/>
    <w:rsid w:val="004274F0"/>
    <w:rsid w:val="00430897"/>
    <w:rsid w:val="0043109D"/>
    <w:rsid w:val="004315D7"/>
    <w:rsid w:val="00431C91"/>
    <w:rsid w:val="004330E4"/>
    <w:rsid w:val="00437BB9"/>
    <w:rsid w:val="00440E29"/>
    <w:rsid w:val="00442797"/>
    <w:rsid w:val="004427E6"/>
    <w:rsid w:val="00443287"/>
    <w:rsid w:val="0044594D"/>
    <w:rsid w:val="00445A13"/>
    <w:rsid w:val="00446A11"/>
    <w:rsid w:val="004471E4"/>
    <w:rsid w:val="00447276"/>
    <w:rsid w:val="004526D1"/>
    <w:rsid w:val="00452BD0"/>
    <w:rsid w:val="00455012"/>
    <w:rsid w:val="00456A1C"/>
    <w:rsid w:val="00456C80"/>
    <w:rsid w:val="004611C8"/>
    <w:rsid w:val="004616F1"/>
    <w:rsid w:val="0046288F"/>
    <w:rsid w:val="0046342E"/>
    <w:rsid w:val="00464A6D"/>
    <w:rsid w:val="00464C4C"/>
    <w:rsid w:val="00464F23"/>
    <w:rsid w:val="004657BA"/>
    <w:rsid w:val="00467339"/>
    <w:rsid w:val="00467D34"/>
    <w:rsid w:val="004714C5"/>
    <w:rsid w:val="0047155D"/>
    <w:rsid w:val="004739EA"/>
    <w:rsid w:val="00474F93"/>
    <w:rsid w:val="0047643B"/>
    <w:rsid w:val="00476A18"/>
    <w:rsid w:val="00480F1C"/>
    <w:rsid w:val="00481BD1"/>
    <w:rsid w:val="00483814"/>
    <w:rsid w:val="00485E41"/>
    <w:rsid w:val="0049161B"/>
    <w:rsid w:val="004921A2"/>
    <w:rsid w:val="0049404C"/>
    <w:rsid w:val="004A0CA0"/>
    <w:rsid w:val="004A0FE8"/>
    <w:rsid w:val="004A242A"/>
    <w:rsid w:val="004A3E85"/>
    <w:rsid w:val="004A574C"/>
    <w:rsid w:val="004A59A2"/>
    <w:rsid w:val="004A5C4D"/>
    <w:rsid w:val="004B0E6C"/>
    <w:rsid w:val="004B17FF"/>
    <w:rsid w:val="004B1AB6"/>
    <w:rsid w:val="004B3BCD"/>
    <w:rsid w:val="004B453E"/>
    <w:rsid w:val="004B7E73"/>
    <w:rsid w:val="004C0102"/>
    <w:rsid w:val="004C0BA7"/>
    <w:rsid w:val="004C0CCF"/>
    <w:rsid w:val="004C2A76"/>
    <w:rsid w:val="004C2B53"/>
    <w:rsid w:val="004C6D18"/>
    <w:rsid w:val="004C75E7"/>
    <w:rsid w:val="004D0096"/>
    <w:rsid w:val="004D12C4"/>
    <w:rsid w:val="004D252F"/>
    <w:rsid w:val="004D31F8"/>
    <w:rsid w:val="004D32D8"/>
    <w:rsid w:val="004D3A2B"/>
    <w:rsid w:val="004D4E5F"/>
    <w:rsid w:val="004D5B95"/>
    <w:rsid w:val="004D5BE1"/>
    <w:rsid w:val="004D7206"/>
    <w:rsid w:val="004D77BC"/>
    <w:rsid w:val="004E1018"/>
    <w:rsid w:val="004E1B88"/>
    <w:rsid w:val="004E382F"/>
    <w:rsid w:val="004E621F"/>
    <w:rsid w:val="004E790C"/>
    <w:rsid w:val="004F1400"/>
    <w:rsid w:val="004F227F"/>
    <w:rsid w:val="004F3687"/>
    <w:rsid w:val="004F3CBA"/>
    <w:rsid w:val="004F5C16"/>
    <w:rsid w:val="005027CF"/>
    <w:rsid w:val="0050283D"/>
    <w:rsid w:val="00503DB6"/>
    <w:rsid w:val="005066A8"/>
    <w:rsid w:val="0051244C"/>
    <w:rsid w:val="00512569"/>
    <w:rsid w:val="005128FE"/>
    <w:rsid w:val="005130C0"/>
    <w:rsid w:val="00513CB7"/>
    <w:rsid w:val="00514380"/>
    <w:rsid w:val="00514432"/>
    <w:rsid w:val="005152A6"/>
    <w:rsid w:val="00515882"/>
    <w:rsid w:val="005166A4"/>
    <w:rsid w:val="005166DD"/>
    <w:rsid w:val="00517C23"/>
    <w:rsid w:val="00522F7F"/>
    <w:rsid w:val="005249A5"/>
    <w:rsid w:val="005303D3"/>
    <w:rsid w:val="0053400F"/>
    <w:rsid w:val="00534FF3"/>
    <w:rsid w:val="00537675"/>
    <w:rsid w:val="0054098E"/>
    <w:rsid w:val="00544718"/>
    <w:rsid w:val="00551969"/>
    <w:rsid w:val="005519B4"/>
    <w:rsid w:val="00551CB2"/>
    <w:rsid w:val="00552289"/>
    <w:rsid w:val="00553C3F"/>
    <w:rsid w:val="00553C5D"/>
    <w:rsid w:val="00554DB9"/>
    <w:rsid w:val="00562542"/>
    <w:rsid w:val="00562D1C"/>
    <w:rsid w:val="00563DCA"/>
    <w:rsid w:val="005651BF"/>
    <w:rsid w:val="005657D2"/>
    <w:rsid w:val="00572F22"/>
    <w:rsid w:val="00574697"/>
    <w:rsid w:val="00575160"/>
    <w:rsid w:val="005761F7"/>
    <w:rsid w:val="005762C6"/>
    <w:rsid w:val="0057720B"/>
    <w:rsid w:val="00581927"/>
    <w:rsid w:val="00583C5E"/>
    <w:rsid w:val="00584017"/>
    <w:rsid w:val="005841F7"/>
    <w:rsid w:val="005843D9"/>
    <w:rsid w:val="005849C8"/>
    <w:rsid w:val="00585699"/>
    <w:rsid w:val="005857B7"/>
    <w:rsid w:val="0058627D"/>
    <w:rsid w:val="005915E0"/>
    <w:rsid w:val="00591FDA"/>
    <w:rsid w:val="0059387B"/>
    <w:rsid w:val="00595FD3"/>
    <w:rsid w:val="0059681B"/>
    <w:rsid w:val="0059784C"/>
    <w:rsid w:val="00597E60"/>
    <w:rsid w:val="005A01BA"/>
    <w:rsid w:val="005A0663"/>
    <w:rsid w:val="005A15CB"/>
    <w:rsid w:val="005A1BDA"/>
    <w:rsid w:val="005A6909"/>
    <w:rsid w:val="005B05F7"/>
    <w:rsid w:val="005B2C5D"/>
    <w:rsid w:val="005B30ED"/>
    <w:rsid w:val="005B4D1D"/>
    <w:rsid w:val="005B5766"/>
    <w:rsid w:val="005B5AF1"/>
    <w:rsid w:val="005B68B3"/>
    <w:rsid w:val="005B7175"/>
    <w:rsid w:val="005C3539"/>
    <w:rsid w:val="005C3D86"/>
    <w:rsid w:val="005D122F"/>
    <w:rsid w:val="005D15E9"/>
    <w:rsid w:val="005D1838"/>
    <w:rsid w:val="005D268D"/>
    <w:rsid w:val="005D480B"/>
    <w:rsid w:val="005D57BC"/>
    <w:rsid w:val="005D6756"/>
    <w:rsid w:val="005D705B"/>
    <w:rsid w:val="005E0D1A"/>
    <w:rsid w:val="005E4E36"/>
    <w:rsid w:val="005E5A4B"/>
    <w:rsid w:val="005F1729"/>
    <w:rsid w:val="005F2BF5"/>
    <w:rsid w:val="005F4E46"/>
    <w:rsid w:val="005F7774"/>
    <w:rsid w:val="006009DA"/>
    <w:rsid w:val="00600A21"/>
    <w:rsid w:val="00601793"/>
    <w:rsid w:val="00601D33"/>
    <w:rsid w:val="00603235"/>
    <w:rsid w:val="00606103"/>
    <w:rsid w:val="0061077A"/>
    <w:rsid w:val="00611063"/>
    <w:rsid w:val="00611777"/>
    <w:rsid w:val="00611ABC"/>
    <w:rsid w:val="006134E8"/>
    <w:rsid w:val="00613D96"/>
    <w:rsid w:val="00615A19"/>
    <w:rsid w:val="00620A0B"/>
    <w:rsid w:val="00621F39"/>
    <w:rsid w:val="006226A2"/>
    <w:rsid w:val="006234BF"/>
    <w:rsid w:val="006264B2"/>
    <w:rsid w:val="00627BD0"/>
    <w:rsid w:val="00630224"/>
    <w:rsid w:val="00630D9D"/>
    <w:rsid w:val="00633026"/>
    <w:rsid w:val="006342A5"/>
    <w:rsid w:val="00636E5E"/>
    <w:rsid w:val="006447D6"/>
    <w:rsid w:val="00644B32"/>
    <w:rsid w:val="00645571"/>
    <w:rsid w:val="00645926"/>
    <w:rsid w:val="006459DE"/>
    <w:rsid w:val="00650A05"/>
    <w:rsid w:val="00652805"/>
    <w:rsid w:val="00654681"/>
    <w:rsid w:val="00656EAB"/>
    <w:rsid w:val="006601A1"/>
    <w:rsid w:val="006601BE"/>
    <w:rsid w:val="00661453"/>
    <w:rsid w:val="00661C9C"/>
    <w:rsid w:val="00664CAE"/>
    <w:rsid w:val="0066556A"/>
    <w:rsid w:val="006662A2"/>
    <w:rsid w:val="0066714C"/>
    <w:rsid w:val="006702D7"/>
    <w:rsid w:val="00671D57"/>
    <w:rsid w:val="00674806"/>
    <w:rsid w:val="00674AEE"/>
    <w:rsid w:val="00674B22"/>
    <w:rsid w:val="00676642"/>
    <w:rsid w:val="006779FB"/>
    <w:rsid w:val="00680439"/>
    <w:rsid w:val="006849AB"/>
    <w:rsid w:val="00690B25"/>
    <w:rsid w:val="006926B8"/>
    <w:rsid w:val="0069526B"/>
    <w:rsid w:val="006A0C6A"/>
    <w:rsid w:val="006A18DA"/>
    <w:rsid w:val="006A5304"/>
    <w:rsid w:val="006A66A0"/>
    <w:rsid w:val="006A697D"/>
    <w:rsid w:val="006A6BFD"/>
    <w:rsid w:val="006A75F0"/>
    <w:rsid w:val="006B1F28"/>
    <w:rsid w:val="006B27F9"/>
    <w:rsid w:val="006B2D76"/>
    <w:rsid w:val="006B2E96"/>
    <w:rsid w:val="006B5671"/>
    <w:rsid w:val="006B5B93"/>
    <w:rsid w:val="006C19EC"/>
    <w:rsid w:val="006C4D6F"/>
    <w:rsid w:val="006C5375"/>
    <w:rsid w:val="006C53AC"/>
    <w:rsid w:val="006C66CA"/>
    <w:rsid w:val="006D0910"/>
    <w:rsid w:val="006D0A47"/>
    <w:rsid w:val="006D60D7"/>
    <w:rsid w:val="006D626F"/>
    <w:rsid w:val="006D64C4"/>
    <w:rsid w:val="006D6C86"/>
    <w:rsid w:val="006D7DC0"/>
    <w:rsid w:val="006E12D1"/>
    <w:rsid w:val="006E2A87"/>
    <w:rsid w:val="006E7613"/>
    <w:rsid w:val="006E76BB"/>
    <w:rsid w:val="006E7A99"/>
    <w:rsid w:val="006F0DB1"/>
    <w:rsid w:val="006F26CD"/>
    <w:rsid w:val="006F659A"/>
    <w:rsid w:val="00702C28"/>
    <w:rsid w:val="00703FF0"/>
    <w:rsid w:val="00704630"/>
    <w:rsid w:val="007079CA"/>
    <w:rsid w:val="00711B19"/>
    <w:rsid w:val="00712030"/>
    <w:rsid w:val="007141C2"/>
    <w:rsid w:val="00714254"/>
    <w:rsid w:val="00715F15"/>
    <w:rsid w:val="00716732"/>
    <w:rsid w:val="0072026C"/>
    <w:rsid w:val="00720569"/>
    <w:rsid w:val="007211D3"/>
    <w:rsid w:val="00722351"/>
    <w:rsid w:val="00722402"/>
    <w:rsid w:val="00727D93"/>
    <w:rsid w:val="007350C3"/>
    <w:rsid w:val="00743074"/>
    <w:rsid w:val="00743380"/>
    <w:rsid w:val="0074695B"/>
    <w:rsid w:val="00746F49"/>
    <w:rsid w:val="00750F62"/>
    <w:rsid w:val="00751557"/>
    <w:rsid w:val="00752FAA"/>
    <w:rsid w:val="0075335C"/>
    <w:rsid w:val="007549D6"/>
    <w:rsid w:val="00755DFC"/>
    <w:rsid w:val="007577E0"/>
    <w:rsid w:val="00766716"/>
    <w:rsid w:val="00766E9F"/>
    <w:rsid w:val="007700B9"/>
    <w:rsid w:val="007703AB"/>
    <w:rsid w:val="0077059F"/>
    <w:rsid w:val="00771B3D"/>
    <w:rsid w:val="007727D2"/>
    <w:rsid w:val="00773AD8"/>
    <w:rsid w:val="00774BAE"/>
    <w:rsid w:val="00775B3B"/>
    <w:rsid w:val="007767A0"/>
    <w:rsid w:val="007779E2"/>
    <w:rsid w:val="00780ACA"/>
    <w:rsid w:val="007820B7"/>
    <w:rsid w:val="00783949"/>
    <w:rsid w:val="00787227"/>
    <w:rsid w:val="00787866"/>
    <w:rsid w:val="007878EF"/>
    <w:rsid w:val="0079063F"/>
    <w:rsid w:val="00791BBF"/>
    <w:rsid w:val="00795BF6"/>
    <w:rsid w:val="00796183"/>
    <w:rsid w:val="007965B6"/>
    <w:rsid w:val="00797CC6"/>
    <w:rsid w:val="00797FDF"/>
    <w:rsid w:val="007A00F2"/>
    <w:rsid w:val="007A0C13"/>
    <w:rsid w:val="007A29D2"/>
    <w:rsid w:val="007A311C"/>
    <w:rsid w:val="007A6ABD"/>
    <w:rsid w:val="007A7411"/>
    <w:rsid w:val="007A7946"/>
    <w:rsid w:val="007B1AFE"/>
    <w:rsid w:val="007B2AA8"/>
    <w:rsid w:val="007B2FD1"/>
    <w:rsid w:val="007B450E"/>
    <w:rsid w:val="007B47AF"/>
    <w:rsid w:val="007B6912"/>
    <w:rsid w:val="007B6F63"/>
    <w:rsid w:val="007B7817"/>
    <w:rsid w:val="007C1EB2"/>
    <w:rsid w:val="007C2C9D"/>
    <w:rsid w:val="007C2D50"/>
    <w:rsid w:val="007C440F"/>
    <w:rsid w:val="007C6711"/>
    <w:rsid w:val="007C7B67"/>
    <w:rsid w:val="007D063F"/>
    <w:rsid w:val="007D0776"/>
    <w:rsid w:val="007D2B87"/>
    <w:rsid w:val="007D3728"/>
    <w:rsid w:val="007D383B"/>
    <w:rsid w:val="007D3BE6"/>
    <w:rsid w:val="007D4BA8"/>
    <w:rsid w:val="007E0876"/>
    <w:rsid w:val="007E1DE8"/>
    <w:rsid w:val="007E2C0A"/>
    <w:rsid w:val="007E34A7"/>
    <w:rsid w:val="007E5285"/>
    <w:rsid w:val="007E6C2C"/>
    <w:rsid w:val="007F0291"/>
    <w:rsid w:val="007F0A4B"/>
    <w:rsid w:val="007F2DCF"/>
    <w:rsid w:val="007F4AAE"/>
    <w:rsid w:val="007F5850"/>
    <w:rsid w:val="007F6BEF"/>
    <w:rsid w:val="007F6C64"/>
    <w:rsid w:val="007F7470"/>
    <w:rsid w:val="00800136"/>
    <w:rsid w:val="00800FC6"/>
    <w:rsid w:val="00806516"/>
    <w:rsid w:val="008075D1"/>
    <w:rsid w:val="008116AF"/>
    <w:rsid w:val="008150F6"/>
    <w:rsid w:val="008163E4"/>
    <w:rsid w:val="0082034D"/>
    <w:rsid w:val="0082179D"/>
    <w:rsid w:val="00821BC7"/>
    <w:rsid w:val="00821D8B"/>
    <w:rsid w:val="008229E2"/>
    <w:rsid w:val="0082653D"/>
    <w:rsid w:val="00826EB9"/>
    <w:rsid w:val="00830BD2"/>
    <w:rsid w:val="00833757"/>
    <w:rsid w:val="00835900"/>
    <w:rsid w:val="00835A0D"/>
    <w:rsid w:val="008367E2"/>
    <w:rsid w:val="0083760E"/>
    <w:rsid w:val="00837B3C"/>
    <w:rsid w:val="008443AD"/>
    <w:rsid w:val="00844857"/>
    <w:rsid w:val="008449AC"/>
    <w:rsid w:val="0084539B"/>
    <w:rsid w:val="008453B4"/>
    <w:rsid w:val="00846CEE"/>
    <w:rsid w:val="00846E23"/>
    <w:rsid w:val="00846F5F"/>
    <w:rsid w:val="008505B2"/>
    <w:rsid w:val="00851443"/>
    <w:rsid w:val="008516F8"/>
    <w:rsid w:val="008528ED"/>
    <w:rsid w:val="0085322C"/>
    <w:rsid w:val="00854787"/>
    <w:rsid w:val="008559FF"/>
    <w:rsid w:val="00856091"/>
    <w:rsid w:val="00856CEE"/>
    <w:rsid w:val="0086147A"/>
    <w:rsid w:val="00862466"/>
    <w:rsid w:val="00864A99"/>
    <w:rsid w:val="00865E3C"/>
    <w:rsid w:val="0086740F"/>
    <w:rsid w:val="00867DC6"/>
    <w:rsid w:val="00872F90"/>
    <w:rsid w:val="0087376D"/>
    <w:rsid w:val="00873A67"/>
    <w:rsid w:val="0087452F"/>
    <w:rsid w:val="00875C95"/>
    <w:rsid w:val="00876381"/>
    <w:rsid w:val="008809F9"/>
    <w:rsid w:val="00881DCE"/>
    <w:rsid w:val="00882AB8"/>
    <w:rsid w:val="0088357C"/>
    <w:rsid w:val="00883CDA"/>
    <w:rsid w:val="00884439"/>
    <w:rsid w:val="00886278"/>
    <w:rsid w:val="00892C5A"/>
    <w:rsid w:val="008976A4"/>
    <w:rsid w:val="008A0DAE"/>
    <w:rsid w:val="008A1D2E"/>
    <w:rsid w:val="008A3812"/>
    <w:rsid w:val="008A4C5E"/>
    <w:rsid w:val="008A54F2"/>
    <w:rsid w:val="008A5F8D"/>
    <w:rsid w:val="008A707B"/>
    <w:rsid w:val="008A7E28"/>
    <w:rsid w:val="008B081F"/>
    <w:rsid w:val="008B1E3C"/>
    <w:rsid w:val="008B2934"/>
    <w:rsid w:val="008B3715"/>
    <w:rsid w:val="008B41E9"/>
    <w:rsid w:val="008B4704"/>
    <w:rsid w:val="008C0564"/>
    <w:rsid w:val="008C0B4E"/>
    <w:rsid w:val="008C208C"/>
    <w:rsid w:val="008C2297"/>
    <w:rsid w:val="008C2B20"/>
    <w:rsid w:val="008C3475"/>
    <w:rsid w:val="008D001E"/>
    <w:rsid w:val="008D0602"/>
    <w:rsid w:val="008D22C2"/>
    <w:rsid w:val="008D4455"/>
    <w:rsid w:val="008D536B"/>
    <w:rsid w:val="008D5768"/>
    <w:rsid w:val="008D635B"/>
    <w:rsid w:val="008D6A91"/>
    <w:rsid w:val="008E177C"/>
    <w:rsid w:val="008E1BDB"/>
    <w:rsid w:val="008E2997"/>
    <w:rsid w:val="008E3146"/>
    <w:rsid w:val="008E3D3C"/>
    <w:rsid w:val="008E4BC7"/>
    <w:rsid w:val="008E54A6"/>
    <w:rsid w:val="008E6E4D"/>
    <w:rsid w:val="008F1D46"/>
    <w:rsid w:val="008F255D"/>
    <w:rsid w:val="008F320C"/>
    <w:rsid w:val="008F3B60"/>
    <w:rsid w:val="008F4F75"/>
    <w:rsid w:val="008F61F4"/>
    <w:rsid w:val="008F654A"/>
    <w:rsid w:val="008F7E99"/>
    <w:rsid w:val="009000FE"/>
    <w:rsid w:val="00900901"/>
    <w:rsid w:val="00901C71"/>
    <w:rsid w:val="00902740"/>
    <w:rsid w:val="00902BB2"/>
    <w:rsid w:val="00903011"/>
    <w:rsid w:val="00903A95"/>
    <w:rsid w:val="00904A34"/>
    <w:rsid w:val="00905400"/>
    <w:rsid w:val="00907E0A"/>
    <w:rsid w:val="00910D1C"/>
    <w:rsid w:val="00912434"/>
    <w:rsid w:val="00917D6D"/>
    <w:rsid w:val="0092142E"/>
    <w:rsid w:val="00923059"/>
    <w:rsid w:val="00923DAC"/>
    <w:rsid w:val="00926400"/>
    <w:rsid w:val="00927811"/>
    <w:rsid w:val="00927975"/>
    <w:rsid w:val="00930CFC"/>
    <w:rsid w:val="009344CD"/>
    <w:rsid w:val="00935D98"/>
    <w:rsid w:val="00937E3E"/>
    <w:rsid w:val="00937E60"/>
    <w:rsid w:val="00941E35"/>
    <w:rsid w:val="00942799"/>
    <w:rsid w:val="0094340C"/>
    <w:rsid w:val="00943912"/>
    <w:rsid w:val="00943F66"/>
    <w:rsid w:val="00944D86"/>
    <w:rsid w:val="00945EE3"/>
    <w:rsid w:val="0094614A"/>
    <w:rsid w:val="00946695"/>
    <w:rsid w:val="009476E1"/>
    <w:rsid w:val="00947D69"/>
    <w:rsid w:val="009550D8"/>
    <w:rsid w:val="00955F56"/>
    <w:rsid w:val="0095754F"/>
    <w:rsid w:val="00957749"/>
    <w:rsid w:val="00960482"/>
    <w:rsid w:val="00965912"/>
    <w:rsid w:val="0097135B"/>
    <w:rsid w:val="0097193D"/>
    <w:rsid w:val="0097301D"/>
    <w:rsid w:val="00974CA3"/>
    <w:rsid w:val="0098097C"/>
    <w:rsid w:val="009818FD"/>
    <w:rsid w:val="00982393"/>
    <w:rsid w:val="009848BC"/>
    <w:rsid w:val="009859DB"/>
    <w:rsid w:val="0098610C"/>
    <w:rsid w:val="00986419"/>
    <w:rsid w:val="00986CC8"/>
    <w:rsid w:val="00987AAC"/>
    <w:rsid w:val="00993AF9"/>
    <w:rsid w:val="00995F5C"/>
    <w:rsid w:val="009974AA"/>
    <w:rsid w:val="009A2676"/>
    <w:rsid w:val="009A35C6"/>
    <w:rsid w:val="009A7504"/>
    <w:rsid w:val="009A7700"/>
    <w:rsid w:val="009B092C"/>
    <w:rsid w:val="009B3C56"/>
    <w:rsid w:val="009B5173"/>
    <w:rsid w:val="009C02F4"/>
    <w:rsid w:val="009C1803"/>
    <w:rsid w:val="009C54C0"/>
    <w:rsid w:val="009C5AB2"/>
    <w:rsid w:val="009C6274"/>
    <w:rsid w:val="009C7447"/>
    <w:rsid w:val="009C7D29"/>
    <w:rsid w:val="009D1D96"/>
    <w:rsid w:val="009D4442"/>
    <w:rsid w:val="009D57DB"/>
    <w:rsid w:val="009D5C3B"/>
    <w:rsid w:val="009D6509"/>
    <w:rsid w:val="009D68A5"/>
    <w:rsid w:val="009E2000"/>
    <w:rsid w:val="009E39A4"/>
    <w:rsid w:val="009E65F7"/>
    <w:rsid w:val="009E7526"/>
    <w:rsid w:val="009F1A50"/>
    <w:rsid w:val="009F1E3D"/>
    <w:rsid w:val="009F30FF"/>
    <w:rsid w:val="009F5AE1"/>
    <w:rsid w:val="00A0394F"/>
    <w:rsid w:val="00A04B3D"/>
    <w:rsid w:val="00A04ECC"/>
    <w:rsid w:val="00A050BE"/>
    <w:rsid w:val="00A055F2"/>
    <w:rsid w:val="00A06028"/>
    <w:rsid w:val="00A06BAF"/>
    <w:rsid w:val="00A11800"/>
    <w:rsid w:val="00A140D3"/>
    <w:rsid w:val="00A17C4F"/>
    <w:rsid w:val="00A20A2F"/>
    <w:rsid w:val="00A2189B"/>
    <w:rsid w:val="00A22126"/>
    <w:rsid w:val="00A24338"/>
    <w:rsid w:val="00A248B3"/>
    <w:rsid w:val="00A248FE"/>
    <w:rsid w:val="00A251EB"/>
    <w:rsid w:val="00A25FBC"/>
    <w:rsid w:val="00A304CF"/>
    <w:rsid w:val="00A308BF"/>
    <w:rsid w:val="00A30DCC"/>
    <w:rsid w:val="00A3336A"/>
    <w:rsid w:val="00A3436C"/>
    <w:rsid w:val="00A35856"/>
    <w:rsid w:val="00A37242"/>
    <w:rsid w:val="00A374F4"/>
    <w:rsid w:val="00A375EF"/>
    <w:rsid w:val="00A37DD9"/>
    <w:rsid w:val="00A418F7"/>
    <w:rsid w:val="00A45E81"/>
    <w:rsid w:val="00A470A5"/>
    <w:rsid w:val="00A51EED"/>
    <w:rsid w:val="00A56B95"/>
    <w:rsid w:val="00A56E89"/>
    <w:rsid w:val="00A60295"/>
    <w:rsid w:val="00A612E9"/>
    <w:rsid w:val="00A62AFF"/>
    <w:rsid w:val="00A658F6"/>
    <w:rsid w:val="00A670D5"/>
    <w:rsid w:val="00A70AD0"/>
    <w:rsid w:val="00A70C3F"/>
    <w:rsid w:val="00A73A60"/>
    <w:rsid w:val="00A73DA3"/>
    <w:rsid w:val="00A74F00"/>
    <w:rsid w:val="00A7574F"/>
    <w:rsid w:val="00A776A0"/>
    <w:rsid w:val="00A8002D"/>
    <w:rsid w:val="00A80130"/>
    <w:rsid w:val="00A80257"/>
    <w:rsid w:val="00A802C0"/>
    <w:rsid w:val="00A8406F"/>
    <w:rsid w:val="00A843C8"/>
    <w:rsid w:val="00A84745"/>
    <w:rsid w:val="00A93A92"/>
    <w:rsid w:val="00A94B02"/>
    <w:rsid w:val="00AA08DF"/>
    <w:rsid w:val="00AA091E"/>
    <w:rsid w:val="00AA1559"/>
    <w:rsid w:val="00AA17A4"/>
    <w:rsid w:val="00AA1E8C"/>
    <w:rsid w:val="00AA4C7E"/>
    <w:rsid w:val="00AA4FE7"/>
    <w:rsid w:val="00AA64F1"/>
    <w:rsid w:val="00AA6FBC"/>
    <w:rsid w:val="00AA7461"/>
    <w:rsid w:val="00AB0C19"/>
    <w:rsid w:val="00AB2751"/>
    <w:rsid w:val="00AB27BA"/>
    <w:rsid w:val="00AB3DB0"/>
    <w:rsid w:val="00AB49AE"/>
    <w:rsid w:val="00AB4EFC"/>
    <w:rsid w:val="00AB4FFA"/>
    <w:rsid w:val="00AB551C"/>
    <w:rsid w:val="00AB688A"/>
    <w:rsid w:val="00AC12DF"/>
    <w:rsid w:val="00AC17C4"/>
    <w:rsid w:val="00AC2462"/>
    <w:rsid w:val="00AC261D"/>
    <w:rsid w:val="00AC2B87"/>
    <w:rsid w:val="00AC3349"/>
    <w:rsid w:val="00AC49B3"/>
    <w:rsid w:val="00AC58F1"/>
    <w:rsid w:val="00AC68B2"/>
    <w:rsid w:val="00AD017F"/>
    <w:rsid w:val="00AD27A4"/>
    <w:rsid w:val="00AD3BF6"/>
    <w:rsid w:val="00AD5D87"/>
    <w:rsid w:val="00AD65D1"/>
    <w:rsid w:val="00AE02EB"/>
    <w:rsid w:val="00AE0881"/>
    <w:rsid w:val="00AE0A03"/>
    <w:rsid w:val="00AE2437"/>
    <w:rsid w:val="00AE3A88"/>
    <w:rsid w:val="00AE7B9A"/>
    <w:rsid w:val="00AF3705"/>
    <w:rsid w:val="00AF5DDD"/>
    <w:rsid w:val="00AF644D"/>
    <w:rsid w:val="00AF79C9"/>
    <w:rsid w:val="00B001AB"/>
    <w:rsid w:val="00B03F5D"/>
    <w:rsid w:val="00B04412"/>
    <w:rsid w:val="00B044C2"/>
    <w:rsid w:val="00B0491F"/>
    <w:rsid w:val="00B04B4E"/>
    <w:rsid w:val="00B0739B"/>
    <w:rsid w:val="00B07902"/>
    <w:rsid w:val="00B104AF"/>
    <w:rsid w:val="00B116AD"/>
    <w:rsid w:val="00B12701"/>
    <w:rsid w:val="00B12BE6"/>
    <w:rsid w:val="00B1317E"/>
    <w:rsid w:val="00B147E7"/>
    <w:rsid w:val="00B15C9A"/>
    <w:rsid w:val="00B17611"/>
    <w:rsid w:val="00B176C4"/>
    <w:rsid w:val="00B22BB9"/>
    <w:rsid w:val="00B2649C"/>
    <w:rsid w:val="00B26D31"/>
    <w:rsid w:val="00B26D77"/>
    <w:rsid w:val="00B336E0"/>
    <w:rsid w:val="00B33E5E"/>
    <w:rsid w:val="00B37DB3"/>
    <w:rsid w:val="00B37F29"/>
    <w:rsid w:val="00B40B97"/>
    <w:rsid w:val="00B41A4D"/>
    <w:rsid w:val="00B43FC0"/>
    <w:rsid w:val="00B467FD"/>
    <w:rsid w:val="00B46FF1"/>
    <w:rsid w:val="00B476BF"/>
    <w:rsid w:val="00B55DB2"/>
    <w:rsid w:val="00B567EB"/>
    <w:rsid w:val="00B64546"/>
    <w:rsid w:val="00B650C4"/>
    <w:rsid w:val="00B66086"/>
    <w:rsid w:val="00B666A5"/>
    <w:rsid w:val="00B67D0C"/>
    <w:rsid w:val="00B707DD"/>
    <w:rsid w:val="00B730F1"/>
    <w:rsid w:val="00B7353B"/>
    <w:rsid w:val="00B74482"/>
    <w:rsid w:val="00B756FF"/>
    <w:rsid w:val="00B759ED"/>
    <w:rsid w:val="00B7792B"/>
    <w:rsid w:val="00B804F1"/>
    <w:rsid w:val="00B81E3A"/>
    <w:rsid w:val="00B820A5"/>
    <w:rsid w:val="00B833C0"/>
    <w:rsid w:val="00B84404"/>
    <w:rsid w:val="00B84CF0"/>
    <w:rsid w:val="00B85D4B"/>
    <w:rsid w:val="00B8613A"/>
    <w:rsid w:val="00B90182"/>
    <w:rsid w:val="00B93C4F"/>
    <w:rsid w:val="00B93E76"/>
    <w:rsid w:val="00B97097"/>
    <w:rsid w:val="00BA00F2"/>
    <w:rsid w:val="00BA1102"/>
    <w:rsid w:val="00BA173F"/>
    <w:rsid w:val="00BA1C1A"/>
    <w:rsid w:val="00BA26E1"/>
    <w:rsid w:val="00BA3914"/>
    <w:rsid w:val="00BB1177"/>
    <w:rsid w:val="00BB2A54"/>
    <w:rsid w:val="00BB2F49"/>
    <w:rsid w:val="00BB3030"/>
    <w:rsid w:val="00BB3F91"/>
    <w:rsid w:val="00BB4537"/>
    <w:rsid w:val="00BB550E"/>
    <w:rsid w:val="00BB7DB7"/>
    <w:rsid w:val="00BC0EDE"/>
    <w:rsid w:val="00BD0157"/>
    <w:rsid w:val="00BD1028"/>
    <w:rsid w:val="00BD342D"/>
    <w:rsid w:val="00BD382B"/>
    <w:rsid w:val="00BD38B8"/>
    <w:rsid w:val="00BD3E78"/>
    <w:rsid w:val="00BD5CA6"/>
    <w:rsid w:val="00BE0C32"/>
    <w:rsid w:val="00BF0947"/>
    <w:rsid w:val="00BF2B6C"/>
    <w:rsid w:val="00BF5FC8"/>
    <w:rsid w:val="00C044C7"/>
    <w:rsid w:val="00C04900"/>
    <w:rsid w:val="00C04ACE"/>
    <w:rsid w:val="00C05341"/>
    <w:rsid w:val="00C07D57"/>
    <w:rsid w:val="00C118A8"/>
    <w:rsid w:val="00C12FCF"/>
    <w:rsid w:val="00C142C3"/>
    <w:rsid w:val="00C153A4"/>
    <w:rsid w:val="00C1600C"/>
    <w:rsid w:val="00C16873"/>
    <w:rsid w:val="00C172DF"/>
    <w:rsid w:val="00C2174F"/>
    <w:rsid w:val="00C21B63"/>
    <w:rsid w:val="00C22C22"/>
    <w:rsid w:val="00C2451C"/>
    <w:rsid w:val="00C32258"/>
    <w:rsid w:val="00C33BAE"/>
    <w:rsid w:val="00C33F4F"/>
    <w:rsid w:val="00C351BB"/>
    <w:rsid w:val="00C36729"/>
    <w:rsid w:val="00C417D6"/>
    <w:rsid w:val="00C418B7"/>
    <w:rsid w:val="00C42042"/>
    <w:rsid w:val="00C441CB"/>
    <w:rsid w:val="00C51310"/>
    <w:rsid w:val="00C51C97"/>
    <w:rsid w:val="00C51E60"/>
    <w:rsid w:val="00C5333E"/>
    <w:rsid w:val="00C53558"/>
    <w:rsid w:val="00C53CEB"/>
    <w:rsid w:val="00C540C9"/>
    <w:rsid w:val="00C540CF"/>
    <w:rsid w:val="00C56D6C"/>
    <w:rsid w:val="00C57332"/>
    <w:rsid w:val="00C57C09"/>
    <w:rsid w:val="00C60685"/>
    <w:rsid w:val="00C6361D"/>
    <w:rsid w:val="00C63756"/>
    <w:rsid w:val="00C63B1D"/>
    <w:rsid w:val="00C6459B"/>
    <w:rsid w:val="00C64A89"/>
    <w:rsid w:val="00C678B6"/>
    <w:rsid w:val="00C67929"/>
    <w:rsid w:val="00C71002"/>
    <w:rsid w:val="00C749F5"/>
    <w:rsid w:val="00C74CC2"/>
    <w:rsid w:val="00C7598C"/>
    <w:rsid w:val="00C76642"/>
    <w:rsid w:val="00C76979"/>
    <w:rsid w:val="00C770D0"/>
    <w:rsid w:val="00C800E0"/>
    <w:rsid w:val="00C824CD"/>
    <w:rsid w:val="00C82BB9"/>
    <w:rsid w:val="00C83F27"/>
    <w:rsid w:val="00C85968"/>
    <w:rsid w:val="00C91651"/>
    <w:rsid w:val="00C91A78"/>
    <w:rsid w:val="00C93A82"/>
    <w:rsid w:val="00C944D7"/>
    <w:rsid w:val="00C9677B"/>
    <w:rsid w:val="00CA206B"/>
    <w:rsid w:val="00CA22BC"/>
    <w:rsid w:val="00CA6F78"/>
    <w:rsid w:val="00CB2B49"/>
    <w:rsid w:val="00CB3018"/>
    <w:rsid w:val="00CB6679"/>
    <w:rsid w:val="00CB750C"/>
    <w:rsid w:val="00CC00BB"/>
    <w:rsid w:val="00CC04BE"/>
    <w:rsid w:val="00CC070E"/>
    <w:rsid w:val="00CC0A00"/>
    <w:rsid w:val="00CC2812"/>
    <w:rsid w:val="00CC2F64"/>
    <w:rsid w:val="00CC3135"/>
    <w:rsid w:val="00CC61F1"/>
    <w:rsid w:val="00CD22F2"/>
    <w:rsid w:val="00CD2E98"/>
    <w:rsid w:val="00CD5581"/>
    <w:rsid w:val="00CD58CF"/>
    <w:rsid w:val="00CD6A55"/>
    <w:rsid w:val="00CD6C09"/>
    <w:rsid w:val="00CD72FC"/>
    <w:rsid w:val="00CD7ED0"/>
    <w:rsid w:val="00CE0744"/>
    <w:rsid w:val="00CE1AA9"/>
    <w:rsid w:val="00CE25C0"/>
    <w:rsid w:val="00CF056C"/>
    <w:rsid w:val="00CF6A98"/>
    <w:rsid w:val="00D0233B"/>
    <w:rsid w:val="00D024B5"/>
    <w:rsid w:val="00D04C48"/>
    <w:rsid w:val="00D057D7"/>
    <w:rsid w:val="00D06B4D"/>
    <w:rsid w:val="00D1094C"/>
    <w:rsid w:val="00D11B69"/>
    <w:rsid w:val="00D138AB"/>
    <w:rsid w:val="00D150B8"/>
    <w:rsid w:val="00D1517C"/>
    <w:rsid w:val="00D16DEF"/>
    <w:rsid w:val="00D17384"/>
    <w:rsid w:val="00D2082C"/>
    <w:rsid w:val="00D20B81"/>
    <w:rsid w:val="00D21921"/>
    <w:rsid w:val="00D224AB"/>
    <w:rsid w:val="00D23546"/>
    <w:rsid w:val="00D2436F"/>
    <w:rsid w:val="00D2452B"/>
    <w:rsid w:val="00D24543"/>
    <w:rsid w:val="00D2517C"/>
    <w:rsid w:val="00D2698B"/>
    <w:rsid w:val="00D338A0"/>
    <w:rsid w:val="00D339D1"/>
    <w:rsid w:val="00D34838"/>
    <w:rsid w:val="00D358F5"/>
    <w:rsid w:val="00D365A2"/>
    <w:rsid w:val="00D40CD2"/>
    <w:rsid w:val="00D41113"/>
    <w:rsid w:val="00D41A28"/>
    <w:rsid w:val="00D420C8"/>
    <w:rsid w:val="00D42134"/>
    <w:rsid w:val="00D42C27"/>
    <w:rsid w:val="00D43B76"/>
    <w:rsid w:val="00D43DD7"/>
    <w:rsid w:val="00D44160"/>
    <w:rsid w:val="00D444FF"/>
    <w:rsid w:val="00D45D72"/>
    <w:rsid w:val="00D46D4A"/>
    <w:rsid w:val="00D47709"/>
    <w:rsid w:val="00D50FAA"/>
    <w:rsid w:val="00D54D8F"/>
    <w:rsid w:val="00D559CC"/>
    <w:rsid w:val="00D571CB"/>
    <w:rsid w:val="00D579D0"/>
    <w:rsid w:val="00D57CBE"/>
    <w:rsid w:val="00D604BD"/>
    <w:rsid w:val="00D63BDC"/>
    <w:rsid w:val="00D64460"/>
    <w:rsid w:val="00D65CDE"/>
    <w:rsid w:val="00D6636B"/>
    <w:rsid w:val="00D70950"/>
    <w:rsid w:val="00D71685"/>
    <w:rsid w:val="00D718BF"/>
    <w:rsid w:val="00D72659"/>
    <w:rsid w:val="00D75000"/>
    <w:rsid w:val="00D75D42"/>
    <w:rsid w:val="00D7635B"/>
    <w:rsid w:val="00D76F83"/>
    <w:rsid w:val="00D776D1"/>
    <w:rsid w:val="00D77D95"/>
    <w:rsid w:val="00D83802"/>
    <w:rsid w:val="00D84AB3"/>
    <w:rsid w:val="00D85D98"/>
    <w:rsid w:val="00D87255"/>
    <w:rsid w:val="00D906D5"/>
    <w:rsid w:val="00D90D55"/>
    <w:rsid w:val="00D914F5"/>
    <w:rsid w:val="00D9297F"/>
    <w:rsid w:val="00D95B9B"/>
    <w:rsid w:val="00D95C22"/>
    <w:rsid w:val="00D95F9F"/>
    <w:rsid w:val="00D97F0F"/>
    <w:rsid w:val="00DA0103"/>
    <w:rsid w:val="00DA0128"/>
    <w:rsid w:val="00DA07CF"/>
    <w:rsid w:val="00DA270B"/>
    <w:rsid w:val="00DA410D"/>
    <w:rsid w:val="00DA4D60"/>
    <w:rsid w:val="00DA5A6C"/>
    <w:rsid w:val="00DA5DA0"/>
    <w:rsid w:val="00DA65D0"/>
    <w:rsid w:val="00DA6A8C"/>
    <w:rsid w:val="00DA766E"/>
    <w:rsid w:val="00DB076D"/>
    <w:rsid w:val="00DB218D"/>
    <w:rsid w:val="00DB6FDF"/>
    <w:rsid w:val="00DB76AE"/>
    <w:rsid w:val="00DC0775"/>
    <w:rsid w:val="00DC3C95"/>
    <w:rsid w:val="00DC7683"/>
    <w:rsid w:val="00DD1740"/>
    <w:rsid w:val="00DD1C9A"/>
    <w:rsid w:val="00DD47BF"/>
    <w:rsid w:val="00DD6D91"/>
    <w:rsid w:val="00DE12D0"/>
    <w:rsid w:val="00DE2CA0"/>
    <w:rsid w:val="00DE31E9"/>
    <w:rsid w:val="00DE3B58"/>
    <w:rsid w:val="00DE3B94"/>
    <w:rsid w:val="00DE3E76"/>
    <w:rsid w:val="00DE400C"/>
    <w:rsid w:val="00DE4558"/>
    <w:rsid w:val="00DF0F81"/>
    <w:rsid w:val="00DF3379"/>
    <w:rsid w:val="00DF4600"/>
    <w:rsid w:val="00DF54A7"/>
    <w:rsid w:val="00DF6C31"/>
    <w:rsid w:val="00DF7017"/>
    <w:rsid w:val="00E00649"/>
    <w:rsid w:val="00E025DF"/>
    <w:rsid w:val="00E02B84"/>
    <w:rsid w:val="00E03324"/>
    <w:rsid w:val="00E03FD0"/>
    <w:rsid w:val="00E044AF"/>
    <w:rsid w:val="00E16309"/>
    <w:rsid w:val="00E16954"/>
    <w:rsid w:val="00E17389"/>
    <w:rsid w:val="00E208C6"/>
    <w:rsid w:val="00E253DA"/>
    <w:rsid w:val="00E2660E"/>
    <w:rsid w:val="00E26654"/>
    <w:rsid w:val="00E266E1"/>
    <w:rsid w:val="00E27C34"/>
    <w:rsid w:val="00E30AF4"/>
    <w:rsid w:val="00E331D7"/>
    <w:rsid w:val="00E34B14"/>
    <w:rsid w:val="00E35AB3"/>
    <w:rsid w:val="00E36110"/>
    <w:rsid w:val="00E37684"/>
    <w:rsid w:val="00E377A7"/>
    <w:rsid w:val="00E41346"/>
    <w:rsid w:val="00E41D20"/>
    <w:rsid w:val="00E46B4A"/>
    <w:rsid w:val="00E46C02"/>
    <w:rsid w:val="00E50856"/>
    <w:rsid w:val="00E50A68"/>
    <w:rsid w:val="00E53700"/>
    <w:rsid w:val="00E55554"/>
    <w:rsid w:val="00E56955"/>
    <w:rsid w:val="00E6006D"/>
    <w:rsid w:val="00E608FF"/>
    <w:rsid w:val="00E60B92"/>
    <w:rsid w:val="00E652FD"/>
    <w:rsid w:val="00E65588"/>
    <w:rsid w:val="00E65589"/>
    <w:rsid w:val="00E66712"/>
    <w:rsid w:val="00E66D1D"/>
    <w:rsid w:val="00E7022A"/>
    <w:rsid w:val="00E70D04"/>
    <w:rsid w:val="00E71D9A"/>
    <w:rsid w:val="00E71E35"/>
    <w:rsid w:val="00E73073"/>
    <w:rsid w:val="00E77144"/>
    <w:rsid w:val="00E81CAB"/>
    <w:rsid w:val="00E85B06"/>
    <w:rsid w:val="00E871C3"/>
    <w:rsid w:val="00E87E87"/>
    <w:rsid w:val="00E908D6"/>
    <w:rsid w:val="00E90BE4"/>
    <w:rsid w:val="00E90DF5"/>
    <w:rsid w:val="00E92A16"/>
    <w:rsid w:val="00E94D27"/>
    <w:rsid w:val="00E96522"/>
    <w:rsid w:val="00E97DE6"/>
    <w:rsid w:val="00EA0652"/>
    <w:rsid w:val="00EA0B48"/>
    <w:rsid w:val="00EA1CAE"/>
    <w:rsid w:val="00EA2F6D"/>
    <w:rsid w:val="00EA50C2"/>
    <w:rsid w:val="00EA589E"/>
    <w:rsid w:val="00EA712C"/>
    <w:rsid w:val="00EB01E7"/>
    <w:rsid w:val="00EB2353"/>
    <w:rsid w:val="00EB3F49"/>
    <w:rsid w:val="00EB47ED"/>
    <w:rsid w:val="00EB4A85"/>
    <w:rsid w:val="00EC50EA"/>
    <w:rsid w:val="00EC6102"/>
    <w:rsid w:val="00ED1ED9"/>
    <w:rsid w:val="00ED2633"/>
    <w:rsid w:val="00ED428A"/>
    <w:rsid w:val="00ED4784"/>
    <w:rsid w:val="00ED4FD0"/>
    <w:rsid w:val="00EE36EF"/>
    <w:rsid w:val="00EE42F2"/>
    <w:rsid w:val="00EE48A5"/>
    <w:rsid w:val="00EF007B"/>
    <w:rsid w:val="00EF1294"/>
    <w:rsid w:val="00EF13C1"/>
    <w:rsid w:val="00EF2E35"/>
    <w:rsid w:val="00EF65AD"/>
    <w:rsid w:val="00EF7C47"/>
    <w:rsid w:val="00F01EFA"/>
    <w:rsid w:val="00F027D6"/>
    <w:rsid w:val="00F0396A"/>
    <w:rsid w:val="00F03B61"/>
    <w:rsid w:val="00F041AC"/>
    <w:rsid w:val="00F04603"/>
    <w:rsid w:val="00F05805"/>
    <w:rsid w:val="00F0670B"/>
    <w:rsid w:val="00F0671C"/>
    <w:rsid w:val="00F116CF"/>
    <w:rsid w:val="00F1542A"/>
    <w:rsid w:val="00F15F0C"/>
    <w:rsid w:val="00F17A17"/>
    <w:rsid w:val="00F20190"/>
    <w:rsid w:val="00F219B1"/>
    <w:rsid w:val="00F22395"/>
    <w:rsid w:val="00F23289"/>
    <w:rsid w:val="00F23ADF"/>
    <w:rsid w:val="00F268BD"/>
    <w:rsid w:val="00F26D1F"/>
    <w:rsid w:val="00F274A2"/>
    <w:rsid w:val="00F30281"/>
    <w:rsid w:val="00F31B3D"/>
    <w:rsid w:val="00F35B3E"/>
    <w:rsid w:val="00F40B72"/>
    <w:rsid w:val="00F40F17"/>
    <w:rsid w:val="00F433CE"/>
    <w:rsid w:val="00F44750"/>
    <w:rsid w:val="00F500D3"/>
    <w:rsid w:val="00F5128C"/>
    <w:rsid w:val="00F54759"/>
    <w:rsid w:val="00F55CE7"/>
    <w:rsid w:val="00F56FD5"/>
    <w:rsid w:val="00F61B16"/>
    <w:rsid w:val="00F61CF8"/>
    <w:rsid w:val="00F64B60"/>
    <w:rsid w:val="00F723D7"/>
    <w:rsid w:val="00F72C21"/>
    <w:rsid w:val="00F72F25"/>
    <w:rsid w:val="00F7417C"/>
    <w:rsid w:val="00F76614"/>
    <w:rsid w:val="00F807FF"/>
    <w:rsid w:val="00F817A1"/>
    <w:rsid w:val="00F82493"/>
    <w:rsid w:val="00F8427B"/>
    <w:rsid w:val="00F8516C"/>
    <w:rsid w:val="00F85D7F"/>
    <w:rsid w:val="00F87423"/>
    <w:rsid w:val="00F87DDB"/>
    <w:rsid w:val="00F902AA"/>
    <w:rsid w:val="00F90315"/>
    <w:rsid w:val="00F9491B"/>
    <w:rsid w:val="00F95E53"/>
    <w:rsid w:val="00F97FBC"/>
    <w:rsid w:val="00FA11F5"/>
    <w:rsid w:val="00FA135D"/>
    <w:rsid w:val="00FA2519"/>
    <w:rsid w:val="00FA4220"/>
    <w:rsid w:val="00FA5B3A"/>
    <w:rsid w:val="00FA5C4C"/>
    <w:rsid w:val="00FA5C93"/>
    <w:rsid w:val="00FA5CB4"/>
    <w:rsid w:val="00FA7606"/>
    <w:rsid w:val="00FA77FD"/>
    <w:rsid w:val="00FA7DB8"/>
    <w:rsid w:val="00FB419D"/>
    <w:rsid w:val="00FB6296"/>
    <w:rsid w:val="00FB62CD"/>
    <w:rsid w:val="00FC34A0"/>
    <w:rsid w:val="00FC4594"/>
    <w:rsid w:val="00FC520E"/>
    <w:rsid w:val="00FC53DB"/>
    <w:rsid w:val="00FC665A"/>
    <w:rsid w:val="00FC6DD2"/>
    <w:rsid w:val="00FC760F"/>
    <w:rsid w:val="00FC7EFC"/>
    <w:rsid w:val="00FD1F3D"/>
    <w:rsid w:val="00FD7C9D"/>
    <w:rsid w:val="00FE132F"/>
    <w:rsid w:val="00FE268D"/>
    <w:rsid w:val="00FE33CD"/>
    <w:rsid w:val="00FE3600"/>
    <w:rsid w:val="00FE7D4E"/>
    <w:rsid w:val="00FF0B83"/>
    <w:rsid w:val="00FF113D"/>
    <w:rsid w:val="00FF667A"/>
    <w:rsid w:val="00FF6CFA"/>
    <w:rsid w:val="00FF6ED7"/>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F9C0BD4"/>
  <w15:docId w15:val="{4929D03A-17ED-4FA5-8F64-D6A1E128D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pPr>
        <w:suppressAutoHyphens/>
      </w:pPr>
    </w:pPrDefault>
  </w:docDefaults>
  <w:latentStyles w:defLockedState="0" w:defUIPriority="0" w:defSemiHidden="0" w:defUnhideWhenUsed="0" w:defQFormat="1" w:count="376">
    <w:lsdException w:name="heading 1" w:uiPriority="9"/>
    <w:lsdException w:name="heading 2"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toc 1" w:uiPriority="39"/>
    <w:lsdException w:name="toc 2" w:uiPriority="39"/>
    <w:lsdException w:name="toc 3" w:uiPriority="39"/>
    <w:lsdException w:name="annotation text" w:uiPriority="99"/>
    <w:lsdException w:name="footer" w:uiPriority="99"/>
    <w:lsdException w:name="caption" w:semiHidden="1" w:unhideWhenUsed="1"/>
    <w:lsdException w:name="annotation reference" w:uiPriority="99"/>
    <w:lsdException w:name="Default Paragraph Font" w:semiHidden="1" w:uiPriority="1" w:unhideWhenUsed="1" w:qFormat="0"/>
    <w:lsdException w:name="Hyperlink" w:uiPriority="99"/>
    <w:lsdException w:name="HTML Top of Form" w:semiHidden="1" w:uiPriority="99" w:unhideWhenUsed="1" w:qFormat="0"/>
    <w:lsdException w:name="HTML Bottom of Form" w:semiHidden="1" w:uiPriority="99" w:unhideWhenUsed="1" w:qFormat="0"/>
    <w:lsdException w:name="Normal (Web)" w:uiPriority="99"/>
    <w:lsdException w:name="Normal Table" w:semiHidden="1" w:uiPriority="99" w:unhideWhenUsed="1" w:qFormat="0"/>
    <w:lsdException w:name="No List" w:semiHidden="1" w:uiPriority="99" w:unhideWhenUsed="1" w:qFormat="0"/>
    <w:lsdException w:name="Outline List 1" w:semiHidden="1" w:uiPriority="99" w:unhideWhenUsed="1" w:qFormat="0"/>
    <w:lsdException w:name="Outline List 2" w:semiHidden="1" w:uiPriority="99" w:unhideWhenUsed="1" w:qFormat="0"/>
    <w:lsdException w:name="Outline List 3" w:semiHidden="1" w:uiPriority="99" w:unhideWhenUsed="1" w:qFormat="0"/>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qFormat="0"/>
    <w:lsdException w:name="No Spacing" w:semiHidden="1" w:uiPriority="99" w:unhideWhenUsed="1" w:qFormat="0"/>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qFormat="0"/>
    <w:lsdException w:name="List Paragraph" w:semiHidden="1" w:uiPriority="34" w:unhideWhenUsed="1"/>
    <w:lsdException w:name="Quote" w:semiHidden="1" w:uiPriority="99" w:unhideWhenUsed="1" w:qFormat="0"/>
    <w:lsdException w:name="Intense Quote" w:semiHidden="1" w:uiPriority="99" w:unhideWhenUsed="1" w:qFormat="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qFormat="0"/>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qFormat="0"/>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qFormat="0"/>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0"/>
    <w:lsdException w:name="TOC Heading" w:semiHidden="1" w:uiPriority="39" w:unhideWhenUsed="1"/>
    <w:lsdException w:name="Plain Table 1" w:uiPriority="41" w:qFormat="0"/>
    <w:lsdException w:name="Plain Table 2" w:uiPriority="42" w:qFormat="0"/>
    <w:lsdException w:name="Plain Table 3" w:uiPriority="43" w:qFormat="0"/>
    <w:lsdException w:name="Plain Table 4" w:uiPriority="44" w:qFormat="0"/>
    <w:lsdException w:name="Plain Table 5" w:uiPriority="45" w:qFormat="0"/>
    <w:lsdException w:name="Grid Table Light" w:uiPriority="40" w:qFormat="0"/>
    <w:lsdException w:name="Grid Table 1 Light" w:uiPriority="46" w:qFormat="0"/>
    <w:lsdException w:name="Grid Table 2" w:uiPriority="47" w:qFormat="0"/>
    <w:lsdException w:name="Grid Table 3" w:uiPriority="48" w:qFormat="0"/>
    <w:lsdException w:name="Grid Table 4" w:uiPriority="49" w:qFormat="0"/>
    <w:lsdException w:name="Grid Table 5 Dark" w:uiPriority="50" w:qFormat="0"/>
    <w:lsdException w:name="Grid Table 6 Colorful" w:uiPriority="51" w:qFormat="0"/>
    <w:lsdException w:name="Grid Table 7 Colorful" w:uiPriority="52" w:qFormat="0"/>
    <w:lsdException w:name="Grid Table 1 Light Accent 1" w:uiPriority="46" w:qFormat="0"/>
    <w:lsdException w:name="Grid Table 2 Accent 1" w:uiPriority="47" w:qFormat="0"/>
    <w:lsdException w:name="Grid Table 3 Accent 1" w:uiPriority="48" w:qFormat="0"/>
    <w:lsdException w:name="Grid Table 4 Accent 1" w:uiPriority="49" w:qFormat="0"/>
    <w:lsdException w:name="Grid Table 5 Dark Accent 1" w:uiPriority="50" w:qFormat="0"/>
    <w:lsdException w:name="Grid Table 6 Colorful Accent 1" w:uiPriority="51" w:qFormat="0"/>
    <w:lsdException w:name="Grid Table 7 Colorful Accent 1" w:uiPriority="52" w:qFormat="0"/>
    <w:lsdException w:name="Grid Table 1 Light Accent 2" w:uiPriority="46" w:qFormat="0"/>
    <w:lsdException w:name="Grid Table 2 Accent 2" w:uiPriority="47" w:qFormat="0"/>
    <w:lsdException w:name="Grid Table 3 Accent 2" w:uiPriority="48" w:qFormat="0"/>
    <w:lsdException w:name="Grid Table 4 Accent 2" w:uiPriority="49" w:qFormat="0"/>
    <w:lsdException w:name="Grid Table 5 Dark Accent 2" w:uiPriority="50" w:qFormat="0"/>
    <w:lsdException w:name="Grid Table 6 Colorful Accent 2" w:uiPriority="51" w:qFormat="0"/>
    <w:lsdException w:name="Grid Table 7 Colorful Accent 2" w:uiPriority="52" w:qFormat="0"/>
    <w:lsdException w:name="Grid Table 1 Light Accent 3" w:uiPriority="46" w:qFormat="0"/>
    <w:lsdException w:name="Grid Table 2 Accent 3" w:uiPriority="47" w:qFormat="0"/>
    <w:lsdException w:name="Grid Table 3 Accent 3" w:uiPriority="48" w:qFormat="0"/>
    <w:lsdException w:name="Grid Table 4 Accent 3" w:uiPriority="49" w:qFormat="0"/>
    <w:lsdException w:name="Grid Table 5 Dark Accent 3" w:uiPriority="50" w:qFormat="0"/>
    <w:lsdException w:name="Grid Table 6 Colorful Accent 3" w:uiPriority="51" w:qFormat="0"/>
    <w:lsdException w:name="Grid Table 7 Colorful Accent 3" w:uiPriority="52" w:qFormat="0"/>
    <w:lsdException w:name="Grid Table 1 Light Accent 4" w:uiPriority="46" w:qFormat="0"/>
    <w:lsdException w:name="Grid Table 2 Accent 4" w:uiPriority="47" w:qFormat="0"/>
    <w:lsdException w:name="Grid Table 3 Accent 4" w:uiPriority="48" w:qFormat="0"/>
    <w:lsdException w:name="Grid Table 4 Accent 4" w:uiPriority="49" w:qFormat="0"/>
    <w:lsdException w:name="Grid Table 5 Dark Accent 4" w:uiPriority="50" w:qFormat="0"/>
    <w:lsdException w:name="Grid Table 6 Colorful Accent 4" w:uiPriority="51" w:qFormat="0"/>
    <w:lsdException w:name="Grid Table 7 Colorful Accent 4" w:uiPriority="52" w:qFormat="0"/>
    <w:lsdException w:name="Grid Table 1 Light Accent 5" w:uiPriority="46" w:qFormat="0"/>
    <w:lsdException w:name="Grid Table 2 Accent 5" w:uiPriority="47" w:qFormat="0"/>
    <w:lsdException w:name="Grid Table 3 Accent 5" w:uiPriority="48" w:qFormat="0"/>
    <w:lsdException w:name="Grid Table 4 Accent 5" w:uiPriority="49" w:qFormat="0"/>
    <w:lsdException w:name="Grid Table 5 Dark Accent 5" w:uiPriority="50" w:qFormat="0"/>
    <w:lsdException w:name="Grid Table 6 Colorful Accent 5" w:uiPriority="51" w:qFormat="0"/>
    <w:lsdException w:name="Grid Table 7 Colorful Accent 5" w:uiPriority="52" w:qFormat="0"/>
    <w:lsdException w:name="Grid Table 1 Light Accent 6" w:uiPriority="46" w:qFormat="0"/>
    <w:lsdException w:name="Grid Table 2 Accent 6" w:uiPriority="47" w:qFormat="0"/>
    <w:lsdException w:name="Grid Table 3 Accent 6" w:uiPriority="48" w:qFormat="0"/>
    <w:lsdException w:name="Grid Table 4 Accent 6" w:uiPriority="49" w:qFormat="0"/>
    <w:lsdException w:name="Grid Table 5 Dark Accent 6" w:uiPriority="50" w:qFormat="0"/>
    <w:lsdException w:name="Grid Table 6 Colorful Accent 6" w:uiPriority="51" w:qFormat="0"/>
    <w:lsdException w:name="Grid Table 7 Colorful Accent 6" w:uiPriority="52" w:qFormat="0"/>
    <w:lsdException w:name="List Table 1 Light" w:uiPriority="46" w:qFormat="0"/>
    <w:lsdException w:name="List Table 2" w:uiPriority="47" w:qFormat="0"/>
    <w:lsdException w:name="List Table 3" w:uiPriority="48" w:qFormat="0"/>
    <w:lsdException w:name="List Table 4" w:uiPriority="49" w:qFormat="0"/>
    <w:lsdException w:name="List Table 5 Dark" w:uiPriority="50" w:qFormat="0"/>
    <w:lsdException w:name="List Table 6 Colorful" w:uiPriority="51" w:qFormat="0"/>
    <w:lsdException w:name="List Table 7 Colorful" w:uiPriority="52" w:qFormat="0"/>
    <w:lsdException w:name="List Table 1 Light Accent 1" w:uiPriority="46" w:qFormat="0"/>
    <w:lsdException w:name="List Table 2 Accent 1" w:uiPriority="47" w:qFormat="0"/>
    <w:lsdException w:name="List Table 3 Accent 1" w:uiPriority="48" w:qFormat="0"/>
    <w:lsdException w:name="List Table 4 Accent 1" w:uiPriority="49" w:qFormat="0"/>
    <w:lsdException w:name="List Table 5 Dark Accent 1" w:uiPriority="50" w:qFormat="0"/>
    <w:lsdException w:name="List Table 6 Colorful Accent 1" w:uiPriority="51" w:qFormat="0"/>
    <w:lsdException w:name="List Table 7 Colorful Accent 1" w:uiPriority="52" w:qFormat="0"/>
    <w:lsdException w:name="List Table 1 Light Accent 2" w:uiPriority="46" w:qFormat="0"/>
    <w:lsdException w:name="List Table 2 Accent 2" w:uiPriority="47" w:qFormat="0"/>
    <w:lsdException w:name="List Table 3 Accent 2" w:uiPriority="48" w:qFormat="0"/>
    <w:lsdException w:name="List Table 4 Accent 2" w:uiPriority="49" w:qFormat="0"/>
    <w:lsdException w:name="List Table 5 Dark Accent 2" w:uiPriority="50" w:qFormat="0"/>
    <w:lsdException w:name="List Table 6 Colorful Accent 2" w:uiPriority="51" w:qFormat="0"/>
    <w:lsdException w:name="List Table 7 Colorful Accent 2" w:uiPriority="52" w:qFormat="0"/>
    <w:lsdException w:name="List Table 1 Light Accent 3" w:uiPriority="46" w:qFormat="0"/>
    <w:lsdException w:name="List Table 2 Accent 3" w:uiPriority="47" w:qFormat="0"/>
    <w:lsdException w:name="List Table 3 Accent 3" w:uiPriority="48" w:qFormat="0"/>
    <w:lsdException w:name="List Table 4 Accent 3" w:uiPriority="49" w:qFormat="0"/>
    <w:lsdException w:name="List Table 5 Dark Accent 3" w:uiPriority="50" w:qFormat="0"/>
    <w:lsdException w:name="List Table 6 Colorful Accent 3" w:uiPriority="51" w:qFormat="0"/>
    <w:lsdException w:name="List Table 7 Colorful Accent 3" w:uiPriority="52" w:qFormat="0"/>
    <w:lsdException w:name="List Table 1 Light Accent 4" w:uiPriority="46" w:qFormat="0"/>
    <w:lsdException w:name="List Table 2 Accent 4" w:uiPriority="47" w:qFormat="0"/>
    <w:lsdException w:name="List Table 3 Accent 4" w:uiPriority="48" w:qFormat="0"/>
    <w:lsdException w:name="List Table 4 Accent 4" w:uiPriority="49" w:qFormat="0"/>
    <w:lsdException w:name="List Table 5 Dark Accent 4" w:uiPriority="50" w:qFormat="0"/>
    <w:lsdException w:name="List Table 6 Colorful Accent 4" w:uiPriority="51" w:qFormat="0"/>
    <w:lsdException w:name="List Table 7 Colorful Accent 4" w:uiPriority="52" w:qFormat="0"/>
    <w:lsdException w:name="List Table 1 Light Accent 5" w:uiPriority="46" w:qFormat="0"/>
    <w:lsdException w:name="List Table 2 Accent 5" w:uiPriority="47" w:qFormat="0"/>
    <w:lsdException w:name="List Table 3 Accent 5" w:uiPriority="48" w:qFormat="0"/>
    <w:lsdException w:name="List Table 4 Accent 5" w:uiPriority="49" w:qFormat="0"/>
    <w:lsdException w:name="List Table 5 Dark Accent 5" w:uiPriority="50" w:qFormat="0"/>
    <w:lsdException w:name="List Table 6 Colorful Accent 5" w:uiPriority="51" w:qFormat="0"/>
    <w:lsdException w:name="List Table 7 Colorful Accent 5" w:uiPriority="52" w:qFormat="0"/>
    <w:lsdException w:name="List Table 1 Light Accent 6" w:uiPriority="46" w:qFormat="0"/>
    <w:lsdException w:name="List Table 2 Accent 6" w:uiPriority="47" w:qFormat="0"/>
    <w:lsdException w:name="List Table 3 Accent 6" w:uiPriority="48" w:qFormat="0"/>
    <w:lsdException w:name="List Table 4 Accent 6" w:uiPriority="49" w:qFormat="0"/>
    <w:lsdException w:name="List Table 5 Dark Accent 6" w:uiPriority="50" w:qFormat="0"/>
    <w:lsdException w:name="List Table 6 Colorful Accent 6" w:uiPriority="51" w:qFormat="0"/>
    <w:lsdException w:name="List Table 7 Colorful Accent 6" w:uiPriority="52" w:qFormat="0"/>
    <w:lsdException w:name="Mention" w:semiHidden="1" w:uiPriority="99" w:unhideWhenUsed="1" w:qFormat="0"/>
    <w:lsdException w:name="Smart Hyperlink" w:semiHidden="1" w:uiPriority="99" w:unhideWhenUsed="1" w:qFormat="0"/>
    <w:lsdException w:name="Hashtag" w:semiHidden="1" w:uiPriority="99" w:unhideWhenUsed="1" w:qFormat="0"/>
    <w:lsdException w:name="Unresolved Mention" w:semiHidden="1" w:uiPriority="99" w:unhideWhenUsed="1" w:qFormat="0"/>
    <w:lsdException w:name="Smart Link" w:semiHidden="1" w:uiPriority="99" w:unhideWhenUsed="1" w:qFormat="0"/>
  </w:latentStyles>
  <w:style w:type="paragraph" w:default="1" w:styleId="Normal">
    <w:name w:val="Normal"/>
    <w:qFormat/>
    <w:rsid w:val="004E382F"/>
    <w:pPr>
      <w:spacing w:line="480" w:lineRule="auto"/>
      <w:jc w:val="both"/>
    </w:pPr>
    <w:rPr>
      <w:rFonts w:ascii="Arial" w:eastAsiaTheme="minorEastAsia" w:hAnsi="Arial"/>
      <w:sz w:val="24"/>
      <w:szCs w:val="24"/>
      <w:lang w:val="en-AU" w:eastAsia="zh-CN"/>
    </w:rPr>
  </w:style>
  <w:style w:type="paragraph" w:styleId="Heading1">
    <w:name w:val="heading 1"/>
    <w:basedOn w:val="Normal"/>
    <w:next w:val="Normal"/>
    <w:link w:val="Heading1Char"/>
    <w:uiPriority w:val="9"/>
    <w:qFormat/>
    <w:rsid w:val="00DB076D"/>
    <w:pPr>
      <w:keepNext/>
      <w:keepLines/>
      <w:outlineLvl w:val="0"/>
    </w:pPr>
    <w:rPr>
      <w:b/>
      <w:bCs/>
      <w:kern w:val="2"/>
      <w:sz w:val="44"/>
      <w:szCs w:val="44"/>
    </w:rPr>
  </w:style>
  <w:style w:type="paragraph" w:styleId="Heading2">
    <w:name w:val="heading 2"/>
    <w:basedOn w:val="Normal"/>
    <w:next w:val="Normal"/>
    <w:link w:val="Heading2Char"/>
    <w:unhideWhenUsed/>
    <w:qFormat/>
    <w:rsid w:val="00927811"/>
    <w:pPr>
      <w:keepNext/>
      <w:keepLines/>
      <w:spacing w:before="60" w:after="60"/>
      <w:outlineLvl w:val="1"/>
    </w:pPr>
    <w:rPr>
      <w:b/>
      <w:bCs/>
      <w:sz w:val="36"/>
      <w:szCs w:val="32"/>
    </w:rPr>
  </w:style>
  <w:style w:type="paragraph" w:styleId="Heading3">
    <w:name w:val="heading 3"/>
    <w:basedOn w:val="Normal"/>
    <w:next w:val="Normal"/>
    <w:unhideWhenUsed/>
    <w:qFormat/>
    <w:pPr>
      <w:keepNext/>
      <w:keepLines/>
      <w:spacing w:before="260" w:after="260" w:line="415" w:lineRule="auto"/>
      <w:outlineLvl w:val="2"/>
    </w:pPr>
    <w:rPr>
      <w:b/>
      <w:bCs/>
      <w:sz w:val="32"/>
      <w:szCs w:val="32"/>
    </w:rPr>
  </w:style>
  <w:style w:type="paragraph" w:styleId="Heading4">
    <w:name w:val="heading 4"/>
    <w:basedOn w:val="Normal"/>
    <w:next w:val="Normal"/>
    <w:semiHidden/>
    <w:unhideWhenUsed/>
    <w:qFormat/>
    <w:pPr>
      <w:keepNext/>
      <w:keepLines/>
      <w:spacing w:before="280" w:after="290" w:line="374" w:lineRule="auto"/>
      <w:outlineLvl w:val="3"/>
    </w:pPr>
    <w:rPr>
      <w:b/>
      <w:bCs/>
      <w:sz w:val="28"/>
      <w:szCs w:val="28"/>
    </w:rPr>
  </w:style>
  <w:style w:type="paragraph" w:styleId="Heading5">
    <w:name w:val="heading 5"/>
    <w:basedOn w:val="Normal"/>
    <w:next w:val="Normal"/>
    <w:semiHidden/>
    <w:unhideWhenUsed/>
    <w:qFormat/>
    <w:pPr>
      <w:keepNext/>
      <w:keepLines/>
      <w:spacing w:before="280" w:after="290" w:line="374" w:lineRule="auto"/>
      <w:outlineLvl w:val="4"/>
    </w:pPr>
    <w:rPr>
      <w:b/>
      <w:bCs/>
      <w:sz w:val="28"/>
      <w:szCs w:val="28"/>
    </w:rPr>
  </w:style>
  <w:style w:type="paragraph" w:styleId="Heading6">
    <w:name w:val="heading 6"/>
    <w:basedOn w:val="Normal"/>
    <w:next w:val="Normal"/>
    <w:semiHidden/>
    <w:unhideWhenUsed/>
    <w:qFormat/>
    <w:pPr>
      <w:keepNext/>
      <w:keepLines/>
      <w:spacing w:before="240" w:after="64" w:line="319" w:lineRule="auto"/>
      <w:outlineLvl w:val="5"/>
    </w:pPr>
    <w:rPr>
      <w:b/>
      <w:bCs/>
    </w:rPr>
  </w:style>
  <w:style w:type="paragraph" w:styleId="Heading7">
    <w:name w:val="heading 7"/>
    <w:basedOn w:val="Normal"/>
    <w:next w:val="Normal"/>
    <w:semiHidden/>
    <w:unhideWhenUsed/>
    <w:qFormat/>
    <w:pPr>
      <w:keepNext/>
      <w:keepLines/>
      <w:spacing w:before="240" w:after="64" w:line="319" w:lineRule="auto"/>
      <w:outlineLvl w:val="6"/>
    </w:pPr>
    <w:rPr>
      <w:b/>
      <w:bCs/>
    </w:rPr>
  </w:style>
  <w:style w:type="paragraph" w:styleId="Heading8">
    <w:name w:val="heading 8"/>
    <w:basedOn w:val="Normal"/>
    <w:next w:val="Normal"/>
    <w:semiHidden/>
    <w:unhideWhenUsed/>
    <w:qFormat/>
    <w:pPr>
      <w:keepNext/>
      <w:keepLines/>
      <w:spacing w:before="240" w:after="64" w:line="319" w:lineRule="auto"/>
      <w:outlineLvl w:val="7"/>
    </w:pPr>
  </w:style>
  <w:style w:type="paragraph" w:styleId="Heading9">
    <w:name w:val="heading 9"/>
    <w:basedOn w:val="Normal"/>
    <w:next w:val="Normal"/>
    <w:semiHidden/>
    <w:unhideWhenUsed/>
    <w:qFormat/>
    <w:pPr>
      <w:keepNext/>
      <w:keepLines/>
      <w:spacing w:before="240" w:after="64" w:line="319" w:lineRule="auto"/>
      <w:outlineLvl w:val="8"/>
    </w:pPr>
    <w:rPr>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qFormat/>
    <w:rPr>
      <w:sz w:val="21"/>
      <w:szCs w:val="21"/>
    </w:rPr>
  </w:style>
  <w:style w:type="character" w:styleId="Emphasis">
    <w:name w:val="Emphasis"/>
    <w:basedOn w:val="DefaultParagraphFont"/>
    <w:qFormat/>
    <w:rPr>
      <w:i/>
      <w:iCs/>
    </w:rPr>
  </w:style>
  <w:style w:type="character" w:customStyle="1" w:styleId="EndnoteCharacters">
    <w:name w:val="Endnote Characters"/>
    <w:qFormat/>
    <w:rsid w:val="00953D57"/>
    <w:rPr>
      <w:vertAlign w:val="superscript"/>
    </w:rPr>
  </w:style>
  <w:style w:type="character" w:styleId="EndnoteReference">
    <w:name w:val="endnote reference"/>
    <w:rPr>
      <w:vertAlign w:val="superscript"/>
    </w:rPr>
  </w:style>
  <w:style w:type="character" w:styleId="FollowedHyperlink">
    <w:name w:val="FollowedHyperlink"/>
    <w:basedOn w:val="DefaultParagraphFont"/>
    <w:qFormat/>
    <w:rPr>
      <w:color w:val="800080"/>
      <w:u w:val="single"/>
    </w:rPr>
  </w:style>
  <w:style w:type="character" w:customStyle="1" w:styleId="FootnoteCharacters">
    <w:name w:val="Footnote Characters"/>
    <w:qFormat/>
    <w:rsid w:val="00953D57"/>
    <w:rPr>
      <w:vertAlign w:val="superscript"/>
    </w:rPr>
  </w:style>
  <w:style w:type="character" w:styleId="FootnoteReference">
    <w:name w:val="footnote reference"/>
    <w:rPr>
      <w:vertAlign w:val="superscript"/>
    </w:rPr>
  </w:style>
  <w:style w:type="character" w:styleId="HTMLAcronym">
    <w:name w:val="HTML Acronym"/>
    <w:basedOn w:val="DefaultParagraphFont"/>
    <w:qFormat/>
  </w:style>
  <w:style w:type="character" w:styleId="HTMLCite">
    <w:name w:val="HTML Cite"/>
    <w:basedOn w:val="DefaultParagraphFont"/>
    <w:qFormat/>
    <w:rPr>
      <w:i/>
      <w:iCs/>
    </w:rPr>
  </w:style>
  <w:style w:type="character" w:styleId="HTMLCode">
    <w:name w:val="HTML Code"/>
    <w:basedOn w:val="DefaultParagraphFont"/>
    <w:qFormat/>
    <w:rPr>
      <w:rFonts w:ascii="Courier New" w:hAnsi="Courier New" w:cs="Courier New"/>
      <w:sz w:val="20"/>
      <w:szCs w:val="20"/>
    </w:rPr>
  </w:style>
  <w:style w:type="character" w:styleId="HTMLDefinition">
    <w:name w:val="HTML Definition"/>
    <w:basedOn w:val="DefaultParagraphFont"/>
    <w:qFormat/>
    <w:rPr>
      <w:i/>
      <w:iCs/>
    </w:rPr>
  </w:style>
  <w:style w:type="character" w:styleId="HTMLKeyboard">
    <w:name w:val="HTML Keyboard"/>
    <w:basedOn w:val="DefaultParagraphFont"/>
    <w:qFormat/>
    <w:rPr>
      <w:rFonts w:ascii="Courier New" w:hAnsi="Courier New" w:cs="Courier New"/>
      <w:sz w:val="20"/>
      <w:szCs w:val="20"/>
    </w:rPr>
  </w:style>
  <w:style w:type="character" w:styleId="HTMLSample">
    <w:name w:val="HTML Sample"/>
    <w:basedOn w:val="DefaultParagraphFont"/>
    <w:qFormat/>
    <w:rPr>
      <w:rFonts w:ascii="Courier New" w:hAnsi="Courier New" w:cs="Courier New"/>
    </w:rPr>
  </w:style>
  <w:style w:type="character" w:styleId="HTMLTypewriter">
    <w:name w:val="HTML Typewriter"/>
    <w:basedOn w:val="DefaultParagraphFont"/>
    <w:qFormat/>
    <w:rPr>
      <w:rFonts w:ascii="Courier New" w:hAnsi="Courier New" w:cs="Courier New"/>
      <w:sz w:val="20"/>
      <w:szCs w:val="20"/>
    </w:rPr>
  </w:style>
  <w:style w:type="character" w:styleId="HTMLVariable">
    <w:name w:val="HTML Variable"/>
    <w:basedOn w:val="DefaultParagraphFont"/>
    <w:qFormat/>
    <w:rPr>
      <w:i/>
      <w:iCs/>
    </w:rPr>
  </w:style>
  <w:style w:type="character" w:styleId="Hyperlink">
    <w:name w:val="Hyperlink"/>
    <w:basedOn w:val="DefaultParagraphFont"/>
    <w:uiPriority w:val="99"/>
    <w:qFormat/>
    <w:rPr>
      <w:rFonts w:ascii="Calibri" w:eastAsia="SimSun" w:hAnsi="Calibri"/>
      <w:color w:val="0000FF"/>
      <w:u w:val="single"/>
    </w:rPr>
  </w:style>
  <w:style w:type="character" w:styleId="LineNumber">
    <w:name w:val="line number"/>
    <w:basedOn w:val="DefaultParagraphFont"/>
    <w:qFormat/>
  </w:style>
  <w:style w:type="character" w:styleId="PageNumber">
    <w:name w:val="page number"/>
    <w:basedOn w:val="DefaultParagraphFont"/>
    <w:qFormat/>
  </w:style>
  <w:style w:type="character" w:styleId="Strong">
    <w:name w:val="Strong"/>
    <w:basedOn w:val="DefaultParagraphFont"/>
    <w:qFormat/>
    <w:rPr>
      <w:b/>
      <w:bCs/>
    </w:rPr>
  </w:style>
  <w:style w:type="character" w:customStyle="1" w:styleId="TitleChar">
    <w:name w:val="Title Char"/>
    <w:basedOn w:val="DefaultParagraphFont"/>
    <w:link w:val="Title"/>
    <w:qFormat/>
    <w:rPr>
      <w:rFonts w:asciiTheme="majorHAnsi" w:eastAsiaTheme="majorEastAsia" w:hAnsiTheme="majorHAnsi" w:cstheme="majorBidi"/>
      <w:spacing w:val="-10"/>
      <w:kern w:val="2"/>
      <w:sz w:val="56"/>
      <w:szCs w:val="56"/>
      <w:lang w:val="en-AU"/>
      <w14:ligatures w14:val="standardContextual"/>
    </w:rPr>
  </w:style>
  <w:style w:type="character" w:customStyle="1" w:styleId="Bullets">
    <w:name w:val="Bullets"/>
    <w:qFormat/>
    <w:rsid w:val="00953D57"/>
    <w:rPr>
      <w:rFonts w:ascii="OpenSymbol" w:eastAsia="OpenSymbol" w:hAnsi="OpenSymbol" w:cs="OpenSymbol"/>
    </w:rPr>
  </w:style>
  <w:style w:type="character" w:customStyle="1" w:styleId="NumberingSymbols">
    <w:name w:val="Numbering Symbols"/>
    <w:qFormat/>
    <w:rsid w:val="00953D57"/>
  </w:style>
  <w:style w:type="paragraph" w:customStyle="1" w:styleId="Heading">
    <w:name w:val="Heading"/>
    <w:basedOn w:val="Normal"/>
    <w:next w:val="BodyText"/>
    <w:qFormat/>
    <w:rsid w:val="00953D57"/>
    <w:pPr>
      <w:keepNext/>
      <w:spacing w:before="240" w:after="120"/>
    </w:pPr>
    <w:rPr>
      <w:rFonts w:ascii="Liberation Sans" w:eastAsia="Microsoft YaHei" w:hAnsi="Liberation Sans" w:cs="Arial"/>
      <w:sz w:val="28"/>
      <w:szCs w:val="28"/>
    </w:rPr>
  </w:style>
  <w:style w:type="paragraph" w:styleId="BodyText">
    <w:name w:val="Body Text"/>
    <w:basedOn w:val="Normal"/>
    <w:qFormat/>
    <w:pPr>
      <w:spacing w:after="120"/>
    </w:pPr>
  </w:style>
  <w:style w:type="paragraph" w:styleId="List">
    <w:name w:val="List"/>
    <w:basedOn w:val="Normal"/>
    <w:qFormat/>
    <w:pPr>
      <w:ind w:left="200" w:hanging="200"/>
    </w:pPr>
  </w:style>
  <w:style w:type="paragraph" w:styleId="Caption">
    <w:name w:val="caption"/>
    <w:basedOn w:val="Normal"/>
    <w:qFormat/>
    <w:pPr>
      <w:suppressLineNumbers/>
      <w:spacing w:before="120" w:after="120"/>
    </w:pPr>
    <w:rPr>
      <w:rFonts w:cs="Arial"/>
      <w:i/>
      <w:iCs/>
    </w:rPr>
  </w:style>
  <w:style w:type="paragraph" w:customStyle="1" w:styleId="Index">
    <w:name w:val="Index"/>
    <w:basedOn w:val="Normal"/>
    <w:qFormat/>
    <w:rsid w:val="00953D57"/>
    <w:pPr>
      <w:suppressLineNumbers/>
    </w:pPr>
    <w:rPr>
      <w:rFonts w:cs="Arial"/>
    </w:rPr>
  </w:style>
  <w:style w:type="paragraph" w:styleId="BalloonText">
    <w:name w:val="Balloon Text"/>
    <w:basedOn w:val="Normal"/>
    <w:qFormat/>
    <w:rPr>
      <w:sz w:val="16"/>
      <w:szCs w:val="16"/>
    </w:rPr>
  </w:style>
  <w:style w:type="paragraph" w:styleId="BlockText">
    <w:name w:val="Block Text"/>
    <w:basedOn w:val="Normal"/>
    <w:qFormat/>
    <w:pPr>
      <w:spacing w:after="120"/>
      <w:ind w:left="1440" w:right="1440"/>
    </w:pPr>
  </w:style>
  <w:style w:type="paragraph" w:styleId="BodyText2">
    <w:name w:val="Body Text 2"/>
    <w:basedOn w:val="Normal"/>
    <w:qFormat/>
    <w:pPr>
      <w:spacing w:after="120"/>
    </w:pPr>
  </w:style>
  <w:style w:type="paragraph" w:styleId="BodyText3">
    <w:name w:val="Body Text 3"/>
    <w:basedOn w:val="Normal"/>
    <w:qFormat/>
    <w:pPr>
      <w:spacing w:after="120"/>
    </w:pPr>
    <w:rPr>
      <w:sz w:val="16"/>
      <w:szCs w:val="16"/>
    </w:rPr>
  </w:style>
  <w:style w:type="paragraph" w:styleId="BodyTextFirstIndent">
    <w:name w:val="Body Text First Indent"/>
    <w:basedOn w:val="BodyText"/>
    <w:qFormat/>
    <w:pPr>
      <w:ind w:firstLine="420"/>
    </w:pPr>
  </w:style>
  <w:style w:type="paragraph" w:styleId="BodyTextIndent">
    <w:name w:val="Body Text Indent"/>
    <w:basedOn w:val="Normal"/>
    <w:qFormat/>
    <w:pPr>
      <w:spacing w:after="120"/>
      <w:ind w:left="420"/>
    </w:pPr>
  </w:style>
  <w:style w:type="paragraph" w:styleId="BodyTextFirstIndent2">
    <w:name w:val="Body Text First Indent 2"/>
    <w:basedOn w:val="BodyTextIndent"/>
    <w:qFormat/>
    <w:pPr>
      <w:ind w:firstLine="420"/>
    </w:pPr>
  </w:style>
  <w:style w:type="paragraph" w:styleId="BodyTextIndent2">
    <w:name w:val="Body Text Indent 2"/>
    <w:basedOn w:val="Normal"/>
    <w:qFormat/>
    <w:pPr>
      <w:spacing w:after="120"/>
      <w:ind w:left="420"/>
    </w:pPr>
  </w:style>
  <w:style w:type="paragraph" w:styleId="BodyTextIndent3">
    <w:name w:val="Body Text Indent 3"/>
    <w:basedOn w:val="Normal"/>
    <w:qFormat/>
    <w:pPr>
      <w:spacing w:after="120"/>
      <w:ind w:left="420"/>
    </w:pPr>
    <w:rPr>
      <w:sz w:val="16"/>
      <w:szCs w:val="16"/>
    </w:rPr>
  </w:style>
  <w:style w:type="paragraph" w:customStyle="1" w:styleId="caption1">
    <w:name w:val="caption1"/>
    <w:basedOn w:val="Normal"/>
    <w:next w:val="Normal"/>
    <w:unhideWhenUsed/>
    <w:qFormat/>
    <w:rPr>
      <w:rFonts w:eastAsia="SimHei" w:cs="Arial"/>
      <w:sz w:val="20"/>
    </w:rPr>
  </w:style>
  <w:style w:type="paragraph" w:styleId="Closing">
    <w:name w:val="Closing"/>
    <w:basedOn w:val="Normal"/>
    <w:qFormat/>
    <w:pPr>
      <w:ind w:left="100"/>
    </w:pPr>
  </w:style>
  <w:style w:type="paragraph" w:styleId="CommentText">
    <w:name w:val="annotation text"/>
    <w:basedOn w:val="Normal"/>
    <w:link w:val="CommentTextChar"/>
    <w:uiPriority w:val="99"/>
    <w:qFormat/>
  </w:style>
  <w:style w:type="paragraph" w:styleId="CommentSubject">
    <w:name w:val="annotation subject"/>
    <w:basedOn w:val="CommentText"/>
    <w:next w:val="CommentText"/>
    <w:qFormat/>
    <w:rPr>
      <w:b/>
      <w:bCs/>
    </w:rPr>
  </w:style>
  <w:style w:type="paragraph" w:styleId="Date">
    <w:name w:val="Date"/>
    <w:basedOn w:val="Normal"/>
    <w:next w:val="Normal"/>
    <w:qFormat/>
    <w:pPr>
      <w:ind w:left="100"/>
    </w:pPr>
  </w:style>
  <w:style w:type="paragraph" w:styleId="DocumentMap">
    <w:name w:val="Document Map"/>
    <w:basedOn w:val="Normal"/>
    <w:qFormat/>
    <w:pPr>
      <w:shd w:val="clear" w:color="auto" w:fill="000080"/>
    </w:pPr>
  </w:style>
  <w:style w:type="paragraph" w:styleId="E-mailSignature">
    <w:name w:val="E-mail Signature"/>
    <w:basedOn w:val="Normal"/>
    <w:qFormat/>
  </w:style>
  <w:style w:type="paragraph" w:styleId="EndnoteText">
    <w:name w:val="endnote text"/>
    <w:basedOn w:val="Normal"/>
    <w:qFormat/>
    <w:pPr>
      <w:snapToGrid w:val="0"/>
    </w:pPr>
  </w:style>
  <w:style w:type="paragraph" w:styleId="EnvelopeAddress">
    <w:name w:val="envelope address"/>
    <w:basedOn w:val="Normal"/>
    <w:qFormat/>
    <w:pPr>
      <w:snapToGrid w:val="0"/>
      <w:ind w:left="100"/>
    </w:pPr>
    <w:rPr>
      <w:rFonts w:cs="Arial"/>
    </w:rPr>
  </w:style>
  <w:style w:type="paragraph" w:styleId="EnvelopeReturn">
    <w:name w:val="envelope return"/>
    <w:basedOn w:val="Normal"/>
    <w:qFormat/>
    <w:pPr>
      <w:snapToGrid w:val="0"/>
    </w:pPr>
    <w:rPr>
      <w:rFonts w:cs="Arial"/>
    </w:rPr>
  </w:style>
  <w:style w:type="paragraph" w:customStyle="1" w:styleId="HeaderandFooter">
    <w:name w:val="Header and Footer"/>
    <w:basedOn w:val="Normal"/>
    <w:qFormat/>
    <w:rsid w:val="00953D57"/>
  </w:style>
  <w:style w:type="paragraph" w:styleId="Footer">
    <w:name w:val="footer"/>
    <w:basedOn w:val="Normal"/>
    <w:link w:val="FooterChar"/>
    <w:uiPriority w:val="99"/>
    <w:qFormat/>
    <w:pPr>
      <w:tabs>
        <w:tab w:val="center" w:pos="4153"/>
        <w:tab w:val="right" w:pos="8306"/>
      </w:tabs>
      <w:snapToGrid w:val="0"/>
    </w:pPr>
    <w:rPr>
      <w:sz w:val="18"/>
      <w:szCs w:val="18"/>
    </w:rPr>
  </w:style>
  <w:style w:type="paragraph" w:styleId="FootnoteText">
    <w:name w:val="footnote text"/>
    <w:basedOn w:val="Normal"/>
    <w:qFormat/>
    <w:pPr>
      <w:snapToGrid w:val="0"/>
    </w:pPr>
    <w:rPr>
      <w:sz w:val="18"/>
      <w:szCs w:val="18"/>
    </w:rPr>
  </w:style>
  <w:style w:type="paragraph" w:styleId="Header">
    <w:name w:val="header"/>
    <w:basedOn w:val="Normal"/>
    <w:qFormat/>
    <w:pPr>
      <w:tabs>
        <w:tab w:val="center" w:pos="4153"/>
        <w:tab w:val="right" w:pos="8306"/>
      </w:tabs>
      <w:snapToGrid w:val="0"/>
    </w:pPr>
    <w:rPr>
      <w:sz w:val="18"/>
      <w:szCs w:val="18"/>
    </w:rPr>
  </w:style>
  <w:style w:type="paragraph" w:styleId="HTMLAddress">
    <w:name w:val="HTML Address"/>
    <w:basedOn w:val="Normal"/>
    <w:qFormat/>
    <w:rPr>
      <w:i/>
      <w:iCs/>
    </w:rPr>
  </w:style>
  <w:style w:type="paragraph" w:styleId="HTMLPreformatted">
    <w:name w:val="HTML Preformatted"/>
    <w:basedOn w:val="Normal"/>
    <w:qFormat/>
    <w:rPr>
      <w:rFonts w:ascii="Courier New" w:hAnsi="Courier New" w:cs="Courier New"/>
      <w:sz w:val="20"/>
    </w:rPr>
  </w:style>
  <w:style w:type="paragraph" w:styleId="Index1">
    <w:name w:val="index 1"/>
    <w:basedOn w:val="Normal"/>
    <w:next w:val="Normal"/>
    <w:qFormat/>
  </w:style>
  <w:style w:type="paragraph" w:styleId="Index2">
    <w:name w:val="index 2"/>
    <w:basedOn w:val="Normal"/>
    <w:next w:val="Normal"/>
    <w:qFormat/>
    <w:pPr>
      <w:ind w:left="200"/>
    </w:pPr>
  </w:style>
  <w:style w:type="paragraph" w:styleId="Index3">
    <w:name w:val="index 3"/>
    <w:basedOn w:val="Normal"/>
    <w:next w:val="Normal"/>
    <w:qFormat/>
    <w:pPr>
      <w:ind w:left="400"/>
    </w:pPr>
  </w:style>
  <w:style w:type="paragraph" w:styleId="Index4">
    <w:name w:val="index 4"/>
    <w:basedOn w:val="Normal"/>
    <w:next w:val="Normal"/>
    <w:qFormat/>
    <w:pPr>
      <w:ind w:left="600"/>
    </w:pPr>
  </w:style>
  <w:style w:type="paragraph" w:styleId="Index5">
    <w:name w:val="index 5"/>
    <w:basedOn w:val="Normal"/>
    <w:next w:val="Normal"/>
    <w:qFormat/>
    <w:pPr>
      <w:ind w:left="800"/>
    </w:pPr>
  </w:style>
  <w:style w:type="paragraph" w:styleId="Index6">
    <w:name w:val="index 6"/>
    <w:basedOn w:val="Normal"/>
    <w:next w:val="Normal"/>
    <w:qFormat/>
    <w:pPr>
      <w:ind w:left="1000"/>
    </w:pPr>
  </w:style>
  <w:style w:type="paragraph" w:styleId="Index7">
    <w:name w:val="index 7"/>
    <w:basedOn w:val="Normal"/>
    <w:next w:val="Normal"/>
    <w:qFormat/>
    <w:pPr>
      <w:ind w:left="1200"/>
    </w:pPr>
  </w:style>
  <w:style w:type="paragraph" w:styleId="Index8">
    <w:name w:val="index 8"/>
    <w:basedOn w:val="Normal"/>
    <w:next w:val="Normal"/>
    <w:qFormat/>
    <w:pPr>
      <w:ind w:left="1400"/>
    </w:pPr>
  </w:style>
  <w:style w:type="paragraph" w:styleId="Index9">
    <w:name w:val="index 9"/>
    <w:basedOn w:val="Normal"/>
    <w:next w:val="Normal"/>
    <w:qFormat/>
    <w:pPr>
      <w:ind w:left="1600"/>
    </w:pPr>
  </w:style>
  <w:style w:type="paragraph" w:styleId="IndexHeading">
    <w:name w:val="index heading"/>
    <w:basedOn w:val="Normal"/>
    <w:next w:val="Index1"/>
    <w:qFormat/>
    <w:rPr>
      <w:rFonts w:cs="Arial"/>
      <w:b/>
      <w:bCs/>
    </w:rPr>
  </w:style>
  <w:style w:type="paragraph" w:styleId="List2">
    <w:name w:val="List 2"/>
    <w:basedOn w:val="Normal"/>
    <w:qFormat/>
    <w:pPr>
      <w:ind w:left="100" w:hanging="200"/>
    </w:pPr>
  </w:style>
  <w:style w:type="paragraph" w:styleId="List3">
    <w:name w:val="List 3"/>
    <w:basedOn w:val="Normal"/>
    <w:qFormat/>
    <w:pPr>
      <w:ind w:left="100" w:hanging="200"/>
    </w:pPr>
  </w:style>
  <w:style w:type="paragraph" w:styleId="List4">
    <w:name w:val="List 4"/>
    <w:basedOn w:val="Normal"/>
    <w:qFormat/>
    <w:pPr>
      <w:ind w:left="100" w:hanging="200"/>
    </w:pPr>
  </w:style>
  <w:style w:type="paragraph" w:styleId="List5">
    <w:name w:val="List 5"/>
    <w:basedOn w:val="Normal"/>
    <w:qFormat/>
    <w:pPr>
      <w:ind w:left="100" w:hanging="200"/>
    </w:pPr>
  </w:style>
  <w:style w:type="paragraph" w:styleId="ListBullet">
    <w:name w:val="List Bullet"/>
    <w:basedOn w:val="Normal"/>
    <w:qFormat/>
    <w:pPr>
      <w:numPr>
        <w:numId w:val="1"/>
      </w:numPr>
    </w:pPr>
  </w:style>
  <w:style w:type="paragraph" w:styleId="ListBullet2">
    <w:name w:val="List Bullet 2"/>
    <w:basedOn w:val="Normal"/>
    <w:qFormat/>
    <w:pPr>
      <w:numPr>
        <w:numId w:val="2"/>
      </w:numPr>
    </w:pPr>
  </w:style>
  <w:style w:type="paragraph" w:styleId="ListBullet3">
    <w:name w:val="List Bullet 3"/>
    <w:basedOn w:val="Normal"/>
    <w:qFormat/>
    <w:pPr>
      <w:numPr>
        <w:numId w:val="3"/>
      </w:numPr>
    </w:pPr>
  </w:style>
  <w:style w:type="paragraph" w:styleId="ListBullet4">
    <w:name w:val="List Bullet 4"/>
    <w:basedOn w:val="Normal"/>
    <w:qFormat/>
    <w:pPr>
      <w:numPr>
        <w:numId w:val="4"/>
      </w:numPr>
    </w:pPr>
  </w:style>
  <w:style w:type="paragraph" w:styleId="ListBullet5">
    <w:name w:val="List Bullet 5"/>
    <w:basedOn w:val="Normal"/>
    <w:qFormat/>
    <w:pPr>
      <w:numPr>
        <w:numId w:val="5"/>
      </w:numPr>
    </w:pPr>
  </w:style>
  <w:style w:type="paragraph" w:styleId="ListContinue">
    <w:name w:val="List Continue"/>
    <w:basedOn w:val="Normal"/>
    <w:qFormat/>
    <w:pPr>
      <w:spacing w:after="120"/>
      <w:ind w:left="420"/>
    </w:pPr>
  </w:style>
  <w:style w:type="paragraph" w:styleId="ListContinue2">
    <w:name w:val="List Continue 2"/>
    <w:basedOn w:val="Normal"/>
    <w:qFormat/>
    <w:pPr>
      <w:spacing w:after="120"/>
      <w:ind w:left="840"/>
    </w:pPr>
  </w:style>
  <w:style w:type="paragraph" w:styleId="ListContinue3">
    <w:name w:val="List Continue 3"/>
    <w:basedOn w:val="Normal"/>
    <w:qFormat/>
    <w:pPr>
      <w:spacing w:after="120"/>
      <w:ind w:left="1260"/>
    </w:pPr>
  </w:style>
  <w:style w:type="paragraph" w:styleId="ListContinue4">
    <w:name w:val="List Continue 4"/>
    <w:basedOn w:val="Normal"/>
    <w:qFormat/>
    <w:pPr>
      <w:spacing w:after="120"/>
      <w:ind w:left="1680"/>
    </w:pPr>
  </w:style>
  <w:style w:type="paragraph" w:styleId="ListContinue5">
    <w:name w:val="List Continue 5"/>
    <w:basedOn w:val="Normal"/>
    <w:qFormat/>
    <w:pPr>
      <w:spacing w:after="120"/>
      <w:ind w:left="2100"/>
    </w:pPr>
  </w:style>
  <w:style w:type="paragraph" w:styleId="ListNumber">
    <w:name w:val="List Number"/>
    <w:basedOn w:val="Normal"/>
    <w:qFormat/>
    <w:pPr>
      <w:numPr>
        <w:numId w:val="6"/>
      </w:numPr>
    </w:pPr>
  </w:style>
  <w:style w:type="paragraph" w:styleId="ListNumber2">
    <w:name w:val="List Number 2"/>
    <w:basedOn w:val="Normal"/>
    <w:qFormat/>
    <w:pPr>
      <w:numPr>
        <w:numId w:val="7"/>
      </w:numPr>
    </w:pPr>
  </w:style>
  <w:style w:type="paragraph" w:styleId="ListNumber3">
    <w:name w:val="List Number 3"/>
    <w:basedOn w:val="Normal"/>
    <w:qFormat/>
    <w:pPr>
      <w:numPr>
        <w:numId w:val="8"/>
      </w:numPr>
    </w:pPr>
  </w:style>
  <w:style w:type="paragraph" w:styleId="ListNumber4">
    <w:name w:val="List Number 4"/>
    <w:basedOn w:val="Normal"/>
    <w:qFormat/>
    <w:pPr>
      <w:numPr>
        <w:numId w:val="9"/>
      </w:numPr>
    </w:pPr>
  </w:style>
  <w:style w:type="paragraph" w:styleId="ListNumber5">
    <w:name w:val="List Number 5"/>
    <w:basedOn w:val="Normal"/>
    <w:qFormat/>
    <w:pPr>
      <w:numPr>
        <w:numId w:val="10"/>
      </w:numPr>
    </w:pPr>
  </w:style>
  <w:style w:type="paragraph" w:styleId="MacroText">
    <w:name w:val="macro"/>
    <w:qFormat/>
    <w:pPr>
      <w:widowControl w:val="0"/>
      <w:tabs>
        <w:tab w:val="left" w:pos="480"/>
        <w:tab w:val="left" w:pos="960"/>
        <w:tab w:val="left" w:pos="1440"/>
        <w:tab w:val="left" w:pos="1920"/>
        <w:tab w:val="left" w:pos="2400"/>
        <w:tab w:val="left" w:pos="2880"/>
        <w:tab w:val="left" w:pos="3360"/>
        <w:tab w:val="left" w:pos="3840"/>
        <w:tab w:val="left" w:pos="4320"/>
      </w:tabs>
      <w:snapToGrid w:val="0"/>
    </w:pPr>
    <w:rPr>
      <w:rFonts w:ascii="Courier New" w:eastAsiaTheme="minorEastAsia" w:hAnsi="Courier New" w:cs="Courier New"/>
      <w:kern w:val="2"/>
      <w:sz w:val="24"/>
      <w:szCs w:val="24"/>
      <w:lang w:eastAsia="zh-CN"/>
    </w:rPr>
  </w:style>
  <w:style w:type="paragraph" w:styleId="MessageHeader">
    <w:name w:val="Message Header"/>
    <w:basedOn w:val="Normal"/>
    <w:qFormat/>
    <w:pPr>
      <w:pBdr>
        <w:top w:val="single" w:sz="6" w:space="1" w:color="000000"/>
        <w:left w:val="single" w:sz="6" w:space="1" w:color="000000"/>
        <w:bottom w:val="single" w:sz="6" w:space="1" w:color="000000"/>
        <w:right w:val="single" w:sz="6" w:space="1" w:color="000000"/>
      </w:pBdr>
      <w:shd w:val="pct20" w:color="auto" w:fill="auto"/>
      <w:ind w:left="1080" w:hanging="1080"/>
    </w:pPr>
    <w:rPr>
      <w:rFonts w:cs="Arial"/>
    </w:rPr>
  </w:style>
  <w:style w:type="paragraph" w:styleId="NormalWeb">
    <w:name w:val="Normal (Web)"/>
    <w:basedOn w:val="Normal"/>
    <w:uiPriority w:val="99"/>
    <w:qFormat/>
  </w:style>
  <w:style w:type="paragraph" w:styleId="NormalIndent">
    <w:name w:val="Normal Indent"/>
    <w:basedOn w:val="Normal"/>
    <w:qFormat/>
    <w:pPr>
      <w:ind w:firstLine="420"/>
    </w:pPr>
  </w:style>
  <w:style w:type="paragraph" w:styleId="NoteHeading">
    <w:name w:val="Note Heading"/>
    <w:basedOn w:val="Normal"/>
    <w:next w:val="Normal"/>
    <w:qFormat/>
    <w:pPr>
      <w:jc w:val="center"/>
    </w:pPr>
  </w:style>
  <w:style w:type="paragraph" w:styleId="PlainText">
    <w:name w:val="Plain Text"/>
    <w:basedOn w:val="Normal"/>
    <w:qFormat/>
    <w:rPr>
      <w:rFonts w:ascii="SimSun" w:hAnsi="SimSun" w:cs="Courier New"/>
      <w:szCs w:val="21"/>
    </w:rPr>
  </w:style>
  <w:style w:type="paragraph" w:styleId="Salutation">
    <w:name w:val="Salutation"/>
    <w:basedOn w:val="Normal"/>
    <w:next w:val="Normal"/>
    <w:qFormat/>
  </w:style>
  <w:style w:type="paragraph" w:styleId="Signature">
    <w:name w:val="Signature"/>
    <w:basedOn w:val="Normal"/>
    <w:qFormat/>
    <w:pPr>
      <w:ind w:left="100"/>
    </w:pPr>
  </w:style>
  <w:style w:type="paragraph" w:styleId="Subtitle">
    <w:name w:val="Subtitle"/>
    <w:basedOn w:val="Normal"/>
    <w:qFormat/>
    <w:pPr>
      <w:spacing w:before="240" w:after="60" w:line="312" w:lineRule="auto"/>
      <w:jc w:val="center"/>
      <w:outlineLvl w:val="1"/>
    </w:pPr>
    <w:rPr>
      <w:rFonts w:cs="Arial"/>
      <w:b/>
      <w:bCs/>
      <w:kern w:val="2"/>
      <w:sz w:val="32"/>
      <w:szCs w:val="32"/>
    </w:rPr>
  </w:style>
  <w:style w:type="paragraph" w:styleId="TableofAuthorities">
    <w:name w:val="table of authorities"/>
    <w:basedOn w:val="Normal"/>
    <w:next w:val="Normal"/>
    <w:qFormat/>
    <w:pPr>
      <w:ind w:left="420"/>
    </w:pPr>
  </w:style>
  <w:style w:type="paragraph" w:styleId="TableofFigures">
    <w:name w:val="table of figures"/>
    <w:basedOn w:val="Normal"/>
    <w:next w:val="Normal"/>
    <w:qFormat/>
    <w:pPr>
      <w:ind w:left="200" w:hanging="200"/>
    </w:pPr>
  </w:style>
  <w:style w:type="paragraph" w:styleId="Title">
    <w:name w:val="Title"/>
    <w:basedOn w:val="Normal"/>
    <w:next w:val="Normal"/>
    <w:link w:val="TitleChar"/>
    <w:qFormat/>
    <w:pPr>
      <w:contextualSpacing/>
    </w:pPr>
    <w:rPr>
      <w:rFonts w:asciiTheme="majorHAnsi" w:eastAsiaTheme="majorEastAsia" w:hAnsiTheme="majorHAnsi" w:cstheme="majorBidi"/>
      <w:spacing w:val="-10"/>
      <w:kern w:val="2"/>
      <w:sz w:val="56"/>
      <w:szCs w:val="56"/>
      <w:lang w:eastAsia="en-US"/>
      <w14:ligatures w14:val="standardContextual"/>
    </w:rPr>
  </w:style>
  <w:style w:type="paragraph" w:styleId="TOAHeading">
    <w:name w:val="toa heading"/>
    <w:basedOn w:val="Normal"/>
    <w:next w:val="Normal"/>
    <w:qFormat/>
    <w:pPr>
      <w:spacing w:before="120"/>
    </w:pPr>
    <w:rPr>
      <w:rFonts w:cs="Arial"/>
    </w:rPr>
  </w:style>
  <w:style w:type="paragraph" w:styleId="TOC1">
    <w:name w:val="toc 1"/>
    <w:basedOn w:val="Normal"/>
    <w:next w:val="Normal"/>
    <w:uiPriority w:val="39"/>
    <w:qFormat/>
  </w:style>
  <w:style w:type="paragraph" w:styleId="TOC2">
    <w:name w:val="toc 2"/>
    <w:basedOn w:val="Normal"/>
    <w:next w:val="Normal"/>
    <w:uiPriority w:val="39"/>
    <w:qFormat/>
    <w:pPr>
      <w:ind w:left="420"/>
    </w:pPr>
  </w:style>
  <w:style w:type="paragraph" w:styleId="TOC3">
    <w:name w:val="toc 3"/>
    <w:basedOn w:val="Normal"/>
    <w:next w:val="Normal"/>
    <w:uiPriority w:val="39"/>
    <w:qFormat/>
    <w:pPr>
      <w:ind w:left="840"/>
    </w:pPr>
  </w:style>
  <w:style w:type="paragraph" w:styleId="TOC4">
    <w:name w:val="toc 4"/>
    <w:basedOn w:val="Normal"/>
    <w:next w:val="Normal"/>
    <w:qFormat/>
    <w:pPr>
      <w:ind w:left="1260"/>
    </w:pPr>
  </w:style>
  <w:style w:type="paragraph" w:styleId="TOC5">
    <w:name w:val="toc 5"/>
    <w:basedOn w:val="Normal"/>
    <w:next w:val="Normal"/>
    <w:qFormat/>
    <w:pPr>
      <w:ind w:left="1680"/>
    </w:pPr>
  </w:style>
  <w:style w:type="paragraph" w:styleId="TOC6">
    <w:name w:val="toc 6"/>
    <w:basedOn w:val="Normal"/>
    <w:next w:val="Normal"/>
    <w:qFormat/>
    <w:pPr>
      <w:ind w:left="2100"/>
    </w:pPr>
  </w:style>
  <w:style w:type="paragraph" w:styleId="TOC7">
    <w:name w:val="toc 7"/>
    <w:basedOn w:val="Normal"/>
    <w:next w:val="Normal"/>
    <w:qFormat/>
    <w:pPr>
      <w:ind w:left="2520"/>
    </w:pPr>
  </w:style>
  <w:style w:type="paragraph" w:styleId="TOC8">
    <w:name w:val="toc 8"/>
    <w:basedOn w:val="Normal"/>
    <w:next w:val="Normal"/>
    <w:qFormat/>
    <w:pPr>
      <w:ind w:left="2940"/>
    </w:pPr>
  </w:style>
  <w:style w:type="paragraph" w:styleId="TOC9">
    <w:name w:val="toc 9"/>
    <w:basedOn w:val="Normal"/>
    <w:next w:val="Normal"/>
    <w:qFormat/>
    <w:pPr>
      <w:ind w:left="3360"/>
    </w:pPr>
  </w:style>
  <w:style w:type="paragraph" w:customStyle="1" w:styleId="caption11">
    <w:name w:val="caption11"/>
    <w:basedOn w:val="Normal"/>
    <w:next w:val="Normal"/>
    <w:semiHidden/>
    <w:unhideWhenUsed/>
    <w:qFormat/>
    <w:rsid w:val="00953D57"/>
    <w:rPr>
      <w:rFonts w:eastAsia="SimHei" w:cs="Arial"/>
      <w:sz w:val="20"/>
    </w:rPr>
  </w:style>
  <w:style w:type="table" w:styleId="Table3Deffects1">
    <w:name w:val="Table 3D effects 1"/>
    <w:basedOn w:val="TableNormal"/>
    <w:qFormat/>
    <w:pPr>
      <w:jc w:val="both"/>
    </w:pPr>
    <w:tblPr/>
    <w:tcPr>
      <w:shd w:val="solid" w:color="C0C0C0" w:fill="FFFFFF"/>
    </w:tcPr>
    <w:tblStylePr w:type="firstRow">
      <w:rPr>
        <w:b/>
        <w:bCs/>
      </w:rPr>
      <w:tblPr/>
      <w:tcPr>
        <w:tcBorders>
          <w:left w:val="single" w:sz="6" w:space="0" w:color="808080"/>
          <w:tl2br w:val="nil"/>
          <w:tr2bl w:val="nil"/>
        </w:tcBorders>
      </w:tcPr>
    </w:tblStylePr>
    <w:tblStylePr w:type="lastRow">
      <w:tblPr/>
      <w:tcPr>
        <w:tcBorders>
          <w:top w:val="single" w:sz="6" w:space="0" w:color="FFFFFF"/>
          <w:tl2br w:val="nil"/>
          <w:tr2bl w:val="nil"/>
        </w:tcBorders>
      </w:tcPr>
    </w:tblStylePr>
    <w:tblStylePr w:type="firstCol">
      <w:rPr>
        <w:b/>
        <w:bCs/>
      </w:rPr>
      <w:tblPr/>
      <w:tcPr>
        <w:tcBorders>
          <w:right w:val="single" w:sz="6" w:space="0" w:color="808080"/>
          <w:tl2br w:val="nil"/>
          <w:tr2bl w:val="nil"/>
        </w:tcBorders>
      </w:tcPr>
    </w:tblStylePr>
    <w:tblStylePr w:type="lastCol">
      <w:tblPr/>
      <w:tcPr>
        <w:tcBorders>
          <w:bottom w:val="single" w:sz="6" w:space="0" w:color="FFFFFF"/>
          <w:tl2br w:val="nil"/>
          <w:tr2bl w:val="nil"/>
        </w:tcBorders>
      </w:tcPr>
    </w:tblStylePr>
    <w:tblStylePr w:type="neCell">
      <w:tblPr/>
      <w:tcPr>
        <w:tcBorders>
          <w:left w:val="nil"/>
          <w:bottom w:val="nil"/>
          <w:tl2br w:val="nil"/>
          <w:tr2bl w:val="nil"/>
        </w:tcBorders>
      </w:tcPr>
    </w:tblStylePr>
    <w:tblStylePr w:type="nwCell">
      <w:tblPr/>
      <w:tcPr>
        <w:tcBorders>
          <w:left w:val="nil"/>
          <w:right w:val="nil"/>
          <w:tl2br w:val="nil"/>
          <w:tr2bl w:val="nil"/>
        </w:tcBorders>
      </w:tcPr>
    </w:tblStylePr>
    <w:tblStylePr w:type="seCell">
      <w:tblPr/>
      <w:tcPr>
        <w:tcBorders>
          <w:top w:val="nil"/>
          <w:bottom w:val="nil"/>
          <w:tl2br w:val="nil"/>
          <w:tr2bl w:val="nil"/>
        </w:tcBorders>
      </w:tcPr>
    </w:tblStylePr>
    <w:tblStylePr w:type="swCell">
      <w:tblPr/>
      <w:tcPr>
        <w:tcBorders>
          <w:top w:val="nil"/>
          <w:right w:val="nil"/>
          <w:tl2br w:val="nil"/>
          <w:tr2bl w:val="nil"/>
        </w:tcBorders>
      </w:tcPr>
    </w:tblStylePr>
  </w:style>
  <w:style w:type="table" w:styleId="Table3Deffects2">
    <w:name w:val="Table 3D effects 2"/>
    <w:basedOn w:val="TableNormal"/>
    <w:qFormat/>
    <w:pPr>
      <w:jc w:val="both"/>
    </w:pPr>
    <w:tblPr>
      <w:tblStyleRowBandSize w:val="1"/>
    </w:tblPr>
    <w:tcPr>
      <w:shd w:val="solid" w:color="C0C0C0" w:fill="FFFFFF"/>
    </w:tcPr>
    <w:tblStylePr w:type="firstRow">
      <w:rPr>
        <w:b/>
        <w:bCs/>
      </w:rPr>
      <w:tblPr/>
      <w:tcPr>
        <w:tcBorders>
          <w:tl2br w:val="nil"/>
          <w:tr2bl w:val="nil"/>
        </w:tcBorders>
      </w:tcPr>
    </w:tblStylePr>
    <w:tblStylePr w:type="firstCol">
      <w:tblPr/>
      <w:tcPr>
        <w:tcBorders>
          <w:top w:val="nil"/>
          <w:left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Horz">
      <w:tblPr/>
      <w:tcPr>
        <w:tcBorders>
          <w:top w:val="single" w:sz="6" w:space="0" w:color="808080"/>
          <w:left w:val="single" w:sz="6" w:space="0" w:color="FFFFFF"/>
          <w:tl2br w:val="nil"/>
          <w:tr2bl w:val="nil"/>
        </w:tcBorders>
      </w:tcPr>
    </w:tblStylePr>
    <w:tblStylePr w:type="swCell">
      <w:rPr>
        <w:b/>
        <w:bCs/>
      </w:rPr>
      <w:tblPr/>
      <w:tcPr>
        <w:tcBorders>
          <w:tl2br w:val="nil"/>
          <w:tr2bl w:val="nil"/>
        </w:tcBorders>
      </w:tcPr>
    </w:tblStylePr>
  </w:style>
  <w:style w:type="table" w:styleId="Table3Deffects3">
    <w:name w:val="Table 3D effects 3"/>
    <w:basedOn w:val="TableNormal"/>
    <w:qFormat/>
    <w:pPr>
      <w:jc w:val="both"/>
    </w:pPr>
    <w:tblPr>
      <w:tblStyleRowBandSize w:val="1"/>
      <w:tblStyleColBandSize w:val="1"/>
    </w:tblPr>
    <w:tblStylePr w:type="firstRow">
      <w:rPr>
        <w:b/>
        <w:bCs/>
      </w:rPr>
      <w:tblPr/>
      <w:tcPr>
        <w:tcBorders>
          <w:tl2br w:val="nil"/>
          <w:tr2bl w:val="nil"/>
        </w:tcBorders>
      </w:tcPr>
    </w:tblStylePr>
    <w:tblStylePr w:type="firstCol">
      <w:tblPr/>
      <w:tcPr>
        <w:tcBorders>
          <w:top w:val="nil"/>
          <w:left w:val="nil"/>
          <w:right w:val="single" w:sz="6" w:space="0" w:color="808080"/>
          <w:tl2br w:val="nil"/>
          <w:tr2bl w:val="nil"/>
        </w:tcBorders>
      </w:tcPr>
    </w:tblStylePr>
    <w:tblStylePr w:type="lastCol">
      <w:tblPr/>
      <w:tcPr>
        <w:tcBorders>
          <w:right w:val="single" w:sz="6" w:space="0" w:color="FFFFFF"/>
          <w:tl2br w:val="nil"/>
          <w:tr2bl w:val="nil"/>
        </w:tcBorders>
      </w:tcPr>
    </w:tblStylePr>
    <w:tblStylePr w:type="band1Vert">
      <w:tblPr/>
      <w:tcPr>
        <w:shd w:val="solid" w:color="C0C0C0" w:fill="FFFFFF"/>
      </w:tcPr>
    </w:tblStylePr>
    <w:tblStylePr w:type="band2Vert">
      <w:tblPr/>
      <w:tcPr>
        <w:shd w:val="pct50" w:color="C0C0C0" w:fill="FFFFFF"/>
      </w:tcPr>
    </w:tblStylePr>
    <w:tblStylePr w:type="band1Horz">
      <w:tblPr/>
      <w:tcPr>
        <w:tcBorders>
          <w:top w:val="single" w:sz="6" w:space="0" w:color="808080"/>
          <w:left w:val="single" w:sz="6" w:space="0" w:color="FFFFFF"/>
          <w:tl2br w:val="nil"/>
          <w:tr2bl w:val="nil"/>
        </w:tcBorders>
      </w:tcPr>
    </w:tblStylePr>
    <w:tblStylePr w:type="swCell">
      <w:rPr>
        <w:b/>
        <w:bCs/>
      </w:rPr>
      <w:tblPr/>
      <w:tcPr>
        <w:tcBorders>
          <w:tl2br w:val="nil"/>
          <w:tr2bl w:val="nil"/>
        </w:tcBorders>
      </w:tcPr>
    </w:tblStylePr>
  </w:style>
  <w:style w:type="table" w:styleId="TableClassic1">
    <w:name w:val="Table Classic 1"/>
    <w:basedOn w:val="TableNormal"/>
    <w:qFormat/>
    <w:pPr>
      <w:jc w:val="both"/>
    </w:pPr>
    <w:tblPr>
      <w:tblBorders>
        <w:top w:val="single" w:sz="12" w:space="0" w:color="000000"/>
        <w:bottom w:val="single" w:sz="12" w:space="0" w:color="000000"/>
      </w:tblBorders>
    </w:tblPr>
    <w:tcPr>
      <w:shd w:val="clear" w:color="auto" w:fill="auto"/>
    </w:tcPr>
    <w:tblStylePr w:type="firstRow">
      <w:rPr>
        <w:i/>
      </w:rPr>
      <w:tblPr/>
      <w:tcPr>
        <w:tcBorders>
          <w:left w:val="single" w:sz="6" w:space="0" w:color="000000"/>
          <w:tl2br w:val="nil"/>
          <w:tr2bl w:val="nil"/>
        </w:tcBorders>
      </w:tcPr>
    </w:tblStylePr>
    <w:tblStylePr w:type="lastRow">
      <w:tblPr/>
      <w:tcPr>
        <w:tcBorders>
          <w:top w:val="single" w:sz="6" w:space="0" w:color="000000"/>
          <w:tl2br w:val="nil"/>
          <w:tr2bl w:val="nil"/>
        </w:tcBorders>
      </w:tcPr>
    </w:tblStylePr>
    <w:tblStylePr w:type="firstCol">
      <w:tblPr/>
      <w:tcPr>
        <w:tcBorders>
          <w:right w:val="single" w:sz="6" w:space="0" w:color="000000"/>
          <w:tl2br w:val="nil"/>
          <w:tr2bl w:val="nil"/>
        </w:tcBorders>
      </w:tcPr>
    </w:tblStylePr>
    <w:tblStylePr w:type="neCell">
      <w:rPr>
        <w:b/>
        <w:bCs/>
        <w:i w:val="0"/>
      </w:rPr>
      <w:tblPr/>
      <w:tcPr>
        <w:tcBorders>
          <w:tl2br w:val="nil"/>
          <w:tr2bl w:val="nil"/>
        </w:tcBorders>
      </w:tcPr>
    </w:tblStylePr>
    <w:tblStylePr w:type="swCell">
      <w:rPr>
        <w:b/>
        <w:bCs/>
      </w:rPr>
      <w:tblPr/>
      <w:tcPr>
        <w:tcBorders>
          <w:tl2br w:val="nil"/>
          <w:tr2bl w:val="nil"/>
        </w:tcBorders>
      </w:tcPr>
    </w:tblStylePr>
  </w:style>
  <w:style w:type="table" w:styleId="TableClassic2">
    <w:name w:val="Table Classic 2"/>
    <w:basedOn w:val="TableNormal"/>
    <w:qFormat/>
    <w:pPr>
      <w:jc w:val="both"/>
    </w:pPr>
    <w:tblPr>
      <w:tblBorders>
        <w:top w:val="single" w:sz="12" w:space="0" w:color="000000"/>
        <w:bottom w:val="single" w:sz="12" w:space="0" w:color="000000"/>
      </w:tblBorders>
    </w:tblPr>
    <w:tcPr>
      <w:shd w:val="clear" w:color="auto" w:fill="auto"/>
    </w:tcPr>
    <w:tblStylePr w:type="firstRow">
      <w:tblPr/>
      <w:tcPr>
        <w:tcBorders>
          <w:left w:val="single" w:sz="6" w:space="0" w:color="000000"/>
          <w:tl2br w:val="nil"/>
          <w:tr2bl w:val="nil"/>
        </w:tcBorders>
        <w:shd w:val="solid" w:color="800080" w:fill="FFFFFF"/>
      </w:tcPr>
    </w:tblStylePr>
    <w:tblStylePr w:type="lastRow">
      <w:tblPr/>
      <w:tcPr>
        <w:tcBorders>
          <w:top w:val="single" w:sz="6" w:space="0" w:color="000000"/>
          <w:tl2br w:val="nil"/>
          <w:tr2bl w:val="nil"/>
        </w:tcBorders>
      </w:tcPr>
    </w:tblStylePr>
    <w:tblStylePr w:type="firstCol">
      <w:rPr>
        <w:b/>
        <w:bCs/>
      </w:rPr>
      <w:tblPr/>
      <w:tcPr>
        <w:tcBorders>
          <w:tl2br w:val="nil"/>
          <w:tr2bl w:val="nil"/>
        </w:tcBorders>
        <w:shd w:val="solid" w:color="C0C0C0" w:fill="FFFFFF"/>
      </w:tcPr>
    </w:tblStylePr>
    <w:tblStylePr w:type="neCell">
      <w:rPr>
        <w:b/>
        <w:bCs/>
      </w:rPr>
      <w:tblPr/>
      <w:tcPr>
        <w:tcBorders>
          <w:tl2br w:val="nil"/>
          <w:tr2bl w:val="nil"/>
        </w:tcBorders>
      </w:tcPr>
    </w:tblStylePr>
    <w:tblStylePr w:type="nwCell">
      <w:tblPr/>
      <w:tcPr>
        <w:tcBorders>
          <w:tl2br w:val="nil"/>
          <w:tr2bl w:val="nil"/>
        </w:tcBorders>
        <w:shd w:val="solid" w:color="800080" w:fill="FFFFFF"/>
      </w:tcPr>
    </w:tblStylePr>
    <w:tblStylePr w:type="swCell">
      <w:tblPr/>
      <w:tcPr>
        <w:tcBorders>
          <w:tl2br w:val="nil"/>
          <w:tr2bl w:val="nil"/>
        </w:tcBorders>
      </w:tcPr>
    </w:tblStylePr>
  </w:style>
  <w:style w:type="table" w:styleId="TableClassic3">
    <w:name w:val="Table Classic 3"/>
    <w:basedOn w:val="TableNormal"/>
    <w:qFormat/>
    <w:pPr>
      <w:jc w:val="both"/>
    </w:p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rPr>
      <w:tblPr/>
      <w:tcPr>
        <w:tcBorders>
          <w:left w:val="single" w:sz="6" w:space="0" w:color="000000"/>
          <w:tl2br w:val="nil"/>
          <w:tr2bl w:val="nil"/>
        </w:tcBorders>
        <w:shd w:val="solid" w:color="000080" w:fill="FFFFFF"/>
      </w:tcPr>
    </w:tblStylePr>
    <w:tblStylePr w:type="lastRow">
      <w:tblPr/>
      <w:tcPr>
        <w:tcBorders>
          <w:top w:val="single" w:sz="12" w:space="0" w:color="000000"/>
          <w:tl2br w:val="nil"/>
          <w:tr2bl w:val="nil"/>
        </w:tcBorders>
        <w:shd w:val="solid" w:color="FFFFFF" w:fill="FFFFFF"/>
      </w:tcPr>
    </w:tblStylePr>
    <w:tblStylePr w:type="firstCol">
      <w:rPr>
        <w:b/>
        <w:bCs/>
      </w:rPr>
      <w:tblPr/>
      <w:tcPr>
        <w:tcBorders>
          <w:tl2br w:val="nil"/>
          <w:tr2bl w:val="nil"/>
        </w:tcBorders>
      </w:tcPr>
    </w:tblStylePr>
  </w:style>
  <w:style w:type="table" w:styleId="TableClassic4">
    <w:name w:val="Table Classic 4"/>
    <w:basedOn w:val="TableNormal"/>
    <w:qFormat/>
    <w:pPr>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rPr>
      <w:tblPr/>
      <w:tcPr>
        <w:tcBorders>
          <w:left w:val="single" w:sz="6" w:space="0" w:color="000000"/>
          <w:tl2br w:val="nil"/>
          <w:tr2bl w:val="nil"/>
        </w:tcBorders>
        <w:shd w:val="pct50" w:color="000080" w:fill="FFFFFF"/>
      </w:tcPr>
    </w:tblStylePr>
    <w:tblStylePr w:type="lastRow">
      <w:tblPr/>
      <w:tcPr>
        <w:tcBorders>
          <w:left w:val="single" w:sz="6" w:space="0" w:color="000000"/>
          <w:tl2br w:val="nil"/>
          <w:tr2bl w:val="nil"/>
        </w:tcBorders>
        <w:shd w:val="pct50" w:color="000000" w:fill="FFFFFF"/>
      </w:tcPr>
    </w:tblStylePr>
    <w:tblStylePr w:type="firstCol">
      <w:rPr>
        <w:b/>
        <w:bCs/>
      </w:rPr>
      <w:tblPr/>
      <w:tcPr>
        <w:tcBorders>
          <w:tl2br w:val="nil"/>
          <w:tr2bl w:val="nil"/>
        </w:tcBorders>
      </w:tcPr>
    </w:tblStylePr>
    <w:tblStylePr w:type="nwCell">
      <w:rPr>
        <w:b/>
        <w:bCs/>
      </w:rPr>
      <w:tblPr/>
      <w:tcPr>
        <w:tcBorders>
          <w:tl2br w:val="nil"/>
          <w:tr2bl w:val="nil"/>
        </w:tcBorders>
      </w:tcPr>
    </w:tblStylePr>
    <w:tblStylePr w:type="swCell">
      <w:tblPr/>
      <w:tcPr>
        <w:tcBorders>
          <w:tl2br w:val="nil"/>
          <w:tr2bl w:val="nil"/>
        </w:tcBorders>
      </w:tcPr>
    </w:tblStylePr>
  </w:style>
  <w:style w:type="table" w:styleId="TableColorful1">
    <w:name w:val="Table Colorful 1"/>
    <w:basedOn w:val="TableNormal"/>
    <w:qFormat/>
    <w:pPr>
      <w:jc w:val="both"/>
    </w:p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rPr>
      <w:tblPr/>
      <w:tcPr>
        <w:tcBorders>
          <w:tl2br w:val="nil"/>
          <w:tr2bl w:val="nil"/>
        </w:tcBorders>
        <w:shd w:val="solid" w:color="000000" w:fill="FFFFFF"/>
      </w:tcPr>
    </w:tblStylePr>
    <w:tblStylePr w:type="firstCol">
      <w:rPr>
        <w:b/>
        <w:bCs/>
        <w:i/>
      </w:rPr>
      <w:tblPr/>
      <w:tcPr>
        <w:tcBorders>
          <w:tl2br w:val="nil"/>
          <w:tr2bl w:val="nil"/>
        </w:tcBorders>
        <w:shd w:val="solid" w:color="000080" w:fill="FFFFFF"/>
      </w:tcPr>
    </w:tblStylePr>
    <w:tblStylePr w:type="nwCell">
      <w:tblPr/>
      <w:tcPr>
        <w:tcBorders>
          <w:tl2br w:val="nil"/>
          <w:tr2bl w:val="nil"/>
        </w:tcBorders>
        <w:shd w:val="solid" w:color="000000" w:fill="FFFFFF"/>
      </w:tcPr>
    </w:tblStylePr>
    <w:tblStylePr w:type="swCell">
      <w:rPr>
        <w:b/>
        <w:bCs/>
        <w:i w:val="0"/>
      </w:rPr>
      <w:tblPr/>
      <w:tcPr>
        <w:tcBorders>
          <w:tl2br w:val="nil"/>
          <w:tr2bl w:val="nil"/>
        </w:tcBorders>
      </w:tcPr>
    </w:tblStylePr>
  </w:style>
  <w:style w:type="table" w:styleId="TableColorful2">
    <w:name w:val="Table Colorful 2"/>
    <w:basedOn w:val="TableNormal"/>
    <w:qFormat/>
    <w:pPr>
      <w:jc w:val="both"/>
    </w:pPr>
    <w:tblPr>
      <w:tblBorders>
        <w:bottom w:val="single" w:sz="12" w:space="0" w:color="000000"/>
      </w:tblBorders>
    </w:tblPr>
    <w:tcPr>
      <w:shd w:val="pct20" w:color="FFFF00" w:fill="FFFFFF"/>
    </w:tcPr>
    <w:tblStylePr w:type="firstRow">
      <w:rPr>
        <w:b/>
        <w:bCs/>
        <w:i/>
      </w:rPr>
      <w:tblPr/>
      <w:tcPr>
        <w:tcBorders>
          <w:left w:val="single" w:sz="12" w:space="0" w:color="000000"/>
          <w:tl2br w:val="nil"/>
          <w:tr2bl w:val="nil"/>
        </w:tcBorders>
        <w:shd w:val="solid" w:color="800000" w:fill="FFFFFF"/>
      </w:tcPr>
    </w:tblStylePr>
    <w:tblStylePr w:type="firstCol">
      <w:rPr>
        <w:b/>
        <w:bCs/>
        <w:i/>
      </w:rPr>
      <w:tblPr/>
      <w:tcPr>
        <w:tcBorders>
          <w:tl2br w:val="nil"/>
          <w:tr2bl w:val="nil"/>
        </w:tcBorders>
      </w:tcPr>
    </w:tblStylePr>
    <w:tblStylePr w:type="lastCol">
      <w:tblPr/>
      <w:tcPr>
        <w:tcBorders>
          <w:tl2br w:val="nil"/>
          <w:tr2bl w:val="nil"/>
        </w:tcBorders>
        <w:shd w:val="solid" w:color="C0C0C0" w:fill="FFFFFF"/>
      </w:tcPr>
    </w:tblStylePr>
    <w:tblStylePr w:type="swCell">
      <w:rPr>
        <w:b/>
        <w:bCs/>
        <w:i w:val="0"/>
      </w:rPr>
      <w:tblPr/>
      <w:tcPr>
        <w:tcBorders>
          <w:tl2br w:val="nil"/>
          <w:tr2bl w:val="nil"/>
        </w:tcBorders>
      </w:tcPr>
    </w:tblStylePr>
  </w:style>
  <w:style w:type="table" w:styleId="TableColorful3">
    <w:name w:val="Table Colorful 3"/>
    <w:basedOn w:val="TableNormal"/>
    <w:qFormat/>
    <w:pPr>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left w:val="single" w:sz="6" w:space="0" w:color="000000"/>
          <w:tl2br w:val="nil"/>
          <w:tr2bl w:val="nil"/>
        </w:tcBorders>
        <w:shd w:val="solid" w:color="008080" w:fill="FFFFFF"/>
      </w:tcPr>
    </w:tblStylePr>
    <w:tblStylePr w:type="firstCol">
      <w:tblPr/>
      <w:tcPr>
        <w:tcBorders>
          <w:bottom w:val="single" w:sz="36" w:space="0" w:color="000000"/>
          <w:right w:val="single" w:sz="6" w:space="0" w:color="000000"/>
          <w:tl2br w:val="nil"/>
          <w:tr2bl w:val="nil"/>
        </w:tcBorders>
        <w:shd w:val="solid" w:color="008080" w:fill="FFFFFF"/>
      </w:tcPr>
    </w:tblStylePr>
    <w:tblStylePr w:type="nwCell">
      <w:rPr>
        <w:b/>
        <w:bCs/>
      </w:rPr>
      <w:tblPr/>
      <w:tcPr>
        <w:tcBorders>
          <w:tl2br w:val="nil"/>
          <w:tr2bl w:val="nil"/>
        </w:tcBorders>
        <w:shd w:val="solid" w:color="000000" w:fill="FFFFFF"/>
      </w:tcPr>
    </w:tblStylePr>
  </w:style>
  <w:style w:type="table" w:styleId="TableColumns1">
    <w:name w:val="Table Columns 1"/>
    <w:basedOn w:val="TableNormal"/>
    <w:qFormat/>
    <w:pPr>
      <w:jc w:val="both"/>
    </w:pPr>
    <w:rPr>
      <w:b/>
      <w:bCs/>
    </w:rPr>
    <w:tblPr>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left w:val="double" w:sz="6" w:space="0" w:color="000000"/>
          <w:tl2br w:val="nil"/>
          <w:tr2bl w:val="nil"/>
        </w:tcBorders>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tblPr/>
      <w:tcPr>
        <w:shd w:val="pct25" w:color="000000" w:fill="FFFFFF"/>
      </w:tcPr>
    </w:tblStylePr>
    <w:tblStylePr w:type="band2Vert">
      <w:tblPr/>
      <w:tcPr>
        <w:shd w:val="pct25" w:color="FF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2">
    <w:name w:val="Table Columns 2"/>
    <w:basedOn w:val="TableNormal"/>
    <w:qFormat/>
    <w:pPr>
      <w:jc w:val="both"/>
    </w:pPr>
    <w:rPr>
      <w:b/>
      <w:bCs/>
    </w:rPr>
    <w:tblPr>
      <w:tblStyleColBandSize w:val="1"/>
    </w:tblPr>
    <w:tblStylePr w:type="firstRow">
      <w:tblPr/>
      <w:tcPr>
        <w:tcBorders>
          <w:tl2br w:val="nil"/>
          <w:tr2bl w:val="nil"/>
        </w:tcBorders>
        <w:shd w:val="solid" w:color="000080" w:fill="FFFFFF"/>
      </w:tcPr>
    </w:tblStylePr>
    <w:tblStylePr w:type="lastRow">
      <w:rPr>
        <w:b w:val="0"/>
        <w:bCs w:val="0"/>
      </w:rPr>
      <w:tblPr/>
      <w:tcPr>
        <w:tcBorders>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tblPr/>
      <w:tcPr>
        <w:shd w:val="pct30" w:color="000000" w:fill="FFFFFF"/>
      </w:tcPr>
    </w:tblStylePr>
    <w:tblStylePr w:type="band2Vert">
      <w:tblPr/>
      <w:tcPr>
        <w:shd w:val="pct25" w:color="00FF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Columns3">
    <w:name w:val="Table Columns 3"/>
    <w:basedOn w:val="TableNormal"/>
    <w:qFormat/>
    <w:pPr>
      <w:jc w:val="both"/>
    </w:pPr>
    <w:rPr>
      <w:b/>
      <w:bCs/>
    </w:rPr>
    <w:tblPr>
      <w:tblBorders>
        <w:top w:val="single" w:sz="6" w:space="0" w:color="000080"/>
        <w:left w:val="single" w:sz="6" w:space="0" w:color="000080"/>
        <w:bottom w:val="single" w:sz="6" w:space="0" w:color="000080"/>
        <w:right w:val="single" w:sz="6" w:space="0" w:color="000080"/>
        <w:insideV w:val="single" w:sz="6" w:space="0" w:color="000080"/>
      </w:tblBorders>
    </w:tblPr>
    <w:tblStylePr w:type="firstRow">
      <w:tblPr/>
      <w:tcPr>
        <w:tcBorders>
          <w:tl2br w:val="nil"/>
          <w:tr2bl w:val="nil"/>
        </w:tcBorders>
        <w:shd w:val="solid" w:color="000080" w:fill="FFFFFF"/>
      </w:tcPr>
    </w:tblStylePr>
    <w:tblStylePr w:type="lastRow">
      <w:rPr>
        <w:b w:val="0"/>
        <w:bCs w:val="0"/>
      </w:rPr>
      <w:tblPr/>
      <w:tcPr>
        <w:tcBorders>
          <w:top w:val="single" w:sz="6" w:space="0" w:color="00008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band1Vert">
      <w:tblPr/>
      <w:tcPr>
        <w:shd w:val="solid" w:color="C0C0C0" w:fill="FFFFFF"/>
      </w:tcPr>
    </w:tblStylePr>
    <w:tblStylePr w:type="band2Vert">
      <w:tblPr/>
      <w:tcPr>
        <w:shd w:val="pct10" w:color="000000" w:fill="FFFFFF"/>
      </w:tcPr>
    </w:tblStylePr>
    <w:tblStylePr w:type="neCell">
      <w:rPr>
        <w:b/>
        <w:bCs/>
      </w:rPr>
      <w:tblPr/>
      <w:tcPr>
        <w:tcBorders>
          <w:tl2br w:val="nil"/>
          <w:tr2bl w:val="nil"/>
        </w:tcBorders>
      </w:tcPr>
    </w:tblStylePr>
  </w:style>
  <w:style w:type="table" w:styleId="TableColumns4">
    <w:name w:val="Table Columns 4"/>
    <w:basedOn w:val="TableNormal"/>
    <w:qFormat/>
    <w:pPr>
      <w:jc w:val="both"/>
    </w:pPr>
    <w:tblPr>
      <w:tblStyleColBandSize w:val="1"/>
    </w:tblPr>
    <w:tblStylePr w:type="firstRow">
      <w:tblPr/>
      <w:tcPr>
        <w:tcBorders>
          <w:tl2br w:val="nil"/>
          <w:tr2bl w:val="nil"/>
        </w:tcBorders>
        <w:shd w:val="solid" w:color="0000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band1Vert">
      <w:tblPr/>
      <w:tcPr>
        <w:shd w:val="pct50" w:color="008080" w:fill="FFFFFF"/>
      </w:tcPr>
    </w:tblStylePr>
    <w:tblStylePr w:type="band2Vert">
      <w:tblPr/>
      <w:tcPr>
        <w:shd w:val="pct10" w:color="000000" w:fill="FFFFFF"/>
      </w:tcPr>
    </w:tblStylePr>
  </w:style>
  <w:style w:type="table" w:styleId="TableColumns5">
    <w:name w:val="Table Columns 5"/>
    <w:basedOn w:val="TableNormal"/>
    <w:qFormat/>
    <w:pPr>
      <w:jc w:val="both"/>
    </w:pPr>
    <w:tblPr>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rPr>
      <w:tblPr/>
      <w:tcPr>
        <w:tcBorders>
          <w:left w:val="single" w:sz="6" w:space="0" w:color="808080"/>
          <w:tl2br w:val="nil"/>
          <w:tr2bl w:val="nil"/>
        </w:tcBorders>
      </w:tcPr>
    </w:tblStylePr>
    <w:tblStylePr w:type="lastRow">
      <w:rPr>
        <w:b/>
        <w:bCs/>
      </w:rPr>
      <w:tblPr/>
      <w:tcPr>
        <w:tcBorders>
          <w:top w:val="single" w:sz="6" w:space="0" w:color="80808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Vert">
      <w:tblPr/>
      <w:tcPr>
        <w:shd w:val="solid" w:color="C0C0C0" w:fill="FFFFFF"/>
      </w:tcPr>
    </w:tblStylePr>
  </w:style>
  <w:style w:type="table" w:styleId="TableContemporary">
    <w:name w:val="Table Contemporary"/>
    <w:basedOn w:val="TableNormal"/>
    <w:qFormat/>
    <w:pPr>
      <w:jc w:val="both"/>
    </w:pPr>
    <w:tblPr>
      <w:tblBorders>
        <w:insideH w:val="single" w:sz="18" w:space="0" w:color="FFFFFF"/>
        <w:insideV w:val="single" w:sz="18" w:space="0" w:color="FFFFFF"/>
      </w:tblBorders>
    </w:tblPr>
    <w:tblStylePr w:type="firstRow">
      <w:rPr>
        <w:b/>
        <w:bCs/>
      </w:rPr>
      <w:tblPr/>
      <w:tcPr>
        <w:tcBorders>
          <w:tl2br w:val="nil"/>
          <w:tr2bl w:val="nil"/>
        </w:tcBorders>
        <w:shd w:val="pct20" w:color="000000" w:fill="FFFFFF"/>
      </w:tcPr>
    </w:tblStylePr>
    <w:tblStylePr w:type="band1Horz">
      <w:tblPr/>
      <w:tcPr>
        <w:tcBorders>
          <w:tl2br w:val="nil"/>
          <w:tr2bl w:val="nil"/>
        </w:tcBorders>
        <w:shd w:val="pct5" w:color="000000" w:fill="FFFFFF"/>
      </w:tcPr>
    </w:tblStylePr>
    <w:tblStylePr w:type="band2Horz">
      <w:tblPr/>
      <w:tcPr>
        <w:tcBorders>
          <w:tl2br w:val="nil"/>
          <w:tr2bl w:val="nil"/>
        </w:tcBorders>
        <w:shd w:val="pct20" w:color="000000" w:fill="FFFFFF"/>
      </w:tcPr>
    </w:tblStylePr>
  </w:style>
  <w:style w:type="table" w:styleId="TableElegant">
    <w:name w:val="Table Elegant"/>
    <w:basedOn w:val="TableNormal"/>
    <w:qFormat/>
    <w:pPr>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rPr>
      <w:tblPr/>
      <w:tcPr>
        <w:tcBorders>
          <w:tl2br w:val="nil"/>
          <w:tr2bl w:val="nil"/>
        </w:tcBorders>
      </w:tcPr>
    </w:tblStylePr>
  </w:style>
  <w:style w:type="table" w:styleId="TableGrid">
    <w:name w:val="Table Grid"/>
    <w:basedOn w:val="TableNormal"/>
    <w:qFormat/>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qFormat/>
    <w:pPr>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rPr>
      <w:tblPr/>
      <w:tcPr>
        <w:tcBorders>
          <w:tl2br w:val="nil"/>
          <w:tr2bl w:val="nil"/>
        </w:tcBorders>
      </w:tcPr>
    </w:tblStylePr>
    <w:tblStylePr w:type="lastCol">
      <w:rPr>
        <w:i/>
      </w:rPr>
      <w:tblPr/>
      <w:tcPr>
        <w:tcBorders>
          <w:tl2br w:val="nil"/>
          <w:tr2bl w:val="nil"/>
        </w:tcBorders>
      </w:tcPr>
    </w:tblStylePr>
    <w:tblStylePr w:type="nwCell">
      <w:tblPr/>
      <w:tcPr>
        <w:tcBorders>
          <w:tl2br w:val="single" w:sz="6" w:space="0" w:color="000000"/>
          <w:tr2bl w:val="nil"/>
        </w:tcBorders>
      </w:tcPr>
    </w:tblStylePr>
  </w:style>
  <w:style w:type="table" w:styleId="TableGrid2">
    <w:name w:val="Table Grid 2"/>
    <w:basedOn w:val="TableNormal"/>
    <w:qFormat/>
    <w:pPr>
      <w:jc w:val="both"/>
    </w:pPr>
    <w:tblPr>
      <w:tblBorders>
        <w:insideH w:val="single" w:sz="6" w:space="0" w:color="000000"/>
        <w:insideV w:val="single" w:sz="6" w:space="0" w:color="000000"/>
      </w:tblBorders>
    </w:tblPr>
    <w:tcPr>
      <w:shd w:val="clear" w:color="auto" w:fill="auto"/>
    </w:tcPr>
    <w:tblStylePr w:type="firstRow">
      <w:rPr>
        <w:b/>
        <w:bCs/>
      </w:rPr>
      <w:tblPr/>
      <w:tcPr>
        <w:tcBorders>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style>
  <w:style w:type="table" w:styleId="TableGrid3">
    <w:name w:val="Table Grid 3"/>
    <w:basedOn w:val="TableNormal"/>
    <w:qFormat/>
    <w:pPr>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left w:val="single" w:sz="6" w:space="0" w:color="000000"/>
          <w:tl2br w:val="nil"/>
          <w:tr2bl w:val="nil"/>
        </w:tcBorders>
        <w:shd w:val="pct30" w:color="FFFF0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4">
    <w:name w:val="Table Grid 4"/>
    <w:basedOn w:val="TableNormal"/>
    <w:qFormat/>
    <w:pPr>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left w:val="single" w:sz="6" w:space="0" w:color="000000"/>
          <w:tl2br w:val="nil"/>
          <w:tr2bl w:val="nil"/>
        </w:tcBorders>
        <w:shd w:val="pct30" w:color="FFFF00" w:fill="FFFFFF"/>
      </w:tcPr>
    </w:tblStylePr>
    <w:tblStylePr w:type="lastRow">
      <w:rPr>
        <w:b/>
        <w:bCs/>
      </w:rPr>
      <w:tblPr/>
      <w:tcPr>
        <w:tcBorders>
          <w:top w:val="single" w:sz="6" w:space="0" w:color="000000"/>
          <w:tl2br w:val="nil"/>
          <w:tr2bl w:val="nil"/>
        </w:tcBorders>
        <w:shd w:val="pct30" w:color="FFFF00" w:fill="FFFFFF"/>
      </w:tcPr>
    </w:tblStylePr>
    <w:tblStylePr w:type="lastCol">
      <w:rPr>
        <w:b/>
        <w:bCs/>
      </w:rPr>
      <w:tblPr/>
      <w:tcPr>
        <w:tcBorders>
          <w:tl2br w:val="nil"/>
          <w:tr2bl w:val="nil"/>
        </w:tcBorders>
      </w:tcPr>
    </w:tblStylePr>
  </w:style>
  <w:style w:type="table" w:styleId="TableGrid5">
    <w:name w:val="Table Grid 5"/>
    <w:basedOn w:val="TableNormal"/>
    <w:qFormat/>
    <w:pPr>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left w:val="single" w:sz="12" w:space="0" w:color="000000"/>
          <w:tl2br w:val="nil"/>
          <w:tr2bl w:val="nil"/>
        </w:tcBorders>
      </w:tcPr>
    </w:tblStylePr>
    <w:tblStylePr w:type="lastRow">
      <w:rPr>
        <w:b/>
        <w:bCs/>
      </w:rPr>
      <w:tblPr/>
      <w:tcPr>
        <w:tcBorders>
          <w:tl2br w:val="nil"/>
          <w:tr2bl w:val="nil"/>
        </w:tcBorders>
      </w:tcPr>
    </w:tblStylePr>
    <w:tblStylePr w:type="la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6">
    <w:name w:val="Table Grid 6"/>
    <w:basedOn w:val="TableNormal"/>
    <w:qFormat/>
    <w:pPr>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left w:val="single" w:sz="6" w:space="0" w:color="000000"/>
          <w:tl2br w:val="nil"/>
          <w:tr2bl w:val="nil"/>
        </w:tcBorders>
      </w:tcPr>
    </w:tblStylePr>
    <w:tblStylePr w:type="lastRow">
      <w:tblPr/>
      <w:tcPr>
        <w:tcBorders>
          <w:top w:val="single" w:sz="6" w:space="0" w:color="000000"/>
          <w:tl2br w:val="nil"/>
          <w:tr2bl w:val="nil"/>
        </w:tcBorders>
      </w:tcPr>
    </w:tblStylePr>
    <w:tblStylePr w:type="firstCol">
      <w:rPr>
        <w:b/>
        <w:bCs/>
      </w:rPr>
      <w:tblPr/>
      <w:tcPr>
        <w:tcBorders>
          <w:tl2br w:val="nil"/>
          <w:tr2bl w:val="nil"/>
        </w:tcBorders>
      </w:tcPr>
    </w:tblStylePr>
    <w:tblStylePr w:type="nwCell">
      <w:tblPr/>
      <w:tcPr>
        <w:tcBorders>
          <w:tl2br w:val="single" w:sz="6" w:space="0" w:color="000000"/>
          <w:tr2bl w:val="nil"/>
        </w:tcBorders>
      </w:tcPr>
    </w:tblStylePr>
  </w:style>
  <w:style w:type="table" w:styleId="TableGrid7">
    <w:name w:val="Table Grid 7"/>
    <w:basedOn w:val="TableNormal"/>
    <w:qFormat/>
    <w:pPr>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left w:val="single" w:sz="12" w:space="0" w:color="000000"/>
          <w:tl2br w:val="nil"/>
          <w:tr2bl w:val="nil"/>
        </w:tcBorders>
      </w:tcPr>
    </w:tblStylePr>
    <w:tblStylePr w:type="lastRow">
      <w:rPr>
        <w:b w:val="0"/>
        <w:bCs w:val="0"/>
      </w:rPr>
      <w:tblPr/>
      <w:tcPr>
        <w:tcBorders>
          <w:top w:val="single" w:sz="6" w:space="0" w:color="000000"/>
          <w:tl2br w:val="nil"/>
          <w:tr2bl w:val="nil"/>
        </w:tcBorders>
      </w:tcPr>
    </w:tblStylePr>
    <w:tblStylePr w:type="firstCol">
      <w:rPr>
        <w:b w:val="0"/>
        <w:bCs w:val="0"/>
      </w:rPr>
      <w:tblPr/>
      <w:tcPr>
        <w:tcBorders>
          <w:tl2br w:val="nil"/>
          <w:tr2bl w:val="nil"/>
        </w:tcBorders>
      </w:tcPr>
    </w:tblStylePr>
    <w:tblStylePr w:type="lastCol">
      <w:rPr>
        <w:b w:val="0"/>
        <w:bCs w:val="0"/>
      </w:rPr>
      <w:tblPr/>
      <w:tcPr>
        <w:tcBorders>
          <w:tl2br w:val="nil"/>
          <w:tr2bl w:val="nil"/>
        </w:tcBorders>
      </w:tcPr>
    </w:tblStylePr>
    <w:tblStylePr w:type="nwCell">
      <w:tblPr/>
      <w:tcPr>
        <w:tcBorders>
          <w:tl2br w:val="single" w:sz="6" w:space="0" w:color="000000"/>
          <w:tr2bl w:val="nil"/>
        </w:tcBorders>
      </w:tcPr>
    </w:tblStylePr>
  </w:style>
  <w:style w:type="table" w:styleId="TableGrid8">
    <w:name w:val="Table Grid 8"/>
    <w:basedOn w:val="TableNormal"/>
    <w:qFormat/>
    <w:pPr>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rPr>
      <w:tblPr/>
      <w:tcPr>
        <w:tcBorders>
          <w:tl2br w:val="nil"/>
          <w:tr2bl w:val="nil"/>
        </w:tcBorders>
        <w:shd w:val="solid" w:color="000080" w:fill="FFFFFF"/>
      </w:tcPr>
    </w:tblStylePr>
    <w:tblStylePr w:type="lastRow">
      <w:rPr>
        <w:b/>
        <w:bCs/>
      </w:rPr>
      <w:tblPr/>
      <w:tcPr>
        <w:tcBorders>
          <w:tl2br w:val="nil"/>
          <w:tr2bl w:val="nil"/>
        </w:tcBorders>
      </w:tcPr>
    </w:tblStylePr>
    <w:tblStylePr w:type="lastCol">
      <w:rPr>
        <w:b/>
        <w:bCs/>
      </w:rPr>
      <w:tblPr/>
      <w:tcPr>
        <w:tcBorders>
          <w:tl2br w:val="nil"/>
          <w:tr2bl w:val="nil"/>
        </w:tcBorders>
      </w:tcPr>
    </w:tblStylePr>
  </w:style>
  <w:style w:type="table" w:styleId="TableList1">
    <w:name w:val="Table List 1"/>
    <w:basedOn w:val="TableNormal"/>
    <w:qFormat/>
    <w:pPr>
      <w:jc w:val="both"/>
    </w:pPr>
    <w:tblPr>
      <w:tblBorders>
        <w:top w:val="single" w:sz="12" w:space="0" w:color="008080"/>
        <w:left w:val="single" w:sz="6" w:space="0" w:color="008080"/>
        <w:bottom w:val="single" w:sz="12" w:space="0" w:color="008080"/>
        <w:right w:val="single" w:sz="6" w:space="0" w:color="008080"/>
      </w:tblBorders>
    </w:tblPr>
    <w:tblStylePr w:type="firstRow">
      <w:rPr>
        <w:b/>
        <w:bCs/>
        <w:i/>
      </w:rPr>
      <w:tblPr/>
      <w:tcPr>
        <w:tcBorders>
          <w:left w:val="single" w:sz="6" w:space="0" w:color="000000"/>
          <w:tl2br w:val="nil"/>
          <w:tr2bl w:val="nil"/>
        </w:tcBorders>
        <w:shd w:val="solid" w:color="C0C0C0" w:fill="FFFFFF"/>
      </w:tcPr>
    </w:tblStylePr>
    <w:tblStylePr w:type="lastRow">
      <w:tblPr/>
      <w:tcPr>
        <w:tcBorders>
          <w:top w:val="single" w:sz="6" w:space="0" w:color="000000"/>
          <w:tl2br w:val="nil"/>
          <w:tr2bl w:val="nil"/>
        </w:tcBorders>
      </w:tcPr>
    </w:tblStylePr>
    <w:tblStylePr w:type="band1Horz">
      <w:tblPr/>
      <w:tcPr>
        <w:tcBorders>
          <w:tl2br w:val="nil"/>
          <w:tr2bl w:val="nil"/>
        </w:tcBorders>
        <w:shd w:val="solid" w:color="C0C0C0" w:fill="FFFFFF"/>
      </w:tcPr>
    </w:tblStylePr>
    <w:tblStylePr w:type="band2Horz">
      <w:tblPr/>
      <w:tcPr>
        <w:tcBorders>
          <w:tl2br w:val="nil"/>
          <w:tr2bl w:val="nil"/>
        </w:tcBorders>
      </w:tcPr>
    </w:tblStylePr>
    <w:tblStylePr w:type="swCell">
      <w:rPr>
        <w:b/>
        <w:bCs/>
      </w:rPr>
      <w:tblPr/>
      <w:tcPr>
        <w:tcBorders>
          <w:tl2br w:val="nil"/>
          <w:tr2bl w:val="nil"/>
        </w:tcBorders>
      </w:tcPr>
    </w:tblStylePr>
  </w:style>
  <w:style w:type="table" w:styleId="TableList2">
    <w:name w:val="Table List 2"/>
    <w:basedOn w:val="TableNormal"/>
    <w:qFormat/>
    <w:pPr>
      <w:jc w:val="both"/>
    </w:pPr>
    <w:tblPr>
      <w:tblBorders>
        <w:bottom w:val="single" w:sz="12" w:space="0" w:color="808080"/>
      </w:tblBorders>
    </w:tblPr>
    <w:tblStylePr w:type="firstRow">
      <w:rPr>
        <w:b/>
        <w:bCs/>
      </w:rPr>
      <w:tblPr/>
      <w:tcPr>
        <w:tcBorders>
          <w:left w:val="single" w:sz="6" w:space="0" w:color="000000"/>
          <w:tl2br w:val="nil"/>
          <w:tr2bl w:val="nil"/>
        </w:tcBorders>
        <w:shd w:val="pct75" w:color="008080" w:fill="008000"/>
      </w:tcPr>
    </w:tblStylePr>
    <w:tblStylePr w:type="lastRow">
      <w:tblPr/>
      <w:tcPr>
        <w:tcBorders>
          <w:top w:val="single" w:sz="6" w:space="0" w:color="000000"/>
          <w:tl2br w:val="nil"/>
          <w:tr2bl w:val="nil"/>
        </w:tcBorders>
      </w:tcPr>
    </w:tblStylePr>
    <w:tblStylePr w:type="band1Horz">
      <w:tblPr/>
      <w:tcPr>
        <w:tcBorders>
          <w:tl2br w:val="nil"/>
          <w:tr2bl w:val="nil"/>
        </w:tcBorders>
        <w:shd w:val="pct20" w:color="00FF00" w:fill="FFFFFF"/>
      </w:tcPr>
    </w:tblStylePr>
    <w:tblStylePr w:type="band2Horz">
      <w:tblPr/>
      <w:tcPr>
        <w:tcBorders>
          <w:tl2br w:val="nil"/>
          <w:tr2bl w:val="nil"/>
        </w:tcBorders>
      </w:tcPr>
    </w:tblStylePr>
    <w:tblStylePr w:type="swCell">
      <w:rPr>
        <w:b/>
        <w:bCs/>
      </w:rPr>
      <w:tblPr/>
      <w:tcPr>
        <w:tcBorders>
          <w:tl2br w:val="nil"/>
          <w:tr2bl w:val="nil"/>
        </w:tcBorders>
      </w:tcPr>
    </w:tblStylePr>
  </w:style>
  <w:style w:type="table" w:styleId="TableList3">
    <w:name w:val="Table List 3"/>
    <w:basedOn w:val="TableNormal"/>
    <w:qFormat/>
    <w:pPr>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rPr>
      <w:tblPr/>
      <w:tcPr>
        <w:tcBorders>
          <w:left w:val="single" w:sz="12" w:space="0" w:color="000000"/>
          <w:tl2br w:val="nil"/>
          <w:tr2bl w:val="nil"/>
        </w:tcBorders>
      </w:tcPr>
    </w:tblStylePr>
    <w:tblStylePr w:type="lastRow">
      <w:tblPr/>
      <w:tcPr>
        <w:tcBorders>
          <w:top w:val="single" w:sz="12" w:space="0" w:color="000000"/>
          <w:tl2br w:val="nil"/>
          <w:tr2bl w:val="nil"/>
        </w:tcBorders>
      </w:tcPr>
    </w:tblStylePr>
    <w:tblStylePr w:type="swCell">
      <w:rPr>
        <w:i/>
      </w:rPr>
      <w:tblPr/>
      <w:tcPr>
        <w:tcBorders>
          <w:tl2br w:val="nil"/>
          <w:tr2bl w:val="nil"/>
        </w:tcBorders>
      </w:tcPr>
    </w:tblStylePr>
  </w:style>
  <w:style w:type="table" w:styleId="TableList4">
    <w:name w:val="Table List 4"/>
    <w:basedOn w:val="TableNormal"/>
    <w:qFormat/>
    <w:pPr>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rPr>
      <w:tblPr/>
      <w:tcPr>
        <w:tcBorders>
          <w:left w:val="single" w:sz="12" w:space="0" w:color="000000"/>
          <w:tl2br w:val="nil"/>
          <w:tr2bl w:val="nil"/>
        </w:tcBorders>
        <w:shd w:val="solid" w:color="808080" w:fill="FFFFFF"/>
      </w:tcPr>
    </w:tblStylePr>
  </w:style>
  <w:style w:type="table" w:styleId="TableList5">
    <w:name w:val="Table List 5"/>
    <w:basedOn w:val="TableNormal"/>
    <w:qFormat/>
    <w:pPr>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left w:val="single" w:sz="12" w:space="0" w:color="000000"/>
          <w:tl2br w:val="nil"/>
          <w:tr2bl w:val="nil"/>
        </w:tcBorders>
      </w:tcPr>
    </w:tblStylePr>
    <w:tblStylePr w:type="firstCol">
      <w:rPr>
        <w:b/>
        <w:bCs/>
      </w:rPr>
      <w:tblPr/>
      <w:tcPr>
        <w:tcBorders>
          <w:tl2br w:val="nil"/>
          <w:tr2bl w:val="nil"/>
        </w:tcBorders>
      </w:tcPr>
    </w:tblStylePr>
  </w:style>
  <w:style w:type="table" w:styleId="TableList6">
    <w:name w:val="Table List 6"/>
    <w:basedOn w:val="TableNormal"/>
    <w:qFormat/>
    <w:pPr>
      <w:jc w:val="both"/>
    </w:pPr>
    <w:tblPr>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left w:val="single" w:sz="12" w:space="0" w:color="000000"/>
          <w:tl2br w:val="nil"/>
          <w:tr2bl w:val="nil"/>
        </w:tcBorders>
      </w:tcPr>
    </w:tblStylePr>
    <w:tblStylePr w:type="firstCol">
      <w:rPr>
        <w:b/>
        <w:bCs/>
      </w:rPr>
      <w:tblPr/>
      <w:tcPr>
        <w:tcBorders>
          <w:right w:val="single" w:sz="12" w:space="0" w:color="000000"/>
          <w:tl2br w:val="nil"/>
          <w:tr2bl w:val="nil"/>
        </w:tcBorders>
      </w:tcPr>
    </w:tblStylePr>
    <w:tblStylePr w:type="band1Horz">
      <w:tblPr/>
      <w:tcPr>
        <w:tcBorders>
          <w:tl2br w:val="nil"/>
          <w:tr2bl w:val="nil"/>
        </w:tcBorders>
        <w:shd w:val="pct25" w:color="000000" w:fill="FFFFFF"/>
      </w:tcPr>
    </w:tblStylePr>
    <w:tblStylePr w:type="nwCell">
      <w:tblPr/>
      <w:tcPr>
        <w:tcBorders>
          <w:tl2br w:val="single" w:sz="6" w:space="0" w:color="000000"/>
          <w:tr2bl w:val="nil"/>
        </w:tcBorders>
      </w:tcPr>
    </w:tblStylePr>
  </w:style>
  <w:style w:type="table" w:styleId="TableList7">
    <w:name w:val="Table List 7"/>
    <w:basedOn w:val="TableNormal"/>
    <w:qFormat/>
    <w:pPr>
      <w:jc w:val="both"/>
    </w:pPr>
    <w:tblPr>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left w:val="single" w:sz="12" w:space="0" w:color="008000"/>
          <w:tl2br w:val="nil"/>
          <w:tr2bl w:val="nil"/>
        </w:tcBorders>
        <w:shd w:val="solid" w:color="C0C0C0" w:fill="FFFFFF"/>
      </w:tcPr>
    </w:tblStylePr>
    <w:tblStylePr w:type="lastRow">
      <w:rPr>
        <w:b/>
        <w:bCs/>
      </w:rPr>
      <w:tblPr/>
      <w:tcPr>
        <w:tcBorders>
          <w:top w:val="single" w:sz="12" w:space="0" w:color="008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tblPr/>
      <w:tcPr>
        <w:tcBorders>
          <w:tl2br w:val="nil"/>
          <w:tr2bl w:val="nil"/>
        </w:tcBorders>
        <w:shd w:val="pct20" w:color="000000" w:fill="FFFFFF"/>
      </w:tcPr>
    </w:tblStylePr>
    <w:tblStylePr w:type="band2Horz">
      <w:tblPr/>
      <w:tcPr>
        <w:tcBorders>
          <w:tl2br w:val="nil"/>
          <w:tr2bl w:val="nil"/>
        </w:tcBorders>
        <w:shd w:val="pct25" w:color="FFFF00" w:fill="FFFFFF"/>
      </w:tcPr>
    </w:tblStylePr>
  </w:style>
  <w:style w:type="table" w:styleId="TableList8">
    <w:name w:val="Table List 8"/>
    <w:basedOn w:val="TableNormal"/>
    <w:qFormat/>
    <w:pPr>
      <w:jc w:val="both"/>
    </w:pPr>
    <w:tblPr>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rPr>
      <w:tblPr/>
      <w:tcPr>
        <w:tcBorders>
          <w:left w:val="single" w:sz="6" w:space="0" w:color="000000"/>
          <w:tl2br w:val="nil"/>
          <w:tr2bl w:val="nil"/>
        </w:tcBorders>
        <w:shd w:val="solid" w:color="FFFF00" w:fill="FFFFFF"/>
      </w:tcPr>
    </w:tblStylePr>
    <w:tblStylePr w:type="lastRow">
      <w:rPr>
        <w:b/>
        <w:bCs/>
      </w:rPr>
      <w:tblPr/>
      <w:tcPr>
        <w:tcBorders>
          <w:top w:val="single" w:sz="6" w:space="0" w:color="000000"/>
          <w:tl2br w:val="nil"/>
          <w:tr2bl w:val="nil"/>
        </w:tcBorders>
      </w:tcPr>
    </w:tblStylePr>
    <w:tblStylePr w:type="firstCol">
      <w:rPr>
        <w:b/>
        <w:bCs/>
      </w:rPr>
      <w:tblPr/>
      <w:tcPr>
        <w:tcBorders>
          <w:tl2br w:val="nil"/>
          <w:tr2bl w:val="nil"/>
        </w:tcBorders>
      </w:tcPr>
    </w:tblStylePr>
    <w:tblStylePr w:type="lastCol">
      <w:rPr>
        <w:b/>
        <w:bCs/>
      </w:rPr>
      <w:tblPr/>
      <w:tcPr>
        <w:tcBorders>
          <w:tl2br w:val="nil"/>
          <w:tr2bl w:val="nil"/>
        </w:tcBorders>
      </w:tcPr>
    </w:tblStylePr>
    <w:tblStylePr w:type="band1Horz">
      <w:tblPr/>
      <w:tcPr>
        <w:tcBorders>
          <w:tl2br w:val="nil"/>
          <w:tr2bl w:val="nil"/>
        </w:tcBorders>
        <w:shd w:val="pct25" w:color="FFFF00" w:fill="FFFFFF"/>
      </w:tcPr>
    </w:tblStylePr>
    <w:tblStylePr w:type="band2Horz">
      <w:tblPr/>
      <w:tcPr>
        <w:tcBorders>
          <w:tl2br w:val="nil"/>
          <w:tr2bl w:val="nil"/>
        </w:tcBorders>
        <w:shd w:val="pct50" w:color="FF0000" w:fill="FFFFFF"/>
      </w:tcPr>
    </w:tblStylePr>
    <w:tblStylePr w:type="nwCell">
      <w:tblPr/>
      <w:tcPr>
        <w:tcBorders>
          <w:tl2br w:val="single" w:sz="6" w:space="0" w:color="auto"/>
          <w:tr2bl w:val="nil"/>
        </w:tcBorders>
      </w:tcPr>
    </w:tblStylePr>
  </w:style>
  <w:style w:type="table" w:styleId="TableProfessional">
    <w:name w:val="Table Professional"/>
    <w:basedOn w:val="TableNormal"/>
    <w:qFormat/>
    <w:pPr>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rPr>
      <w:tblPr/>
      <w:tcPr>
        <w:tcBorders>
          <w:tl2br w:val="nil"/>
          <w:tr2bl w:val="nil"/>
        </w:tcBorders>
        <w:shd w:val="solid" w:color="000000" w:fill="FFFFFF"/>
      </w:tcPr>
    </w:tblStylePr>
  </w:style>
  <w:style w:type="table" w:styleId="TableSimple1">
    <w:name w:val="Table Simple 1"/>
    <w:basedOn w:val="TableNormal"/>
    <w:qFormat/>
    <w:pPr>
      <w:jc w:val="both"/>
    </w:pPr>
    <w:tblPr>
      <w:tblBorders>
        <w:top w:val="single" w:sz="12" w:space="0" w:color="008000"/>
        <w:bottom w:val="single" w:sz="12" w:space="0" w:color="008000"/>
      </w:tblBorders>
    </w:tblPr>
    <w:tcPr>
      <w:shd w:val="clear" w:color="auto" w:fill="auto"/>
    </w:tcPr>
    <w:tblStylePr w:type="firstRow">
      <w:tblPr/>
      <w:tcPr>
        <w:tcBorders>
          <w:left w:val="single" w:sz="6" w:space="0" w:color="008000"/>
          <w:tl2br w:val="nil"/>
          <w:tr2bl w:val="nil"/>
        </w:tcBorders>
      </w:tcPr>
    </w:tblStylePr>
    <w:tblStylePr w:type="lastRow">
      <w:tblPr/>
      <w:tcPr>
        <w:tcBorders>
          <w:top w:val="single" w:sz="6" w:space="0" w:color="008000"/>
          <w:tl2br w:val="nil"/>
          <w:tr2bl w:val="nil"/>
        </w:tcBorders>
      </w:tcPr>
    </w:tblStylePr>
  </w:style>
  <w:style w:type="table" w:styleId="TableSimple2">
    <w:name w:val="Table Simple 2"/>
    <w:basedOn w:val="TableNormal"/>
    <w:qFormat/>
    <w:pPr>
      <w:jc w:val="both"/>
    </w:pPr>
    <w:tblPr/>
    <w:tblStylePr w:type="firstRow">
      <w:rPr>
        <w:b/>
        <w:bCs/>
      </w:rPr>
      <w:tblPr/>
      <w:tcPr>
        <w:tcBorders>
          <w:left w:val="single" w:sz="12" w:space="0" w:color="000000"/>
          <w:tl2br w:val="nil"/>
          <w:tr2bl w:val="nil"/>
        </w:tcBorders>
      </w:tcPr>
    </w:tblStylePr>
    <w:tblStylePr w:type="lastRow">
      <w:rPr>
        <w:b/>
        <w:bCs/>
      </w:rPr>
      <w:tblPr/>
      <w:tcPr>
        <w:tcBorders>
          <w:top w:val="single" w:sz="6" w:space="0" w:color="000000"/>
          <w:tl2br w:val="nil"/>
          <w:tr2bl w:val="nil"/>
        </w:tcBorders>
      </w:tcPr>
    </w:tblStylePr>
    <w:tblStylePr w:type="firstCol">
      <w:rPr>
        <w:b/>
        <w:bCs/>
      </w:rPr>
      <w:tblPr/>
      <w:tcPr>
        <w:tcBorders>
          <w:right w:val="single" w:sz="12" w:space="0" w:color="000000"/>
          <w:tl2br w:val="nil"/>
          <w:tr2bl w:val="nil"/>
        </w:tcBorders>
      </w:tcPr>
    </w:tblStylePr>
    <w:tblStylePr w:type="lastCol">
      <w:rPr>
        <w:b/>
        <w:bCs/>
      </w:rPr>
      <w:tblPr/>
      <w:tcPr>
        <w:tcBorders>
          <w:bottom w:val="single" w:sz="6" w:space="0" w:color="000000"/>
          <w:tl2br w:val="nil"/>
          <w:tr2bl w:val="nil"/>
        </w:tcBorders>
      </w:tcPr>
    </w:tblStylePr>
    <w:tblStylePr w:type="neCell">
      <w:rPr>
        <w:b/>
        <w:bCs/>
      </w:rPr>
      <w:tblPr/>
      <w:tcPr>
        <w:tcBorders>
          <w:bottom w:val="nil"/>
          <w:tl2br w:val="nil"/>
          <w:tr2bl w:val="nil"/>
        </w:tcBorders>
      </w:tcPr>
    </w:tblStylePr>
    <w:tblStylePr w:type="swCell">
      <w:rPr>
        <w:b/>
        <w:bCs/>
      </w:rPr>
      <w:tblPr/>
      <w:tcPr>
        <w:tcBorders>
          <w:top w:val="nil"/>
          <w:tl2br w:val="nil"/>
          <w:tr2bl w:val="nil"/>
        </w:tcBorders>
      </w:tcPr>
    </w:tblStylePr>
  </w:style>
  <w:style w:type="table" w:styleId="TableSimple3">
    <w:name w:val="Table Simple 3"/>
    <w:basedOn w:val="TableNormal"/>
    <w:qFormat/>
    <w:pPr>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rPr>
      <w:tblPr/>
      <w:tcPr>
        <w:tcBorders>
          <w:tl2br w:val="nil"/>
          <w:tr2bl w:val="nil"/>
        </w:tcBorders>
        <w:shd w:val="solid" w:color="000000" w:fill="FFFFFF"/>
      </w:tcPr>
    </w:tblStylePr>
  </w:style>
  <w:style w:type="table" w:styleId="TableSubtle1">
    <w:name w:val="Table Subtle 1"/>
    <w:basedOn w:val="TableNormal"/>
    <w:qFormat/>
    <w:pPr>
      <w:jc w:val="both"/>
    </w:pPr>
    <w:tblPr>
      <w:tblStyleRowBandSize w:val="1"/>
    </w:tblPr>
    <w:tblStylePr w:type="firstRow">
      <w:tblPr/>
      <w:tcPr>
        <w:tcBorders>
          <w:top w:val="single" w:sz="6" w:space="0" w:color="000000"/>
          <w:left w:val="single" w:sz="12" w:space="0" w:color="000000"/>
          <w:tl2br w:val="nil"/>
          <w:tr2bl w:val="nil"/>
        </w:tcBorders>
      </w:tcPr>
    </w:tblStylePr>
    <w:tblStylePr w:type="lastRow">
      <w:tblPr/>
      <w:tcPr>
        <w:tcBorders>
          <w:top w:val="single" w:sz="12" w:space="0" w:color="000000"/>
          <w:tl2br w:val="nil"/>
          <w:tr2bl w:val="nil"/>
        </w:tcBorders>
        <w:shd w:val="pct25" w:color="800080" w:fill="FFFFFF"/>
      </w:tcPr>
    </w:tblStylePr>
    <w:tblStylePr w:type="firstCol">
      <w:tblPr/>
      <w:tcPr>
        <w:tcBorders>
          <w:right w:val="single" w:sz="12" w:space="0" w:color="000000"/>
          <w:tl2br w:val="nil"/>
          <w:tr2bl w:val="nil"/>
        </w:tcBorders>
      </w:tcPr>
    </w:tblStylePr>
    <w:tblStylePr w:type="lastCol">
      <w:tblPr/>
      <w:tcPr>
        <w:tcBorders>
          <w:bottom w:val="single" w:sz="12" w:space="0" w:color="000000"/>
          <w:tl2br w:val="nil"/>
          <w:tr2bl w:val="nil"/>
        </w:tcBorders>
      </w:tcPr>
    </w:tblStylePr>
    <w:tblStylePr w:type="band1Horz">
      <w:tblPr/>
      <w:tcPr>
        <w:tcBorders>
          <w:left w:val="single" w:sz="6"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Subtle2">
    <w:name w:val="Table Subtle 2"/>
    <w:basedOn w:val="TableNormal"/>
    <w:qFormat/>
    <w:pPr>
      <w:jc w:val="both"/>
    </w:pPr>
    <w:tblPr>
      <w:tblBorders>
        <w:left w:val="single" w:sz="6" w:space="0" w:color="000000"/>
        <w:right w:val="single" w:sz="6" w:space="0" w:color="000000"/>
      </w:tblBorders>
    </w:tblPr>
    <w:tblStylePr w:type="firstRow">
      <w:tblPr/>
      <w:tcPr>
        <w:tcBorders>
          <w:left w:val="single" w:sz="12" w:space="0" w:color="000000"/>
          <w:tl2br w:val="nil"/>
          <w:tr2bl w:val="nil"/>
        </w:tcBorders>
      </w:tcPr>
    </w:tblStylePr>
    <w:tblStylePr w:type="lastRow">
      <w:tblPr/>
      <w:tcPr>
        <w:tcBorders>
          <w:top w:val="single" w:sz="12" w:space="0" w:color="000000"/>
          <w:tl2br w:val="nil"/>
          <w:tr2bl w:val="nil"/>
        </w:tcBorders>
      </w:tcPr>
    </w:tblStylePr>
    <w:tblStylePr w:type="firstCol">
      <w:tblPr/>
      <w:tcPr>
        <w:tcBorders>
          <w:right w:val="single" w:sz="12" w:space="0" w:color="000000"/>
          <w:tl2br w:val="nil"/>
          <w:tr2bl w:val="nil"/>
        </w:tcBorders>
        <w:shd w:val="pct25" w:color="008000" w:fill="FFFFFF"/>
      </w:tcPr>
    </w:tblStylePr>
    <w:tblStylePr w:type="lastCol">
      <w:tblPr/>
      <w:tcPr>
        <w:tcBorders>
          <w:bottom w:val="single" w:sz="12" w:space="0" w:color="000000"/>
          <w:tl2br w:val="nil"/>
          <w:tr2bl w:val="nil"/>
        </w:tcBorders>
        <w:shd w:val="pct25" w:color="808000" w:fill="FFFFFF"/>
      </w:tcPr>
    </w:tblStylePr>
    <w:tblStylePr w:type="neCell">
      <w:rPr>
        <w:b/>
        <w:bCs/>
      </w:rPr>
      <w:tblPr/>
      <w:tcPr>
        <w:tcBorders>
          <w:tl2br w:val="nil"/>
          <w:tr2bl w:val="nil"/>
        </w:tcBorders>
      </w:tcPr>
    </w:tblStylePr>
    <w:tblStylePr w:type="swCell">
      <w:rPr>
        <w:b/>
        <w:bCs/>
      </w:rPr>
      <w:tblPr/>
      <w:tcPr>
        <w:tcBorders>
          <w:tl2br w:val="nil"/>
          <w:tr2bl w:val="nil"/>
        </w:tcBorders>
      </w:tcPr>
    </w:tblStylePr>
  </w:style>
  <w:style w:type="table" w:styleId="TableTheme">
    <w:name w:val="Table Theme"/>
    <w:basedOn w:val="TableNormal"/>
    <w:qFormat/>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qFormat/>
    <w:pPr>
      <w:jc w:val="both"/>
    </w:pPr>
    <w:tblPr>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cPr>
      <w:shd w:val="clear" w:color="auto" w:fill="auto"/>
    </w:tcPr>
    <w:tblStylePr w:type="firstRow">
      <w:tblPr/>
      <w:tcPr>
        <w:tcBorders>
          <w:tl2br w:val="nil"/>
          <w:tr2bl w:val="nil"/>
        </w:tcBorders>
      </w:tcPr>
    </w:tblStylePr>
  </w:style>
  <w:style w:type="table" w:styleId="TableWeb2">
    <w:name w:val="Table Web 2"/>
    <w:basedOn w:val="TableNormal"/>
    <w:qFormat/>
    <w:pPr>
      <w:jc w:val="both"/>
    </w:pPr>
    <w:tblPr>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cPr>
      <w:shd w:val="clear" w:color="auto" w:fill="auto"/>
    </w:tcPr>
    <w:tblStylePr w:type="firstRow">
      <w:tblPr/>
      <w:tcPr>
        <w:tcBorders>
          <w:tl2br w:val="nil"/>
          <w:tr2bl w:val="nil"/>
        </w:tcBorders>
      </w:tcPr>
    </w:tblStylePr>
  </w:style>
  <w:style w:type="table" w:styleId="TableWeb3">
    <w:name w:val="Table Web 3"/>
    <w:basedOn w:val="TableNormal"/>
    <w:qFormat/>
    <w:pPr>
      <w:jc w:val="both"/>
    </w:pPr>
    <w:tblPr>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cPr>
      <w:shd w:val="clear" w:color="auto" w:fill="auto"/>
    </w:tcPr>
    <w:tblStylePr w:type="firstRow">
      <w:tblPr/>
      <w:tcPr>
        <w:tcBorders>
          <w:tl2br w:val="nil"/>
          <w:tr2bl w:val="nil"/>
        </w:tcBorders>
      </w:tcPr>
    </w:tblStylePr>
  </w:style>
  <w:style w:type="table" w:styleId="LightShading">
    <w:name w:val="Light Shading"/>
    <w:basedOn w:val="TableNormal"/>
    <w:uiPriority w:val="60"/>
    <w:qFormat/>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lastRow">
      <w:pPr>
        <w:spacing w:before="0" w:after="0" w:line="240" w:lineRule="auto"/>
      </w:pPr>
      <w:rPr>
        <w:b/>
        <w:bCs/>
      </w:rPr>
      <w:tblPr/>
      <w:tcPr>
        <w:tcBorders>
          <w:top w:val="single" w:sz="8" w:space="0" w:color="000000"/>
          <w:left w:val="single" w:sz="8" w:space="0" w:color="000000"/>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C0C0C0"/>
      </w:tcPr>
    </w:tblStylePr>
    <w:tblStylePr w:type="band1Horz">
      <w:tblPr/>
      <w:tcPr>
        <w:tcBorders>
          <w:bottom w:val="nil"/>
          <w:right w:val="nil"/>
          <w:insideH w:val="nil"/>
          <w:insideV w:val="nil"/>
        </w:tcBorders>
        <w:shd w:val="clear" w:color="auto" w:fill="C0C0C0"/>
      </w:tcPr>
    </w:tblStylePr>
  </w:style>
  <w:style w:type="table" w:styleId="LightShading-Accent1">
    <w:name w:val="Light Shading Accent 1"/>
    <w:basedOn w:val="TableNormal"/>
    <w:uiPriority w:val="60"/>
    <w:qFormat/>
    <w:tblPr>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lastRow">
      <w:pPr>
        <w:spacing w:before="0" w:after="0" w:line="240" w:lineRule="auto"/>
      </w:pPr>
      <w:rPr>
        <w:b/>
        <w:bCs/>
      </w:rPr>
      <w:tblPr/>
      <w:tcPr>
        <w:tcBorders>
          <w:top w:val="single" w:sz="8" w:space="0" w:color="4F81BD"/>
          <w:left w:val="single" w:sz="8" w:space="0" w:color="4F81B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3DFEE"/>
      </w:tcPr>
    </w:tblStylePr>
    <w:tblStylePr w:type="band1Horz">
      <w:tblPr/>
      <w:tcPr>
        <w:tcBorders>
          <w:bottom w:val="nil"/>
          <w:right w:val="nil"/>
          <w:insideH w:val="nil"/>
          <w:insideV w:val="nil"/>
        </w:tcBorders>
        <w:shd w:val="clear" w:color="auto" w:fill="D3DFEE"/>
      </w:tcPr>
    </w:tblStylePr>
  </w:style>
  <w:style w:type="table" w:styleId="LightShading-Accent2">
    <w:name w:val="Light Shading Accent 2"/>
    <w:basedOn w:val="TableNormal"/>
    <w:uiPriority w:val="60"/>
    <w:qFormat/>
    <w:tblPr>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single" w:sz="8" w:space="0" w:color="C0504D"/>
          <w:bottom w:val="nil"/>
          <w:right w:val="nil"/>
          <w:insideH w:val="nil"/>
          <w:insideV w:val="nil"/>
        </w:tcBorders>
      </w:tcPr>
    </w:tblStylePr>
    <w:tblStylePr w:type="lastRow">
      <w:pPr>
        <w:spacing w:before="0" w:after="0" w:line="240" w:lineRule="auto"/>
      </w:pPr>
      <w:rPr>
        <w:b/>
        <w:bCs/>
      </w:rPr>
      <w:tblPr/>
      <w:tcPr>
        <w:tcBorders>
          <w:top w:val="single" w:sz="8" w:space="0" w:color="C0504D"/>
          <w:left w:val="single" w:sz="8" w:space="0" w:color="C0504D"/>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FD3D2"/>
      </w:tcPr>
    </w:tblStylePr>
    <w:tblStylePr w:type="band1Horz">
      <w:tblPr/>
      <w:tcPr>
        <w:tcBorders>
          <w:bottom w:val="nil"/>
          <w:right w:val="nil"/>
          <w:insideH w:val="nil"/>
          <w:insideV w:val="nil"/>
        </w:tcBorders>
        <w:shd w:val="clear" w:color="auto" w:fill="EFD3D2"/>
      </w:tcPr>
    </w:tblStylePr>
  </w:style>
  <w:style w:type="table" w:styleId="LightShading-Accent3">
    <w:name w:val="Light Shading Accent 3"/>
    <w:basedOn w:val="TableNormal"/>
    <w:uiPriority w:val="60"/>
    <w:qFormat/>
    <w:tblPr>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single" w:sz="8" w:space="0" w:color="9BBB59"/>
          <w:bottom w:val="nil"/>
          <w:right w:val="nil"/>
          <w:insideH w:val="nil"/>
          <w:insideV w:val="nil"/>
        </w:tcBorders>
      </w:tcPr>
    </w:tblStylePr>
    <w:tblStylePr w:type="lastRow">
      <w:pPr>
        <w:spacing w:before="0" w:after="0" w:line="240" w:lineRule="auto"/>
      </w:pPr>
      <w:rPr>
        <w:b/>
        <w:bCs/>
      </w:rPr>
      <w:tblPr/>
      <w:tcPr>
        <w:tcBorders>
          <w:top w:val="single" w:sz="8" w:space="0" w:color="9BBB59"/>
          <w:left w:val="single" w:sz="8" w:space="0" w:color="9BBB59"/>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E6EED5"/>
      </w:tcPr>
    </w:tblStylePr>
    <w:tblStylePr w:type="band1Horz">
      <w:tblPr/>
      <w:tcPr>
        <w:tcBorders>
          <w:bottom w:val="nil"/>
          <w:right w:val="nil"/>
          <w:insideH w:val="nil"/>
          <w:insideV w:val="nil"/>
        </w:tcBorders>
        <w:shd w:val="clear" w:color="auto" w:fill="E6EED5"/>
      </w:tcPr>
    </w:tblStylePr>
  </w:style>
  <w:style w:type="table" w:styleId="LightShading-Accent4">
    <w:name w:val="Light Shading Accent 4"/>
    <w:basedOn w:val="TableNormal"/>
    <w:uiPriority w:val="60"/>
    <w:qFormat/>
    <w:tblPr>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single" w:sz="8" w:space="0" w:color="8064A2"/>
          <w:bottom w:val="nil"/>
          <w:right w:val="nil"/>
          <w:insideH w:val="nil"/>
          <w:insideV w:val="nil"/>
        </w:tcBorders>
      </w:tcPr>
    </w:tblStylePr>
    <w:tblStylePr w:type="lastRow">
      <w:pPr>
        <w:spacing w:before="0" w:after="0" w:line="240" w:lineRule="auto"/>
      </w:pPr>
      <w:rPr>
        <w:b/>
        <w:bCs/>
      </w:rPr>
      <w:tblPr/>
      <w:tcPr>
        <w:tcBorders>
          <w:top w:val="single" w:sz="8" w:space="0" w:color="8064A2"/>
          <w:left w:val="single" w:sz="8" w:space="0" w:color="8064A2"/>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FD8E8"/>
      </w:tcPr>
    </w:tblStylePr>
    <w:tblStylePr w:type="band1Horz">
      <w:tblPr/>
      <w:tcPr>
        <w:tcBorders>
          <w:bottom w:val="nil"/>
          <w:right w:val="nil"/>
          <w:insideH w:val="nil"/>
          <w:insideV w:val="nil"/>
        </w:tcBorders>
        <w:shd w:val="clear" w:color="auto" w:fill="DFD8E8"/>
      </w:tcPr>
    </w:tblStylePr>
  </w:style>
  <w:style w:type="table" w:styleId="LightShading-Accent5">
    <w:name w:val="Light Shading Accent 5"/>
    <w:basedOn w:val="TableNormal"/>
    <w:uiPriority w:val="60"/>
    <w:qFormat/>
    <w:tblPr>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single" w:sz="8" w:space="0" w:color="4BACC6"/>
          <w:bottom w:val="nil"/>
          <w:right w:val="nil"/>
          <w:insideH w:val="nil"/>
          <w:insideV w:val="nil"/>
        </w:tcBorders>
      </w:tcPr>
    </w:tblStylePr>
    <w:tblStylePr w:type="lastRow">
      <w:pPr>
        <w:spacing w:before="0" w:after="0" w:line="240" w:lineRule="auto"/>
      </w:pPr>
      <w:rPr>
        <w:b/>
        <w:bCs/>
      </w:rPr>
      <w:tblPr/>
      <w:tcPr>
        <w:tcBorders>
          <w:top w:val="single" w:sz="8" w:space="0" w:color="4BACC6"/>
          <w:left w:val="single" w:sz="8" w:space="0" w:color="4BACC6"/>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D2EAF1"/>
      </w:tcPr>
    </w:tblStylePr>
    <w:tblStylePr w:type="band1Horz">
      <w:tblPr/>
      <w:tcPr>
        <w:tcBorders>
          <w:bottom w:val="nil"/>
          <w:right w:val="nil"/>
          <w:insideH w:val="nil"/>
          <w:insideV w:val="nil"/>
        </w:tcBorders>
        <w:shd w:val="clear" w:color="auto" w:fill="D2EAF1"/>
      </w:tcPr>
    </w:tblStylePr>
  </w:style>
  <w:style w:type="table" w:styleId="LightShading-Accent6">
    <w:name w:val="Light Shading Accent 6"/>
    <w:basedOn w:val="TableNormal"/>
    <w:uiPriority w:val="60"/>
    <w:qFormat/>
    <w:tblPr>
      <w:tblBorders>
        <w:top w:val="single" w:sz="8" w:space="0" w:color="F79646"/>
        <w:bottom w:val="single" w:sz="8" w:space="0" w:color="F79646"/>
      </w:tblBorders>
    </w:tblPr>
    <w:tblStylePr w:type="firstRow">
      <w:pPr>
        <w:spacing w:before="0" w:after="0" w:line="240" w:lineRule="auto"/>
      </w:pPr>
      <w:rPr>
        <w:b/>
        <w:bCs/>
      </w:rPr>
      <w:tblPr/>
      <w:tcPr>
        <w:tcBorders>
          <w:top w:val="single" w:sz="8" w:space="0" w:color="F79646"/>
          <w:left w:val="single" w:sz="8" w:space="0" w:color="F79646"/>
          <w:bottom w:val="nil"/>
          <w:right w:val="nil"/>
          <w:insideH w:val="nil"/>
          <w:insideV w:val="nil"/>
        </w:tcBorders>
      </w:tcPr>
    </w:tblStylePr>
    <w:tblStylePr w:type="lastRow">
      <w:pPr>
        <w:spacing w:before="0" w:after="0" w:line="240" w:lineRule="auto"/>
      </w:pPr>
      <w:rPr>
        <w:b/>
        <w:bCs/>
      </w:rPr>
      <w:tblPr/>
      <w:tcPr>
        <w:tcBorders>
          <w:top w:val="single" w:sz="8" w:space="0" w:color="F79646"/>
          <w:left w:val="single" w:sz="8" w:space="0" w:color="F79646"/>
          <w:bottom w:val="nil"/>
          <w:right w:val="nil"/>
          <w:insideH w:val="nil"/>
          <w:insideV w:val="nil"/>
        </w:tcBorders>
      </w:tcPr>
    </w:tblStylePr>
    <w:tblStylePr w:type="firstCol">
      <w:rPr>
        <w:b/>
        <w:bCs/>
      </w:rPr>
    </w:tblStylePr>
    <w:tblStylePr w:type="lastCol">
      <w:rPr>
        <w:b/>
        <w:bCs/>
      </w:rPr>
    </w:tblStylePr>
    <w:tblStylePr w:type="band1Vert">
      <w:tblPr/>
      <w:tcPr>
        <w:tcBorders>
          <w:bottom w:val="nil"/>
          <w:right w:val="nil"/>
          <w:insideH w:val="nil"/>
          <w:insideV w:val="nil"/>
        </w:tcBorders>
        <w:shd w:val="clear" w:color="auto" w:fill="FDE4D0"/>
      </w:tcPr>
    </w:tblStylePr>
    <w:tblStylePr w:type="band1Horz">
      <w:tblPr/>
      <w:tcPr>
        <w:tcBorders>
          <w:bottom w:val="nil"/>
          <w:right w:val="nil"/>
          <w:insideH w:val="nil"/>
          <w:insideV w:val="nil"/>
        </w:tcBorders>
        <w:shd w:val="clear" w:color="auto" w:fill="FDE4D0"/>
      </w:tcPr>
    </w:tblStylePr>
  </w:style>
  <w:style w:type="table" w:styleId="LightList">
    <w:name w:val="Light List"/>
    <w:basedOn w:val="TableNormal"/>
    <w:uiPriority w:val="61"/>
    <w:qFormat/>
    <w:tblPr>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LightList-Accent1">
    <w:name w:val="Light List Accent 1"/>
    <w:basedOn w:val="TableNormal"/>
    <w:uiPriority w:val="61"/>
    <w:qFormat/>
    <w:tblPr>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LightList-Accent2">
    <w:name w:val="Light List Accent 2"/>
    <w:basedOn w:val="TableNormal"/>
    <w:uiPriority w:val="61"/>
    <w:qFormat/>
    <w:tblPr>
      <w:tblBorders>
        <w:top w:val="single" w:sz="8" w:space="0" w:color="C0504D"/>
        <w:left w:val="single" w:sz="8" w:space="0" w:color="C0504D"/>
        <w:bottom w:val="single" w:sz="8" w:space="0" w:color="C0504D"/>
        <w:right w:val="single" w:sz="8" w:space="0" w:color="C0504D"/>
      </w:tblBorders>
    </w:tblPr>
    <w:tblStylePr w:type="firstRow">
      <w:pPr>
        <w:spacing w:before="0" w:after="0" w:line="240" w:lineRule="auto"/>
      </w:pPr>
      <w:rPr>
        <w:b/>
        <w:bCs/>
      </w:rPr>
      <w:tblPr/>
      <w:tcPr>
        <w:shd w:val="clear" w:color="auto" w:fill="C0504D"/>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tcBorders>
      </w:tcPr>
    </w:tblStylePr>
    <w:tblStylePr w:type="firstCol">
      <w:rPr>
        <w:b/>
        <w:bCs/>
      </w:rPr>
    </w:tblStylePr>
    <w:tblStylePr w:type="lastCol">
      <w:rPr>
        <w:b/>
        <w:bCs/>
      </w:rPr>
    </w:tblStylePr>
    <w:tblStylePr w:type="band1Vert">
      <w:tblPr/>
      <w:tcPr>
        <w:tcBorders>
          <w:top w:val="single" w:sz="8" w:space="0" w:color="C0504D"/>
          <w:left w:val="single" w:sz="8" w:space="0" w:color="C0504D"/>
          <w:bottom w:val="single" w:sz="8" w:space="0" w:color="C0504D"/>
          <w:right w:val="single" w:sz="8" w:space="0" w:color="C0504D"/>
        </w:tcBorders>
      </w:tcPr>
    </w:tblStylePr>
    <w:tblStylePr w:type="band1Horz">
      <w:tblPr/>
      <w:tcPr>
        <w:tcBorders>
          <w:top w:val="single" w:sz="8" w:space="0" w:color="C0504D"/>
          <w:left w:val="single" w:sz="8" w:space="0" w:color="C0504D"/>
          <w:bottom w:val="single" w:sz="8" w:space="0" w:color="C0504D"/>
          <w:right w:val="single" w:sz="8" w:space="0" w:color="C0504D"/>
        </w:tcBorders>
      </w:tcPr>
    </w:tblStylePr>
  </w:style>
  <w:style w:type="table" w:styleId="LightList-Accent3">
    <w:name w:val="Light List Accent 3"/>
    <w:basedOn w:val="TableNormal"/>
    <w:uiPriority w:val="61"/>
    <w:qFormat/>
    <w:tblPr>
      <w:tblBorders>
        <w:top w:val="single" w:sz="8" w:space="0" w:color="9BBB59"/>
        <w:left w:val="single" w:sz="8" w:space="0" w:color="9BBB59"/>
        <w:bottom w:val="single" w:sz="8" w:space="0" w:color="9BBB59"/>
        <w:right w:val="single" w:sz="8" w:space="0" w:color="9BBB59"/>
      </w:tblBorders>
    </w:tblPr>
    <w:tblStylePr w:type="firstRow">
      <w:pPr>
        <w:spacing w:before="0" w:after="0" w:line="240" w:lineRule="auto"/>
      </w:pPr>
      <w:rPr>
        <w:b/>
        <w:bCs/>
      </w:rPr>
      <w:tblPr/>
      <w:tcPr>
        <w:shd w:val="clear" w:color="auto" w:fill="9BBB59"/>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tcBorders>
      </w:tcPr>
    </w:tblStylePr>
    <w:tblStylePr w:type="firstCol">
      <w:rPr>
        <w:b/>
        <w:bCs/>
      </w:rPr>
    </w:tblStylePr>
    <w:tblStylePr w:type="lastCol">
      <w:rPr>
        <w:b/>
        <w:bCs/>
      </w:rPr>
    </w:tblStylePr>
    <w:tblStylePr w:type="band1Vert">
      <w:tblPr/>
      <w:tcPr>
        <w:tcBorders>
          <w:top w:val="single" w:sz="8" w:space="0" w:color="9BBB59"/>
          <w:left w:val="single" w:sz="8" w:space="0" w:color="9BBB59"/>
          <w:bottom w:val="single" w:sz="8" w:space="0" w:color="9BBB59"/>
          <w:right w:val="single" w:sz="8" w:space="0" w:color="9BBB59"/>
        </w:tcBorders>
      </w:tcPr>
    </w:tblStylePr>
    <w:tblStylePr w:type="band1Horz">
      <w:tblPr/>
      <w:tcPr>
        <w:tcBorders>
          <w:top w:val="single" w:sz="8" w:space="0" w:color="9BBB59"/>
          <w:left w:val="single" w:sz="8" w:space="0" w:color="9BBB59"/>
          <w:bottom w:val="single" w:sz="8" w:space="0" w:color="9BBB59"/>
          <w:right w:val="single" w:sz="8" w:space="0" w:color="9BBB59"/>
        </w:tcBorders>
      </w:tcPr>
    </w:tblStylePr>
  </w:style>
  <w:style w:type="table" w:styleId="LightList-Accent4">
    <w:name w:val="Light List Accent 4"/>
    <w:basedOn w:val="TableNormal"/>
    <w:uiPriority w:val="61"/>
    <w:qFormat/>
    <w:tblPr>
      <w:tblBorders>
        <w:top w:val="single" w:sz="8" w:space="0" w:color="8064A2"/>
        <w:left w:val="single" w:sz="8" w:space="0" w:color="8064A2"/>
        <w:bottom w:val="single" w:sz="8" w:space="0" w:color="8064A2"/>
        <w:right w:val="single" w:sz="8" w:space="0" w:color="8064A2"/>
      </w:tblBorders>
    </w:tblPr>
    <w:tblStylePr w:type="firstRow">
      <w:pPr>
        <w:spacing w:before="0" w:after="0" w:line="240" w:lineRule="auto"/>
      </w:pPr>
      <w:rPr>
        <w:b/>
        <w:bCs/>
      </w:rPr>
      <w:tblPr/>
      <w:tcPr>
        <w:shd w:val="clear" w:color="auto" w:fill="8064A2"/>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tcBorders>
      </w:tcPr>
    </w:tblStylePr>
    <w:tblStylePr w:type="firstCol">
      <w:rPr>
        <w:b/>
        <w:bCs/>
      </w:rPr>
    </w:tblStylePr>
    <w:tblStylePr w:type="lastCol">
      <w:rPr>
        <w:b/>
        <w:bCs/>
      </w:rPr>
    </w:tblStylePr>
    <w:tblStylePr w:type="band1Vert">
      <w:tblPr/>
      <w:tcPr>
        <w:tcBorders>
          <w:top w:val="single" w:sz="8" w:space="0" w:color="8064A2"/>
          <w:left w:val="single" w:sz="8" w:space="0" w:color="8064A2"/>
          <w:bottom w:val="single" w:sz="8" w:space="0" w:color="8064A2"/>
          <w:right w:val="single" w:sz="8" w:space="0" w:color="8064A2"/>
        </w:tcBorders>
      </w:tcPr>
    </w:tblStylePr>
    <w:tblStylePr w:type="band1Horz">
      <w:tblPr/>
      <w:tcPr>
        <w:tcBorders>
          <w:top w:val="single" w:sz="8" w:space="0" w:color="8064A2"/>
          <w:left w:val="single" w:sz="8" w:space="0" w:color="8064A2"/>
          <w:bottom w:val="single" w:sz="8" w:space="0" w:color="8064A2"/>
          <w:right w:val="single" w:sz="8" w:space="0" w:color="8064A2"/>
        </w:tcBorders>
      </w:tcPr>
    </w:tblStylePr>
  </w:style>
  <w:style w:type="table" w:styleId="LightList-Accent5">
    <w:name w:val="Light List Accent 5"/>
    <w:basedOn w:val="TableNormal"/>
    <w:uiPriority w:val="61"/>
    <w:qFormat/>
    <w:tblPr>
      <w:tblBorders>
        <w:top w:val="single" w:sz="8" w:space="0" w:color="4BACC6"/>
        <w:left w:val="single" w:sz="8" w:space="0" w:color="4BACC6"/>
        <w:bottom w:val="single" w:sz="8" w:space="0" w:color="4BACC6"/>
        <w:right w:val="single" w:sz="8" w:space="0" w:color="4BACC6"/>
      </w:tblBorders>
    </w:tblPr>
    <w:tblStylePr w:type="firstRow">
      <w:pPr>
        <w:spacing w:before="0" w:after="0" w:line="240" w:lineRule="auto"/>
      </w:pPr>
      <w:rPr>
        <w:b/>
        <w:bCs/>
      </w:rPr>
      <w:tblPr/>
      <w:tcPr>
        <w:shd w:val="clear" w:color="auto" w:fill="4BACC6"/>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tcBorders>
      </w:tcPr>
    </w:tblStylePr>
    <w:tblStylePr w:type="firstCol">
      <w:rPr>
        <w:b/>
        <w:bCs/>
      </w:rPr>
    </w:tblStylePr>
    <w:tblStylePr w:type="lastCol">
      <w:rPr>
        <w:b/>
        <w:bCs/>
      </w:rPr>
    </w:tblStylePr>
    <w:tblStylePr w:type="band1Vert">
      <w:tblPr/>
      <w:tcPr>
        <w:tcBorders>
          <w:top w:val="single" w:sz="8" w:space="0" w:color="4BACC6"/>
          <w:left w:val="single" w:sz="8" w:space="0" w:color="4BACC6"/>
          <w:bottom w:val="single" w:sz="8" w:space="0" w:color="4BACC6"/>
          <w:right w:val="single" w:sz="8" w:space="0" w:color="4BACC6"/>
        </w:tcBorders>
      </w:tcPr>
    </w:tblStylePr>
    <w:tblStylePr w:type="band1Horz">
      <w:tblPr/>
      <w:tcPr>
        <w:tcBorders>
          <w:top w:val="single" w:sz="8" w:space="0" w:color="4BACC6"/>
          <w:left w:val="single" w:sz="8" w:space="0" w:color="4BACC6"/>
          <w:bottom w:val="single" w:sz="8" w:space="0" w:color="4BACC6"/>
          <w:right w:val="single" w:sz="8" w:space="0" w:color="4BACC6"/>
        </w:tcBorders>
      </w:tcPr>
    </w:tblStylePr>
  </w:style>
  <w:style w:type="table" w:styleId="LightList-Accent6">
    <w:name w:val="Light List Accent 6"/>
    <w:basedOn w:val="TableNormal"/>
    <w:uiPriority w:val="61"/>
    <w:qFormat/>
    <w:tblPr>
      <w:tblBorders>
        <w:top w:val="single" w:sz="8" w:space="0" w:color="F79646"/>
        <w:left w:val="single" w:sz="8" w:space="0" w:color="F79646"/>
        <w:bottom w:val="single" w:sz="8" w:space="0" w:color="F79646"/>
        <w:right w:val="single" w:sz="8" w:space="0" w:color="F79646"/>
      </w:tblBorders>
    </w:tblPr>
    <w:tblStylePr w:type="firstRow">
      <w:pPr>
        <w:spacing w:before="0" w:after="0" w:line="240" w:lineRule="auto"/>
      </w:pPr>
      <w:rPr>
        <w:b/>
        <w:bCs/>
      </w:rPr>
      <w:tblPr/>
      <w:tcPr>
        <w:shd w:val="clear" w:color="auto" w:fill="F79646"/>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tcBorders>
      </w:tcPr>
    </w:tblStylePr>
    <w:tblStylePr w:type="firstCol">
      <w:rPr>
        <w:b/>
        <w:bCs/>
      </w:rPr>
    </w:tblStylePr>
    <w:tblStylePr w:type="lastCol">
      <w:rPr>
        <w:b/>
        <w:bCs/>
      </w:rPr>
    </w:tblStylePr>
    <w:tblStylePr w:type="band1Vert">
      <w:tblPr/>
      <w:tcPr>
        <w:tcBorders>
          <w:top w:val="single" w:sz="8" w:space="0" w:color="F79646"/>
          <w:left w:val="single" w:sz="8" w:space="0" w:color="F79646"/>
          <w:bottom w:val="single" w:sz="8" w:space="0" w:color="F79646"/>
          <w:right w:val="single" w:sz="8" w:space="0" w:color="F79646"/>
        </w:tcBorders>
      </w:tcPr>
    </w:tblStylePr>
    <w:tblStylePr w:type="band1Horz">
      <w:tblPr/>
      <w:tcPr>
        <w:tcBorders>
          <w:top w:val="single" w:sz="8" w:space="0" w:color="F79646"/>
          <w:left w:val="single" w:sz="8" w:space="0" w:color="F79646"/>
          <w:bottom w:val="single" w:sz="8" w:space="0" w:color="F79646"/>
          <w:right w:val="single" w:sz="8" w:space="0" w:color="F79646"/>
        </w:tcBorders>
      </w:tcPr>
    </w:tblStylePr>
  </w:style>
  <w:style w:type="table" w:styleId="LightGrid">
    <w:name w:val="Light Grid"/>
    <w:basedOn w:val="TableNormal"/>
    <w:uiPriority w:val="62"/>
    <w:qFormat/>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blStylePr w:type="firstRow">
      <w:pPr>
        <w:spacing w:before="0" w:after="0" w:line="240" w:lineRule="auto"/>
      </w:pPr>
      <w:rPr>
        <w:b/>
        <w:bCs/>
      </w:rPr>
      <w:tblPr/>
      <w:tcPr>
        <w:tcBorders>
          <w:top w:val="single" w:sz="8" w:space="0" w:color="000000"/>
          <w:left w:val="single" w:sz="18" w:space="0" w:color="000000"/>
          <w:bottom w:val="single" w:sz="8" w:space="0" w:color="000000"/>
          <w:right w:val="single" w:sz="8" w:space="0" w:color="000000"/>
          <w:insideH w:val="nil"/>
          <w:insideV w:val="single" w:sz="8" w:space="0" w:color="auto"/>
        </w:tcBorders>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insideH w:val="nil"/>
          <w:insideV w:val="single" w:sz="8" w:space="0" w:color="auto"/>
        </w:tcBorders>
      </w:tcPr>
    </w:tblStylePr>
    <w:tblStylePr w:type="firstCol">
      <w:rPr>
        <w:b/>
        <w:bCs/>
      </w:rPr>
    </w:tblStylePr>
    <w:tblStylePr w:type="lastCol">
      <w:rPr>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auto"/>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auto"/>
        </w:tcBorders>
      </w:tcPr>
    </w:tblStylePr>
  </w:style>
  <w:style w:type="table" w:styleId="LightGrid-Accent1">
    <w:name w:val="Light Grid Accent 1"/>
    <w:basedOn w:val="TableNormal"/>
    <w:uiPriority w:val="62"/>
    <w:qFormat/>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b/>
        <w:bCs/>
      </w:rPr>
      <w:tblPr/>
      <w:tcPr>
        <w:tcBorders>
          <w:top w:val="single" w:sz="8" w:space="0" w:color="4F81BD"/>
          <w:left w:val="single" w:sz="18" w:space="0" w:color="4F81BD"/>
          <w:bottom w:val="single" w:sz="8" w:space="0" w:color="4F81BD"/>
          <w:right w:val="single" w:sz="8" w:space="0" w:color="4F81BD"/>
          <w:insideH w:val="nil"/>
          <w:insideV w:val="single" w:sz="8" w:space="0" w:color="auto"/>
        </w:tcBorders>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insideH w:val="nil"/>
          <w:insideV w:val="single" w:sz="8" w:space="0" w:color="auto"/>
        </w:tcBorders>
      </w:tcPr>
    </w:tblStylePr>
    <w:tblStylePr w:type="firstCol">
      <w:rPr>
        <w:b/>
        <w:bCs/>
      </w:rPr>
    </w:tblStylePr>
    <w:tblStylePr w:type="lastCol">
      <w:rPr>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auto"/>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auto"/>
        </w:tcBorders>
      </w:tcPr>
    </w:tblStylePr>
  </w:style>
  <w:style w:type="table" w:styleId="LightGrid-Accent2">
    <w:name w:val="Light Grid Accent 2"/>
    <w:basedOn w:val="TableNormal"/>
    <w:uiPriority w:val="62"/>
    <w:qFormat/>
    <w:tblPr>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blStylePr w:type="firstRow">
      <w:pPr>
        <w:spacing w:before="0" w:after="0" w:line="240" w:lineRule="auto"/>
      </w:pPr>
      <w:rPr>
        <w:b/>
        <w:bCs/>
      </w:rPr>
      <w:tblPr/>
      <w:tcPr>
        <w:tcBorders>
          <w:top w:val="single" w:sz="8" w:space="0" w:color="C0504D"/>
          <w:left w:val="single" w:sz="18" w:space="0" w:color="C0504D"/>
          <w:bottom w:val="single" w:sz="8" w:space="0" w:color="C0504D"/>
          <w:right w:val="single" w:sz="8" w:space="0" w:color="C0504D"/>
          <w:insideH w:val="nil"/>
          <w:insideV w:val="single" w:sz="8" w:space="0" w:color="auto"/>
        </w:tcBorders>
      </w:tcPr>
    </w:tblStylePr>
    <w:tblStylePr w:type="lastRow">
      <w:pPr>
        <w:spacing w:before="0" w:after="0" w:line="240" w:lineRule="auto"/>
      </w:pPr>
      <w:rPr>
        <w:b/>
        <w:bCs/>
      </w:rPr>
      <w:tblPr/>
      <w:tcPr>
        <w:tcBorders>
          <w:top w:val="double" w:sz="6" w:space="0" w:color="C0504D"/>
          <w:left w:val="single" w:sz="8" w:space="0" w:color="C0504D"/>
          <w:bottom w:val="single" w:sz="8" w:space="0" w:color="C0504D"/>
          <w:right w:val="single" w:sz="8" w:space="0" w:color="C0504D"/>
          <w:insideH w:val="nil"/>
          <w:insideV w:val="single" w:sz="8" w:space="0" w:color="auto"/>
        </w:tcBorders>
      </w:tcPr>
    </w:tblStylePr>
    <w:tblStylePr w:type="firstCol">
      <w:rPr>
        <w:b/>
        <w:bCs/>
      </w:rPr>
    </w:tblStylePr>
    <w:tblStylePr w:type="lastCol">
      <w:rPr>
        <w:b/>
        <w:bCs/>
      </w:rPr>
      <w:tblPr/>
      <w:tcPr>
        <w:tcBorders>
          <w:top w:val="single" w:sz="8" w:space="0" w:color="C0504D"/>
          <w:left w:val="single" w:sz="8" w:space="0" w:color="C0504D"/>
          <w:bottom w:val="single" w:sz="8" w:space="0" w:color="C0504D"/>
          <w:right w:val="single" w:sz="8" w:space="0" w:color="C0504D"/>
        </w:tcBorders>
      </w:tcPr>
    </w:tblStylePr>
    <w:tblStylePr w:type="band1Vert">
      <w:tblPr/>
      <w:tcPr>
        <w:tcBorders>
          <w:top w:val="single" w:sz="8" w:space="0" w:color="C0504D"/>
          <w:left w:val="single" w:sz="8" w:space="0" w:color="C0504D"/>
          <w:bottom w:val="single" w:sz="8" w:space="0" w:color="C0504D"/>
          <w:right w:val="single" w:sz="8" w:space="0" w:color="C0504D"/>
        </w:tcBorders>
        <w:shd w:val="clear" w:color="auto" w:fill="EFD3D2"/>
      </w:tcPr>
    </w:tblStylePr>
    <w:tblStylePr w:type="band1Horz">
      <w:tblPr/>
      <w:tcPr>
        <w:tcBorders>
          <w:top w:val="single" w:sz="8" w:space="0" w:color="C0504D"/>
          <w:left w:val="single" w:sz="8" w:space="0" w:color="C0504D"/>
          <w:bottom w:val="single" w:sz="8" w:space="0" w:color="C0504D"/>
          <w:right w:val="single" w:sz="8" w:space="0" w:color="C0504D"/>
          <w:insideV w:val="single" w:sz="8" w:space="0" w:color="auto"/>
        </w:tcBorders>
        <w:shd w:val="clear" w:color="auto" w:fill="EFD3D2"/>
      </w:tcPr>
    </w:tblStylePr>
    <w:tblStylePr w:type="band2Horz">
      <w:tblPr/>
      <w:tcPr>
        <w:tcBorders>
          <w:top w:val="single" w:sz="8" w:space="0" w:color="C0504D"/>
          <w:left w:val="single" w:sz="8" w:space="0" w:color="C0504D"/>
          <w:bottom w:val="single" w:sz="8" w:space="0" w:color="C0504D"/>
          <w:right w:val="single" w:sz="8" w:space="0" w:color="C0504D"/>
          <w:insideV w:val="single" w:sz="8" w:space="0" w:color="auto"/>
        </w:tcBorders>
      </w:tcPr>
    </w:tblStylePr>
  </w:style>
  <w:style w:type="table" w:styleId="LightGrid-Accent3">
    <w:name w:val="Light Grid Accent 3"/>
    <w:basedOn w:val="TableNormal"/>
    <w:uiPriority w:val="62"/>
    <w:qFormat/>
    <w:tblPr>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blStylePr w:type="firstRow">
      <w:pPr>
        <w:spacing w:before="0" w:after="0" w:line="240" w:lineRule="auto"/>
      </w:pPr>
      <w:rPr>
        <w:b/>
        <w:bCs/>
      </w:rPr>
      <w:tblPr/>
      <w:tcPr>
        <w:tcBorders>
          <w:top w:val="single" w:sz="8" w:space="0" w:color="9BBB59"/>
          <w:left w:val="single" w:sz="18" w:space="0" w:color="9BBB59"/>
          <w:bottom w:val="single" w:sz="8" w:space="0" w:color="9BBB59"/>
          <w:right w:val="single" w:sz="8" w:space="0" w:color="9BBB59"/>
          <w:insideH w:val="nil"/>
          <w:insideV w:val="single" w:sz="8" w:space="0" w:color="auto"/>
        </w:tcBorders>
      </w:tcPr>
    </w:tblStylePr>
    <w:tblStylePr w:type="lastRow">
      <w:pPr>
        <w:spacing w:before="0" w:after="0" w:line="240" w:lineRule="auto"/>
      </w:pPr>
      <w:rPr>
        <w:b/>
        <w:bCs/>
      </w:rPr>
      <w:tblPr/>
      <w:tcPr>
        <w:tcBorders>
          <w:top w:val="double" w:sz="6" w:space="0" w:color="9BBB59"/>
          <w:left w:val="single" w:sz="8" w:space="0" w:color="9BBB59"/>
          <w:bottom w:val="single" w:sz="8" w:space="0" w:color="9BBB59"/>
          <w:right w:val="single" w:sz="8" w:space="0" w:color="9BBB59"/>
          <w:insideH w:val="nil"/>
          <w:insideV w:val="single" w:sz="8" w:space="0" w:color="auto"/>
        </w:tcBorders>
      </w:tcPr>
    </w:tblStylePr>
    <w:tblStylePr w:type="firstCol">
      <w:rPr>
        <w:b/>
        <w:bCs/>
      </w:rPr>
    </w:tblStylePr>
    <w:tblStylePr w:type="lastCol">
      <w:rPr>
        <w:b/>
        <w:bCs/>
      </w:rPr>
      <w:tblPr/>
      <w:tcPr>
        <w:tcBorders>
          <w:top w:val="single" w:sz="8" w:space="0" w:color="9BBB59"/>
          <w:left w:val="single" w:sz="8" w:space="0" w:color="9BBB59"/>
          <w:bottom w:val="single" w:sz="8" w:space="0" w:color="9BBB59"/>
          <w:right w:val="single" w:sz="8" w:space="0" w:color="9BBB59"/>
        </w:tcBorders>
      </w:tcPr>
    </w:tblStylePr>
    <w:tblStylePr w:type="band1Vert">
      <w:tblPr/>
      <w:tcPr>
        <w:tcBorders>
          <w:top w:val="single" w:sz="8" w:space="0" w:color="9BBB59"/>
          <w:left w:val="single" w:sz="8" w:space="0" w:color="9BBB59"/>
          <w:bottom w:val="single" w:sz="8" w:space="0" w:color="9BBB59"/>
          <w:right w:val="single" w:sz="8" w:space="0" w:color="9BBB59"/>
        </w:tcBorders>
        <w:shd w:val="clear" w:color="auto" w:fill="E6EED5"/>
      </w:tcPr>
    </w:tblStylePr>
    <w:tblStylePr w:type="band1Horz">
      <w:tblPr/>
      <w:tcPr>
        <w:tcBorders>
          <w:top w:val="single" w:sz="8" w:space="0" w:color="9BBB59"/>
          <w:left w:val="single" w:sz="8" w:space="0" w:color="9BBB59"/>
          <w:bottom w:val="single" w:sz="8" w:space="0" w:color="9BBB59"/>
          <w:right w:val="single" w:sz="8" w:space="0" w:color="9BBB59"/>
          <w:insideV w:val="single" w:sz="8" w:space="0" w:color="auto"/>
        </w:tcBorders>
        <w:shd w:val="clear" w:color="auto" w:fill="E6EED5"/>
      </w:tcPr>
    </w:tblStylePr>
    <w:tblStylePr w:type="band2Horz">
      <w:tblPr/>
      <w:tcPr>
        <w:tcBorders>
          <w:top w:val="single" w:sz="8" w:space="0" w:color="9BBB59"/>
          <w:left w:val="single" w:sz="8" w:space="0" w:color="9BBB59"/>
          <w:bottom w:val="single" w:sz="8" w:space="0" w:color="9BBB59"/>
          <w:right w:val="single" w:sz="8" w:space="0" w:color="9BBB59"/>
          <w:insideV w:val="single" w:sz="8" w:space="0" w:color="auto"/>
        </w:tcBorders>
      </w:tcPr>
    </w:tblStylePr>
  </w:style>
  <w:style w:type="table" w:styleId="LightGrid-Accent4">
    <w:name w:val="Light Grid Accent 4"/>
    <w:basedOn w:val="TableNormal"/>
    <w:uiPriority w:val="62"/>
    <w:qFormat/>
    <w:tblPr>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blStylePr w:type="firstRow">
      <w:pPr>
        <w:spacing w:before="0" w:after="0" w:line="240" w:lineRule="auto"/>
      </w:pPr>
      <w:rPr>
        <w:b/>
        <w:bCs/>
      </w:rPr>
      <w:tblPr/>
      <w:tcPr>
        <w:tcBorders>
          <w:top w:val="single" w:sz="8" w:space="0" w:color="8064A2"/>
          <w:left w:val="single" w:sz="18" w:space="0" w:color="8064A2"/>
          <w:bottom w:val="single" w:sz="8" w:space="0" w:color="8064A2"/>
          <w:right w:val="single" w:sz="8" w:space="0" w:color="8064A2"/>
          <w:insideH w:val="nil"/>
          <w:insideV w:val="single" w:sz="8" w:space="0" w:color="auto"/>
        </w:tcBorders>
      </w:tcPr>
    </w:tblStylePr>
    <w:tblStylePr w:type="lastRow">
      <w:pPr>
        <w:spacing w:before="0" w:after="0" w:line="240" w:lineRule="auto"/>
      </w:pPr>
      <w:rPr>
        <w:b/>
        <w:bCs/>
      </w:rPr>
      <w:tblPr/>
      <w:tcPr>
        <w:tcBorders>
          <w:top w:val="double" w:sz="6" w:space="0" w:color="8064A2"/>
          <w:left w:val="single" w:sz="8" w:space="0" w:color="8064A2"/>
          <w:bottom w:val="single" w:sz="8" w:space="0" w:color="8064A2"/>
          <w:right w:val="single" w:sz="8" w:space="0" w:color="8064A2"/>
          <w:insideH w:val="nil"/>
          <w:insideV w:val="single" w:sz="8" w:space="0" w:color="auto"/>
        </w:tcBorders>
      </w:tcPr>
    </w:tblStylePr>
    <w:tblStylePr w:type="firstCol">
      <w:rPr>
        <w:b/>
        <w:bCs/>
      </w:rPr>
    </w:tblStylePr>
    <w:tblStylePr w:type="lastCol">
      <w:rPr>
        <w:b/>
        <w:bCs/>
      </w:rPr>
      <w:tblPr/>
      <w:tcPr>
        <w:tcBorders>
          <w:top w:val="single" w:sz="8" w:space="0" w:color="8064A2"/>
          <w:left w:val="single" w:sz="8" w:space="0" w:color="8064A2"/>
          <w:bottom w:val="single" w:sz="8" w:space="0" w:color="8064A2"/>
          <w:right w:val="single" w:sz="8" w:space="0" w:color="8064A2"/>
        </w:tcBorders>
      </w:tcPr>
    </w:tblStylePr>
    <w:tblStylePr w:type="band1Vert">
      <w:tblPr/>
      <w:tcPr>
        <w:tcBorders>
          <w:top w:val="single" w:sz="8" w:space="0" w:color="8064A2"/>
          <w:left w:val="single" w:sz="8" w:space="0" w:color="8064A2"/>
          <w:bottom w:val="single" w:sz="8" w:space="0" w:color="8064A2"/>
          <w:right w:val="single" w:sz="8" w:space="0" w:color="8064A2"/>
        </w:tcBorders>
        <w:shd w:val="clear" w:color="auto" w:fill="DFD8E8"/>
      </w:tcPr>
    </w:tblStylePr>
    <w:tblStylePr w:type="band1Horz">
      <w:tblPr/>
      <w:tcPr>
        <w:tcBorders>
          <w:top w:val="single" w:sz="8" w:space="0" w:color="8064A2"/>
          <w:left w:val="single" w:sz="8" w:space="0" w:color="8064A2"/>
          <w:bottom w:val="single" w:sz="8" w:space="0" w:color="8064A2"/>
          <w:right w:val="single" w:sz="8" w:space="0" w:color="8064A2"/>
          <w:insideV w:val="single" w:sz="8" w:space="0" w:color="auto"/>
        </w:tcBorders>
        <w:shd w:val="clear" w:color="auto" w:fill="DFD8E8"/>
      </w:tcPr>
    </w:tblStylePr>
    <w:tblStylePr w:type="band2Horz">
      <w:tblPr/>
      <w:tcPr>
        <w:tcBorders>
          <w:top w:val="single" w:sz="8" w:space="0" w:color="8064A2"/>
          <w:left w:val="single" w:sz="8" w:space="0" w:color="8064A2"/>
          <w:bottom w:val="single" w:sz="8" w:space="0" w:color="8064A2"/>
          <w:right w:val="single" w:sz="8" w:space="0" w:color="8064A2"/>
          <w:insideV w:val="single" w:sz="8" w:space="0" w:color="auto"/>
        </w:tcBorders>
      </w:tcPr>
    </w:tblStylePr>
  </w:style>
  <w:style w:type="table" w:styleId="LightGrid-Accent5">
    <w:name w:val="Light Grid Accent 5"/>
    <w:basedOn w:val="TableNormal"/>
    <w:uiPriority w:val="62"/>
    <w:qFormat/>
    <w:tblPr>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blStylePr w:type="firstRow">
      <w:pPr>
        <w:spacing w:before="0" w:after="0" w:line="240" w:lineRule="auto"/>
      </w:pPr>
      <w:rPr>
        <w:b/>
        <w:bCs/>
      </w:rPr>
      <w:tblPr/>
      <w:tcPr>
        <w:tcBorders>
          <w:top w:val="single" w:sz="8" w:space="0" w:color="4BACC6"/>
          <w:left w:val="single" w:sz="18" w:space="0" w:color="4BACC6"/>
          <w:bottom w:val="single" w:sz="8" w:space="0" w:color="4BACC6"/>
          <w:right w:val="single" w:sz="8" w:space="0" w:color="4BACC6"/>
          <w:insideH w:val="nil"/>
          <w:insideV w:val="single" w:sz="8" w:space="0" w:color="auto"/>
        </w:tcBorders>
      </w:tcPr>
    </w:tblStylePr>
    <w:tblStylePr w:type="lastRow">
      <w:pPr>
        <w:spacing w:before="0" w:after="0" w:line="240" w:lineRule="auto"/>
      </w:pPr>
      <w:rPr>
        <w:b/>
        <w:bCs/>
      </w:rPr>
      <w:tblPr/>
      <w:tcPr>
        <w:tcBorders>
          <w:top w:val="double" w:sz="6" w:space="0" w:color="4BACC6"/>
          <w:left w:val="single" w:sz="8" w:space="0" w:color="4BACC6"/>
          <w:bottom w:val="single" w:sz="8" w:space="0" w:color="4BACC6"/>
          <w:right w:val="single" w:sz="8" w:space="0" w:color="4BACC6"/>
          <w:insideH w:val="nil"/>
          <w:insideV w:val="single" w:sz="8" w:space="0" w:color="auto"/>
        </w:tcBorders>
      </w:tcPr>
    </w:tblStylePr>
    <w:tblStylePr w:type="firstCol">
      <w:rPr>
        <w:b/>
        <w:bCs/>
      </w:rPr>
    </w:tblStylePr>
    <w:tblStylePr w:type="lastCol">
      <w:rPr>
        <w:b/>
        <w:bCs/>
      </w:rPr>
      <w:tblPr/>
      <w:tcPr>
        <w:tcBorders>
          <w:top w:val="single" w:sz="8" w:space="0" w:color="4BACC6"/>
          <w:left w:val="single" w:sz="8" w:space="0" w:color="4BACC6"/>
          <w:bottom w:val="single" w:sz="8" w:space="0" w:color="4BACC6"/>
          <w:right w:val="single" w:sz="8" w:space="0" w:color="4BACC6"/>
        </w:tcBorders>
      </w:tcPr>
    </w:tblStylePr>
    <w:tblStylePr w:type="band1Vert">
      <w:tblPr/>
      <w:tcPr>
        <w:tcBorders>
          <w:top w:val="single" w:sz="8" w:space="0" w:color="4BACC6"/>
          <w:left w:val="single" w:sz="8" w:space="0" w:color="4BACC6"/>
          <w:bottom w:val="single" w:sz="8" w:space="0" w:color="4BACC6"/>
          <w:right w:val="single" w:sz="8" w:space="0" w:color="4BACC6"/>
        </w:tcBorders>
        <w:shd w:val="clear" w:color="auto" w:fill="D2EAF1"/>
      </w:tcPr>
    </w:tblStylePr>
    <w:tblStylePr w:type="band1Horz">
      <w:tblPr/>
      <w:tcPr>
        <w:tcBorders>
          <w:top w:val="single" w:sz="8" w:space="0" w:color="4BACC6"/>
          <w:left w:val="single" w:sz="8" w:space="0" w:color="4BACC6"/>
          <w:bottom w:val="single" w:sz="8" w:space="0" w:color="4BACC6"/>
          <w:right w:val="single" w:sz="8" w:space="0" w:color="4BACC6"/>
          <w:insideV w:val="single" w:sz="8" w:space="0" w:color="auto"/>
        </w:tcBorders>
        <w:shd w:val="clear" w:color="auto" w:fill="D2EAF1"/>
      </w:tcPr>
    </w:tblStylePr>
    <w:tblStylePr w:type="band2Horz">
      <w:tblPr/>
      <w:tcPr>
        <w:tcBorders>
          <w:top w:val="single" w:sz="8" w:space="0" w:color="4BACC6"/>
          <w:left w:val="single" w:sz="8" w:space="0" w:color="4BACC6"/>
          <w:bottom w:val="single" w:sz="8" w:space="0" w:color="4BACC6"/>
          <w:right w:val="single" w:sz="8" w:space="0" w:color="4BACC6"/>
          <w:insideV w:val="single" w:sz="8" w:space="0" w:color="auto"/>
        </w:tcBorders>
      </w:tcPr>
    </w:tblStylePr>
  </w:style>
  <w:style w:type="table" w:styleId="LightGrid-Accent6">
    <w:name w:val="Light Grid Accent 6"/>
    <w:basedOn w:val="TableNormal"/>
    <w:uiPriority w:val="62"/>
    <w:qFormat/>
    <w:tblPr>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blStylePr w:type="firstRow">
      <w:pPr>
        <w:spacing w:before="0" w:after="0" w:line="240" w:lineRule="auto"/>
      </w:pPr>
      <w:rPr>
        <w:b/>
        <w:bCs/>
      </w:rPr>
      <w:tblPr/>
      <w:tcPr>
        <w:tcBorders>
          <w:top w:val="single" w:sz="8" w:space="0" w:color="F79646"/>
          <w:left w:val="single" w:sz="18" w:space="0" w:color="F79646"/>
          <w:bottom w:val="single" w:sz="8" w:space="0" w:color="F79646"/>
          <w:right w:val="single" w:sz="8" w:space="0" w:color="F79646"/>
          <w:insideH w:val="nil"/>
          <w:insideV w:val="single" w:sz="8" w:space="0" w:color="auto"/>
        </w:tcBorders>
      </w:tcPr>
    </w:tblStylePr>
    <w:tblStylePr w:type="lastRow">
      <w:pPr>
        <w:spacing w:before="0" w:after="0" w:line="240" w:lineRule="auto"/>
      </w:pPr>
      <w:rPr>
        <w:b/>
        <w:bCs/>
      </w:rPr>
      <w:tblPr/>
      <w:tcPr>
        <w:tcBorders>
          <w:top w:val="double" w:sz="6" w:space="0" w:color="F79646"/>
          <w:left w:val="single" w:sz="8" w:space="0" w:color="F79646"/>
          <w:bottom w:val="single" w:sz="8" w:space="0" w:color="F79646"/>
          <w:right w:val="single" w:sz="8" w:space="0" w:color="F79646"/>
          <w:insideH w:val="nil"/>
          <w:insideV w:val="single" w:sz="8" w:space="0" w:color="auto"/>
        </w:tcBorders>
      </w:tcPr>
    </w:tblStylePr>
    <w:tblStylePr w:type="firstCol">
      <w:rPr>
        <w:b/>
        <w:bCs/>
      </w:rPr>
    </w:tblStylePr>
    <w:tblStylePr w:type="lastCol">
      <w:rPr>
        <w:b/>
        <w:bCs/>
      </w:rPr>
      <w:tblPr/>
      <w:tcPr>
        <w:tcBorders>
          <w:top w:val="single" w:sz="8" w:space="0" w:color="F79646"/>
          <w:left w:val="single" w:sz="8" w:space="0" w:color="F79646"/>
          <w:bottom w:val="single" w:sz="8" w:space="0" w:color="F79646"/>
          <w:right w:val="single" w:sz="8" w:space="0" w:color="F79646"/>
        </w:tcBorders>
      </w:tcPr>
    </w:tblStylePr>
    <w:tblStylePr w:type="band1Vert">
      <w:tblPr/>
      <w:tcPr>
        <w:tcBorders>
          <w:top w:val="single" w:sz="8" w:space="0" w:color="F79646"/>
          <w:left w:val="single" w:sz="8" w:space="0" w:color="F79646"/>
          <w:bottom w:val="single" w:sz="8" w:space="0" w:color="F79646"/>
          <w:right w:val="single" w:sz="8" w:space="0" w:color="F79646"/>
        </w:tcBorders>
        <w:shd w:val="clear" w:color="auto" w:fill="FDE4D0"/>
      </w:tcPr>
    </w:tblStylePr>
    <w:tblStylePr w:type="band1Horz">
      <w:tblPr/>
      <w:tcPr>
        <w:tcBorders>
          <w:top w:val="single" w:sz="8" w:space="0" w:color="F79646"/>
          <w:left w:val="single" w:sz="8" w:space="0" w:color="F79646"/>
          <w:bottom w:val="single" w:sz="8" w:space="0" w:color="F79646"/>
          <w:right w:val="single" w:sz="8" w:space="0" w:color="F79646"/>
          <w:insideV w:val="single" w:sz="8" w:space="0" w:color="auto"/>
        </w:tcBorders>
        <w:shd w:val="clear" w:color="auto" w:fill="FDE4D0"/>
      </w:tcPr>
    </w:tblStylePr>
    <w:tblStylePr w:type="band2Horz">
      <w:tblPr/>
      <w:tcPr>
        <w:tcBorders>
          <w:top w:val="single" w:sz="8" w:space="0" w:color="F79646"/>
          <w:left w:val="single" w:sz="8" w:space="0" w:color="F79646"/>
          <w:bottom w:val="single" w:sz="8" w:space="0" w:color="F79646"/>
          <w:right w:val="single" w:sz="8" w:space="0" w:color="F79646"/>
          <w:insideV w:val="single" w:sz="8" w:space="0" w:color="auto"/>
        </w:tcBorders>
      </w:tcPr>
    </w:tblStylePr>
  </w:style>
  <w:style w:type="table" w:styleId="MediumShading1">
    <w:name w:val="Medium Shading 1"/>
    <w:basedOn w:val="TableNormal"/>
    <w:uiPriority w:val="63"/>
    <w:qFormat/>
    <w:tblPr>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rPr>
      <w:tblPr/>
      <w:tcPr>
        <w:tcBorders>
          <w:top w:val="single" w:sz="8" w:space="0" w:color="404040"/>
          <w:left w:val="single" w:sz="8" w:space="0" w:color="404040"/>
          <w:bottom w:val="single" w:sz="8" w:space="0" w:color="404040"/>
          <w:right w:val="single" w:sz="8" w:space="0" w:color="404040"/>
          <w:insideH w:val="nil"/>
          <w:insideV w:val="nil"/>
        </w:tcBorders>
        <w:shd w:val="clear" w:color="auto" w:fill="000000"/>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table" w:styleId="MediumShading1-Accent1">
    <w:name w:val="Medium Shading 1 Accent 1"/>
    <w:basedOn w:val="TableNormal"/>
    <w:uiPriority w:val="63"/>
    <w:qFormat/>
    <w:tblPr>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styleId="MediumShading1-Accent2">
    <w:name w:val="Medium Shading 1 Accent 2"/>
    <w:basedOn w:val="TableNormal"/>
    <w:uiPriority w:val="63"/>
    <w:qFormat/>
    <w:tblPr>
      <w:tblBorders>
        <w:top w:val="single" w:sz="8" w:space="0" w:color="CF7B79"/>
        <w:left w:val="single" w:sz="8" w:space="0" w:color="CF7B79"/>
        <w:bottom w:val="single" w:sz="8" w:space="0" w:color="CF7B79"/>
        <w:right w:val="single" w:sz="8" w:space="0" w:color="CF7B79"/>
        <w:insideH w:val="single" w:sz="8" w:space="0" w:color="CF7B79"/>
      </w:tblBorders>
    </w:tblPr>
    <w:tblStylePr w:type="firstRow">
      <w:pPr>
        <w:spacing w:before="0" w:after="0" w:line="240" w:lineRule="auto"/>
      </w:pPr>
      <w:rPr>
        <w:b/>
        <w:bCs/>
      </w:rPr>
      <w:tblPr/>
      <w:tcPr>
        <w:tcBorders>
          <w:top w:val="single" w:sz="8" w:space="0" w:color="CF7B79"/>
          <w:left w:val="single" w:sz="8" w:space="0" w:color="CF7B79"/>
          <w:bottom w:val="single" w:sz="8" w:space="0" w:color="CF7B79"/>
          <w:right w:val="single" w:sz="8" w:space="0" w:color="CF7B79"/>
          <w:insideH w:val="nil"/>
          <w:insideV w:val="nil"/>
        </w:tcBorders>
        <w:shd w:val="clear" w:color="auto" w:fill="C0504D"/>
      </w:tcPr>
    </w:tblStylePr>
    <w:tblStylePr w:type="lastRow">
      <w:pPr>
        <w:spacing w:before="0" w:after="0" w:line="240" w:lineRule="auto"/>
      </w:pPr>
      <w:rPr>
        <w:b/>
        <w:bCs/>
      </w:rPr>
      <w:tblPr/>
      <w:tcPr>
        <w:tcBorders>
          <w:top w:val="double" w:sz="6" w:space="0" w:color="CF7B79"/>
          <w:left w:val="single" w:sz="8" w:space="0" w:color="CF7B79"/>
          <w:bottom w:val="single" w:sz="8" w:space="0" w:color="CF7B79"/>
          <w:right w:val="single" w:sz="8" w:space="0" w:color="CF7B79"/>
          <w:insideH w:val="nil"/>
          <w:insideV w:val="nil"/>
        </w:tcBorders>
      </w:tcPr>
    </w:tblStylePr>
    <w:tblStylePr w:type="firstCol">
      <w:rPr>
        <w:b/>
        <w:bCs/>
      </w:rPr>
    </w:tblStylePr>
    <w:tblStylePr w:type="lastCol">
      <w:rPr>
        <w:b/>
        <w:bCs/>
      </w:rPr>
    </w:tblStylePr>
    <w:tblStylePr w:type="band1Vert">
      <w:tblPr/>
      <w:tcPr>
        <w:shd w:val="clear" w:color="auto" w:fill="EFD3D2"/>
      </w:tcPr>
    </w:tblStylePr>
    <w:tblStylePr w:type="band1Horz">
      <w:tblPr/>
      <w:tcPr>
        <w:tcBorders>
          <w:insideH w:val="nil"/>
          <w:insideV w:val="nil"/>
        </w:tcBorders>
        <w:shd w:val="clear" w:color="auto" w:fill="EFD3D2"/>
      </w:tcPr>
    </w:tblStylePr>
    <w:tblStylePr w:type="band2Horz">
      <w:tblPr/>
      <w:tcPr>
        <w:tcBorders>
          <w:insideH w:val="nil"/>
          <w:insideV w:val="nil"/>
        </w:tcBorders>
      </w:tcPr>
    </w:tblStylePr>
  </w:style>
  <w:style w:type="table" w:styleId="MediumShading1-Accent3">
    <w:name w:val="Medium Shading 1 Accent 3"/>
    <w:basedOn w:val="TableNormal"/>
    <w:uiPriority w:val="63"/>
    <w:qFormat/>
    <w:tblPr>
      <w:tblBorders>
        <w:top w:val="single" w:sz="8" w:space="0" w:color="B3CC82"/>
        <w:left w:val="single" w:sz="8" w:space="0" w:color="B3CC82"/>
        <w:bottom w:val="single" w:sz="8" w:space="0" w:color="B3CC82"/>
        <w:right w:val="single" w:sz="8" w:space="0" w:color="B3CC82"/>
        <w:insideH w:val="single" w:sz="8" w:space="0" w:color="B3CC82"/>
      </w:tblBorders>
    </w:tblPr>
    <w:tblStylePr w:type="firstRow">
      <w:pPr>
        <w:spacing w:before="0" w:after="0" w:line="240" w:lineRule="auto"/>
      </w:pPr>
      <w:rPr>
        <w:b/>
        <w:bCs/>
      </w:rPr>
      <w:tblPr/>
      <w:tcPr>
        <w:tcBorders>
          <w:top w:val="single" w:sz="8" w:space="0" w:color="B3CC82"/>
          <w:left w:val="single" w:sz="8" w:space="0" w:color="B3CC82"/>
          <w:bottom w:val="single" w:sz="8" w:space="0" w:color="B3CC82"/>
          <w:right w:val="single" w:sz="8" w:space="0" w:color="B3CC82"/>
          <w:insideH w:val="nil"/>
          <w:insideV w:val="nil"/>
        </w:tcBorders>
        <w:shd w:val="clear" w:color="auto" w:fill="9BBB59"/>
      </w:tcPr>
    </w:tblStylePr>
    <w:tblStylePr w:type="lastRow">
      <w:pPr>
        <w:spacing w:before="0" w:after="0" w:line="240" w:lineRule="auto"/>
      </w:pPr>
      <w:rPr>
        <w:b/>
        <w:bCs/>
      </w:rPr>
      <w:tblPr/>
      <w:tcPr>
        <w:tcBorders>
          <w:top w:val="double" w:sz="6" w:space="0" w:color="B3CC82"/>
          <w:left w:val="single" w:sz="8" w:space="0" w:color="B3CC82"/>
          <w:bottom w:val="single" w:sz="8" w:space="0" w:color="B3CC82"/>
          <w:right w:val="single" w:sz="8" w:space="0" w:color="B3CC82"/>
          <w:insideH w:val="nil"/>
          <w:insideV w:val="nil"/>
        </w:tcBorders>
      </w:tcPr>
    </w:tblStylePr>
    <w:tblStylePr w:type="firstCol">
      <w:rPr>
        <w:b/>
        <w:bCs/>
      </w:rPr>
    </w:tblStylePr>
    <w:tblStylePr w:type="lastCol">
      <w:rPr>
        <w:b/>
        <w:bCs/>
      </w:rPr>
    </w:tblStylePr>
    <w:tblStylePr w:type="band1Vert">
      <w:tblPr/>
      <w:tcPr>
        <w:shd w:val="clear" w:color="auto" w:fill="E6EED5"/>
      </w:tcPr>
    </w:tblStylePr>
    <w:tblStylePr w:type="band1Horz">
      <w:tblPr/>
      <w:tcPr>
        <w:tcBorders>
          <w:insideH w:val="nil"/>
          <w:insideV w:val="nil"/>
        </w:tcBorders>
        <w:shd w:val="clear" w:color="auto" w:fill="E6EED5"/>
      </w:tcPr>
    </w:tblStylePr>
    <w:tblStylePr w:type="band2Horz">
      <w:tblPr/>
      <w:tcPr>
        <w:tcBorders>
          <w:insideH w:val="nil"/>
          <w:insideV w:val="nil"/>
        </w:tcBorders>
      </w:tcPr>
    </w:tblStylePr>
  </w:style>
  <w:style w:type="table" w:styleId="MediumShading1-Accent4">
    <w:name w:val="Medium Shading 1 Accent 4"/>
    <w:basedOn w:val="TableNormal"/>
    <w:uiPriority w:val="63"/>
    <w:qFormat/>
    <w:tblPr>
      <w:tblBorders>
        <w:top w:val="single" w:sz="8" w:space="0" w:color="9F8AB9"/>
        <w:left w:val="single" w:sz="8" w:space="0" w:color="9F8AB9"/>
        <w:bottom w:val="single" w:sz="8" w:space="0" w:color="9F8AB9"/>
        <w:right w:val="single" w:sz="8" w:space="0" w:color="9F8AB9"/>
        <w:insideH w:val="single" w:sz="8" w:space="0" w:color="9F8AB9"/>
      </w:tblBorders>
    </w:tblPr>
    <w:tblStylePr w:type="firstRow">
      <w:pPr>
        <w:spacing w:before="0" w:after="0" w:line="240" w:lineRule="auto"/>
      </w:pPr>
      <w:rPr>
        <w:b/>
        <w:bCs/>
      </w:rPr>
      <w:tblPr/>
      <w:tcPr>
        <w:tcBorders>
          <w:top w:val="single" w:sz="8" w:space="0" w:color="9F8AB9"/>
          <w:left w:val="single" w:sz="8" w:space="0" w:color="9F8AB9"/>
          <w:bottom w:val="single" w:sz="8" w:space="0" w:color="9F8AB9"/>
          <w:right w:val="single" w:sz="8" w:space="0" w:color="9F8AB9"/>
          <w:insideH w:val="nil"/>
          <w:insideV w:val="nil"/>
        </w:tcBorders>
        <w:shd w:val="clear" w:color="auto" w:fill="8064A2"/>
      </w:tcPr>
    </w:tblStylePr>
    <w:tblStylePr w:type="lastRow">
      <w:pPr>
        <w:spacing w:before="0" w:after="0" w:line="240" w:lineRule="auto"/>
      </w:pPr>
      <w:rPr>
        <w:b/>
        <w:bCs/>
      </w:rPr>
      <w:tblPr/>
      <w:tcPr>
        <w:tcBorders>
          <w:top w:val="double" w:sz="6" w:space="0" w:color="9F8AB9"/>
          <w:left w:val="single" w:sz="8" w:space="0" w:color="9F8AB9"/>
          <w:bottom w:val="single" w:sz="8" w:space="0" w:color="9F8AB9"/>
          <w:right w:val="single" w:sz="8" w:space="0" w:color="9F8AB9"/>
          <w:insideH w:val="nil"/>
          <w:insideV w:val="nil"/>
        </w:tcBorders>
      </w:tcPr>
    </w:tblStylePr>
    <w:tblStylePr w:type="firstCol">
      <w:rPr>
        <w:b/>
        <w:bCs/>
      </w:rPr>
    </w:tblStylePr>
    <w:tblStylePr w:type="lastCol">
      <w:rPr>
        <w:b/>
        <w:bCs/>
      </w:rPr>
    </w:tblStylePr>
    <w:tblStylePr w:type="band1Vert">
      <w:tblPr/>
      <w:tcPr>
        <w:shd w:val="clear" w:color="auto" w:fill="DFD8E8"/>
      </w:tcPr>
    </w:tblStylePr>
    <w:tblStylePr w:type="band1Horz">
      <w:tblPr/>
      <w:tcPr>
        <w:tcBorders>
          <w:insideH w:val="nil"/>
          <w:insideV w:val="nil"/>
        </w:tcBorders>
        <w:shd w:val="clear" w:color="auto" w:fill="DFD8E8"/>
      </w:tcPr>
    </w:tblStylePr>
    <w:tblStylePr w:type="band2Horz">
      <w:tblPr/>
      <w:tcPr>
        <w:tcBorders>
          <w:insideH w:val="nil"/>
          <w:insideV w:val="nil"/>
        </w:tcBorders>
      </w:tcPr>
    </w:tblStylePr>
  </w:style>
  <w:style w:type="table" w:styleId="MediumShading1-Accent5">
    <w:name w:val="Medium Shading 1 Accent 5"/>
    <w:basedOn w:val="TableNormal"/>
    <w:uiPriority w:val="63"/>
    <w:qFormat/>
    <w:tblPr>
      <w:tblBorders>
        <w:top w:val="single" w:sz="8" w:space="0" w:color="78C0D4"/>
        <w:left w:val="single" w:sz="8" w:space="0" w:color="78C0D4"/>
        <w:bottom w:val="single" w:sz="8" w:space="0" w:color="78C0D4"/>
        <w:right w:val="single" w:sz="8" w:space="0" w:color="78C0D4"/>
        <w:insideH w:val="single" w:sz="8" w:space="0" w:color="78C0D4"/>
      </w:tblBorders>
    </w:tblPr>
    <w:tblStylePr w:type="firstRow">
      <w:pPr>
        <w:spacing w:before="0" w:after="0" w:line="240" w:lineRule="auto"/>
      </w:pPr>
      <w:rPr>
        <w:b/>
        <w:bCs/>
      </w:rPr>
      <w:tblPr/>
      <w:tcPr>
        <w:tcBorders>
          <w:top w:val="single" w:sz="8" w:space="0" w:color="78C0D4"/>
          <w:left w:val="single" w:sz="8" w:space="0" w:color="78C0D4"/>
          <w:bottom w:val="single" w:sz="8" w:space="0" w:color="78C0D4"/>
          <w:right w:val="single" w:sz="8" w:space="0" w:color="78C0D4"/>
          <w:insideH w:val="nil"/>
          <w:insideV w:val="nil"/>
        </w:tcBorders>
        <w:shd w:val="clear" w:color="auto" w:fill="4BACC6"/>
      </w:tcPr>
    </w:tblStylePr>
    <w:tblStylePr w:type="lastRow">
      <w:pPr>
        <w:spacing w:before="0" w:after="0" w:line="240" w:lineRule="auto"/>
      </w:pPr>
      <w:rPr>
        <w:b/>
        <w:bCs/>
      </w:rPr>
      <w:tblPr/>
      <w:tcPr>
        <w:tcBorders>
          <w:top w:val="double" w:sz="6" w:space="0" w:color="78C0D4"/>
          <w:left w:val="single" w:sz="8" w:space="0" w:color="78C0D4"/>
          <w:bottom w:val="single" w:sz="8" w:space="0" w:color="78C0D4"/>
          <w:right w:val="single" w:sz="8" w:space="0" w:color="78C0D4"/>
          <w:insideH w:val="nil"/>
          <w:insideV w:val="nil"/>
        </w:tcBorders>
      </w:tcPr>
    </w:tblStylePr>
    <w:tblStylePr w:type="firstCol">
      <w:rPr>
        <w:b/>
        <w:bCs/>
      </w:rPr>
    </w:tblStylePr>
    <w:tblStylePr w:type="lastCol">
      <w:rPr>
        <w:b/>
        <w:bCs/>
      </w:rPr>
    </w:tblStylePr>
    <w:tblStylePr w:type="band1Vert">
      <w:tblPr/>
      <w:tcPr>
        <w:shd w:val="clear" w:color="auto" w:fill="D2EAF1"/>
      </w:tcPr>
    </w:tblStylePr>
    <w:tblStylePr w:type="band1Horz">
      <w:tblPr/>
      <w:tcPr>
        <w:tcBorders>
          <w:insideH w:val="nil"/>
          <w:insideV w:val="nil"/>
        </w:tcBorders>
        <w:shd w:val="clear" w:color="auto" w:fill="D2EAF1"/>
      </w:tcPr>
    </w:tblStylePr>
    <w:tblStylePr w:type="band2Horz">
      <w:tblPr/>
      <w:tcPr>
        <w:tcBorders>
          <w:insideH w:val="nil"/>
          <w:insideV w:val="nil"/>
        </w:tcBorders>
      </w:tcPr>
    </w:tblStylePr>
  </w:style>
  <w:style w:type="table" w:styleId="MediumShading1-Accent6">
    <w:name w:val="Medium Shading 1 Accent 6"/>
    <w:basedOn w:val="TableNormal"/>
    <w:uiPriority w:val="63"/>
    <w:qFormat/>
    <w:tblPr>
      <w:tblBorders>
        <w:top w:val="single" w:sz="8" w:space="0" w:color="F9B074"/>
        <w:left w:val="single" w:sz="8" w:space="0" w:color="F9B074"/>
        <w:bottom w:val="single" w:sz="8" w:space="0" w:color="F9B074"/>
        <w:right w:val="single" w:sz="8" w:space="0" w:color="F9B074"/>
        <w:insideH w:val="single" w:sz="8" w:space="0" w:color="F9B074"/>
      </w:tblBorders>
    </w:tblPr>
    <w:tblStylePr w:type="firstRow">
      <w:pPr>
        <w:spacing w:before="0" w:after="0" w:line="240" w:lineRule="auto"/>
      </w:pPr>
      <w:rPr>
        <w:b/>
        <w:bCs/>
      </w:rPr>
      <w:tblPr/>
      <w:tcPr>
        <w:tcBorders>
          <w:top w:val="single" w:sz="8" w:space="0" w:color="F9B074"/>
          <w:left w:val="single" w:sz="8" w:space="0" w:color="F9B074"/>
          <w:bottom w:val="single" w:sz="8" w:space="0" w:color="F9B074"/>
          <w:right w:val="single" w:sz="8" w:space="0" w:color="F9B074"/>
          <w:insideH w:val="nil"/>
          <w:insideV w:val="nil"/>
        </w:tcBorders>
        <w:shd w:val="clear" w:color="auto" w:fill="F79646"/>
      </w:tcPr>
    </w:tblStylePr>
    <w:tblStylePr w:type="lastRow">
      <w:pPr>
        <w:spacing w:before="0" w:after="0" w:line="240" w:lineRule="auto"/>
      </w:pPr>
      <w:rPr>
        <w:b/>
        <w:bCs/>
      </w:rPr>
      <w:tblPr/>
      <w:tcPr>
        <w:tcBorders>
          <w:top w:val="double" w:sz="6" w:space="0" w:color="F9B074"/>
          <w:left w:val="single" w:sz="8" w:space="0" w:color="F9B074"/>
          <w:bottom w:val="single" w:sz="8" w:space="0" w:color="F9B074"/>
          <w:right w:val="single" w:sz="8" w:space="0" w:color="F9B074"/>
          <w:insideH w:val="nil"/>
          <w:insideV w:val="nil"/>
        </w:tcBorders>
      </w:tcPr>
    </w:tblStylePr>
    <w:tblStylePr w:type="firstCol">
      <w:rPr>
        <w:b/>
        <w:bCs/>
      </w:rPr>
    </w:tblStylePr>
    <w:tblStylePr w:type="lastCol">
      <w:rPr>
        <w:b/>
        <w:bCs/>
      </w:rPr>
    </w:tblStylePr>
    <w:tblStylePr w:type="band1Vert">
      <w:tblPr/>
      <w:tcPr>
        <w:shd w:val="clear" w:color="auto" w:fill="FDE4D0"/>
      </w:tcPr>
    </w:tblStylePr>
    <w:tblStylePr w:type="band1Horz">
      <w:tblPr/>
      <w:tcPr>
        <w:tcBorders>
          <w:insideH w:val="nil"/>
          <w:insideV w:val="nil"/>
        </w:tcBorders>
        <w:shd w:val="clear" w:color="auto" w:fill="FDE4D0"/>
      </w:tcPr>
    </w:tblStylePr>
    <w:tblStylePr w:type="band2Horz">
      <w:tblPr/>
      <w:tcPr>
        <w:tcBorders>
          <w:insideH w:val="nil"/>
          <w:insideV w:val="nil"/>
        </w:tcBorders>
      </w:tcPr>
    </w:tblStylePr>
  </w:style>
  <w:style w:type="table" w:styleId="MediumShading2">
    <w:name w:val="Medium Shading 2"/>
    <w:basedOn w:val="TableNormal"/>
    <w:uiPriority w:val="64"/>
    <w:qFormat/>
    <w:tblPr>
      <w:tblBorders>
        <w:top w:val="single" w:sz="18" w:space="0" w:color="auto"/>
        <w:bottom w:val="single" w:sz="18" w:space="0" w:color="auto"/>
      </w:tblBorders>
    </w:tblPr>
    <w:tblStylePr w:type="firstRow">
      <w:pPr>
        <w:spacing w:before="0" w:after="0" w:line="240" w:lineRule="auto"/>
      </w:pPr>
      <w:rPr>
        <w:b/>
        <w:bCs/>
      </w:rPr>
      <w:tblPr/>
      <w:tcPr>
        <w:tcBorders>
          <w:top w:val="single" w:sz="18" w:space="0" w:color="auto"/>
          <w:left w:val="single" w:sz="18" w:space="0" w:color="auto"/>
          <w:bottom w:val="nil"/>
          <w:right w:val="nil"/>
          <w:insideH w:val="nil"/>
          <w:insideV w:val="nil"/>
        </w:tcBorders>
        <w:shd w:val="clear" w:color="auto" w:fill="000000"/>
      </w:tcPr>
    </w:tblStylePr>
    <w:tblStylePr w:type="lastRow">
      <w:pPr>
        <w:spacing w:before="0" w:after="0" w:line="240" w:lineRule="auto"/>
      </w:p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rPr>
      <w:tblPr/>
      <w:tcPr>
        <w:tcBorders>
          <w:top w:val="nil"/>
          <w:left w:val="single" w:sz="18" w:space="0" w:color="auto"/>
          <w:bottom w:val="nil"/>
          <w:right w:val="nil"/>
          <w:insideH w:val="nil"/>
          <w:insideV w:val="nil"/>
        </w:tcBorders>
        <w:shd w:val="clear" w:color="auto" w:fill="000000"/>
      </w:tcPr>
    </w:tblStylePr>
    <w:tblStylePr w:type="lastCol">
      <w:rPr>
        <w:b/>
        <w:bCs/>
      </w:rPr>
      <w:tblPr/>
      <w:tcPr>
        <w:tcBorders>
          <w:bottom w:val="nil"/>
          <w:right w:val="nil"/>
          <w:insideH w:val="nil"/>
          <w:insideV w:val="nil"/>
        </w:tcBorders>
        <w:shd w:val="clear" w:color="auto" w:fill="000000"/>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tblPr/>
      <w:tcPr>
        <w:tcBorders>
          <w:top w:val="single" w:sz="18" w:space="0" w:color="auto"/>
          <w:left w:val="single" w:sz="18" w:space="0" w:color="auto"/>
          <w:bottom w:val="nil"/>
          <w:right w:val="nil"/>
          <w:insideH w:val="nil"/>
          <w:insideV w:val="nil"/>
        </w:tcBorders>
      </w:tcPr>
    </w:tblStylePr>
  </w:style>
  <w:style w:type="table" w:styleId="MediumShading2-Accent1">
    <w:name w:val="Medium Shading 2 Accent 1"/>
    <w:basedOn w:val="TableNormal"/>
    <w:uiPriority w:val="64"/>
    <w:qFormat/>
    <w:tblPr>
      <w:tblBorders>
        <w:top w:val="single" w:sz="18" w:space="0" w:color="auto"/>
        <w:bottom w:val="single" w:sz="18" w:space="0" w:color="auto"/>
      </w:tblBorders>
    </w:tblPr>
    <w:tblStylePr w:type="firstRow">
      <w:pPr>
        <w:spacing w:before="0" w:after="0" w:line="240" w:lineRule="auto"/>
      </w:pPr>
      <w:rPr>
        <w:b/>
        <w:bCs/>
      </w:rPr>
      <w:tblPr/>
      <w:tcPr>
        <w:tcBorders>
          <w:top w:val="single" w:sz="18" w:space="0" w:color="auto"/>
          <w:left w:val="single" w:sz="18" w:space="0" w:color="auto"/>
          <w:bottom w:val="nil"/>
          <w:right w:val="nil"/>
          <w:insideH w:val="nil"/>
          <w:insideV w:val="nil"/>
        </w:tcBorders>
        <w:shd w:val="clear" w:color="auto" w:fill="4F81BD"/>
      </w:tcPr>
    </w:tblStylePr>
    <w:tblStylePr w:type="lastRow">
      <w:pPr>
        <w:spacing w:before="0" w:after="0" w:line="240" w:lineRule="auto"/>
      </w:p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rPr>
      <w:tblPr/>
      <w:tcPr>
        <w:tcBorders>
          <w:top w:val="nil"/>
          <w:left w:val="single" w:sz="18" w:space="0" w:color="auto"/>
          <w:bottom w:val="nil"/>
          <w:right w:val="nil"/>
          <w:insideH w:val="nil"/>
          <w:insideV w:val="nil"/>
        </w:tcBorders>
        <w:shd w:val="clear" w:color="auto" w:fill="4F81BD"/>
      </w:tcPr>
    </w:tblStylePr>
    <w:tblStylePr w:type="lastCol">
      <w:rPr>
        <w:b/>
        <w:bCs/>
      </w:rPr>
      <w:tblPr/>
      <w:tcPr>
        <w:tcBorders>
          <w:bottom w:val="nil"/>
          <w:right w:val="nil"/>
          <w:insideH w:val="nil"/>
          <w:insideV w:val="nil"/>
        </w:tcBorders>
        <w:shd w:val="clear" w:color="auto" w:fill="4F81B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tblPr/>
      <w:tcPr>
        <w:tcBorders>
          <w:top w:val="single" w:sz="18" w:space="0" w:color="auto"/>
          <w:left w:val="single" w:sz="18" w:space="0" w:color="auto"/>
          <w:bottom w:val="nil"/>
          <w:right w:val="nil"/>
          <w:insideH w:val="nil"/>
          <w:insideV w:val="nil"/>
        </w:tcBorders>
      </w:tcPr>
    </w:tblStylePr>
  </w:style>
  <w:style w:type="table" w:styleId="MediumShading2-Accent2">
    <w:name w:val="Medium Shading 2 Accent 2"/>
    <w:basedOn w:val="TableNormal"/>
    <w:uiPriority w:val="64"/>
    <w:qFormat/>
    <w:tblPr>
      <w:tblBorders>
        <w:top w:val="single" w:sz="18" w:space="0" w:color="auto"/>
        <w:bottom w:val="single" w:sz="18" w:space="0" w:color="auto"/>
      </w:tblBorders>
    </w:tblPr>
    <w:tblStylePr w:type="firstRow">
      <w:pPr>
        <w:spacing w:before="0" w:after="0" w:line="240" w:lineRule="auto"/>
      </w:pPr>
      <w:rPr>
        <w:b/>
        <w:bCs/>
      </w:rPr>
      <w:tblPr/>
      <w:tcPr>
        <w:tcBorders>
          <w:top w:val="single" w:sz="18" w:space="0" w:color="auto"/>
          <w:left w:val="single" w:sz="18" w:space="0" w:color="auto"/>
          <w:bottom w:val="nil"/>
          <w:right w:val="nil"/>
          <w:insideH w:val="nil"/>
          <w:insideV w:val="nil"/>
        </w:tcBorders>
        <w:shd w:val="clear" w:color="auto" w:fill="C0504D"/>
      </w:tcPr>
    </w:tblStylePr>
    <w:tblStylePr w:type="lastRow">
      <w:pPr>
        <w:spacing w:before="0" w:after="0" w:line="240" w:lineRule="auto"/>
      </w:p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rPr>
      <w:tblPr/>
      <w:tcPr>
        <w:tcBorders>
          <w:top w:val="nil"/>
          <w:left w:val="single" w:sz="18" w:space="0" w:color="auto"/>
          <w:bottom w:val="nil"/>
          <w:right w:val="nil"/>
          <w:insideH w:val="nil"/>
          <w:insideV w:val="nil"/>
        </w:tcBorders>
        <w:shd w:val="clear" w:color="auto" w:fill="C0504D"/>
      </w:tcPr>
    </w:tblStylePr>
    <w:tblStylePr w:type="lastCol">
      <w:rPr>
        <w:b/>
        <w:bCs/>
      </w:rPr>
      <w:tblPr/>
      <w:tcPr>
        <w:tcBorders>
          <w:bottom w:val="nil"/>
          <w:right w:val="nil"/>
          <w:insideH w:val="nil"/>
          <w:insideV w:val="nil"/>
        </w:tcBorders>
        <w:shd w:val="clear" w:color="auto" w:fill="C0504D"/>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tblPr/>
      <w:tcPr>
        <w:tcBorders>
          <w:top w:val="single" w:sz="18" w:space="0" w:color="auto"/>
          <w:left w:val="single" w:sz="18" w:space="0" w:color="auto"/>
          <w:bottom w:val="nil"/>
          <w:right w:val="nil"/>
          <w:insideH w:val="nil"/>
          <w:insideV w:val="nil"/>
        </w:tcBorders>
      </w:tcPr>
    </w:tblStylePr>
  </w:style>
  <w:style w:type="table" w:styleId="MediumShading2-Accent3">
    <w:name w:val="Medium Shading 2 Accent 3"/>
    <w:basedOn w:val="TableNormal"/>
    <w:uiPriority w:val="64"/>
    <w:qFormat/>
    <w:tblPr>
      <w:tblBorders>
        <w:top w:val="single" w:sz="18" w:space="0" w:color="auto"/>
        <w:bottom w:val="single" w:sz="18" w:space="0" w:color="auto"/>
      </w:tblBorders>
    </w:tblPr>
    <w:tblStylePr w:type="firstRow">
      <w:pPr>
        <w:spacing w:before="0" w:after="0" w:line="240" w:lineRule="auto"/>
      </w:pPr>
      <w:rPr>
        <w:b/>
        <w:bCs/>
      </w:rPr>
      <w:tblPr/>
      <w:tcPr>
        <w:tcBorders>
          <w:top w:val="single" w:sz="18" w:space="0" w:color="auto"/>
          <w:left w:val="single" w:sz="18" w:space="0" w:color="auto"/>
          <w:bottom w:val="nil"/>
          <w:right w:val="nil"/>
          <w:insideH w:val="nil"/>
          <w:insideV w:val="nil"/>
        </w:tcBorders>
        <w:shd w:val="clear" w:color="auto" w:fill="9BBB59"/>
      </w:tcPr>
    </w:tblStylePr>
    <w:tblStylePr w:type="lastRow">
      <w:pPr>
        <w:spacing w:before="0" w:after="0" w:line="240" w:lineRule="auto"/>
      </w:p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rPr>
      <w:tblPr/>
      <w:tcPr>
        <w:tcBorders>
          <w:top w:val="nil"/>
          <w:left w:val="single" w:sz="18" w:space="0" w:color="auto"/>
          <w:bottom w:val="nil"/>
          <w:right w:val="nil"/>
          <w:insideH w:val="nil"/>
          <w:insideV w:val="nil"/>
        </w:tcBorders>
        <w:shd w:val="clear" w:color="auto" w:fill="9BBB59"/>
      </w:tcPr>
    </w:tblStylePr>
    <w:tblStylePr w:type="lastCol">
      <w:rPr>
        <w:b/>
        <w:bCs/>
      </w:rPr>
      <w:tblPr/>
      <w:tcPr>
        <w:tcBorders>
          <w:bottom w:val="nil"/>
          <w:right w:val="nil"/>
          <w:insideH w:val="nil"/>
          <w:insideV w:val="nil"/>
        </w:tcBorders>
        <w:shd w:val="clear" w:color="auto" w:fill="9BBB59"/>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tblPr/>
      <w:tcPr>
        <w:tcBorders>
          <w:top w:val="single" w:sz="18" w:space="0" w:color="auto"/>
          <w:left w:val="single" w:sz="18" w:space="0" w:color="auto"/>
          <w:bottom w:val="nil"/>
          <w:right w:val="nil"/>
          <w:insideH w:val="nil"/>
          <w:insideV w:val="nil"/>
        </w:tcBorders>
      </w:tcPr>
    </w:tblStylePr>
  </w:style>
  <w:style w:type="table" w:styleId="MediumShading2-Accent4">
    <w:name w:val="Medium Shading 2 Accent 4"/>
    <w:basedOn w:val="TableNormal"/>
    <w:uiPriority w:val="64"/>
    <w:qFormat/>
    <w:tblPr>
      <w:tblBorders>
        <w:top w:val="single" w:sz="18" w:space="0" w:color="auto"/>
        <w:bottom w:val="single" w:sz="18" w:space="0" w:color="auto"/>
      </w:tblBorders>
    </w:tblPr>
    <w:tblStylePr w:type="firstRow">
      <w:pPr>
        <w:spacing w:before="0" w:after="0" w:line="240" w:lineRule="auto"/>
      </w:pPr>
      <w:rPr>
        <w:b/>
        <w:bCs/>
      </w:rPr>
      <w:tblPr/>
      <w:tcPr>
        <w:tcBorders>
          <w:top w:val="single" w:sz="18" w:space="0" w:color="auto"/>
          <w:left w:val="single" w:sz="18" w:space="0" w:color="auto"/>
          <w:bottom w:val="nil"/>
          <w:right w:val="nil"/>
          <w:insideH w:val="nil"/>
          <w:insideV w:val="nil"/>
        </w:tcBorders>
        <w:shd w:val="clear" w:color="auto" w:fill="8064A2"/>
      </w:tcPr>
    </w:tblStylePr>
    <w:tblStylePr w:type="lastRow">
      <w:pPr>
        <w:spacing w:before="0" w:after="0" w:line="240" w:lineRule="auto"/>
      </w:p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rPr>
      <w:tblPr/>
      <w:tcPr>
        <w:tcBorders>
          <w:top w:val="nil"/>
          <w:left w:val="single" w:sz="18" w:space="0" w:color="auto"/>
          <w:bottom w:val="nil"/>
          <w:right w:val="nil"/>
          <w:insideH w:val="nil"/>
          <w:insideV w:val="nil"/>
        </w:tcBorders>
        <w:shd w:val="clear" w:color="auto" w:fill="8064A2"/>
      </w:tcPr>
    </w:tblStylePr>
    <w:tblStylePr w:type="lastCol">
      <w:rPr>
        <w:b/>
        <w:bCs/>
      </w:rPr>
      <w:tblPr/>
      <w:tcPr>
        <w:tcBorders>
          <w:bottom w:val="nil"/>
          <w:right w:val="nil"/>
          <w:insideH w:val="nil"/>
          <w:insideV w:val="nil"/>
        </w:tcBorders>
        <w:shd w:val="clear" w:color="auto" w:fill="8064A2"/>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tblPr/>
      <w:tcPr>
        <w:tcBorders>
          <w:top w:val="single" w:sz="18" w:space="0" w:color="auto"/>
          <w:left w:val="single" w:sz="18" w:space="0" w:color="auto"/>
          <w:bottom w:val="nil"/>
          <w:right w:val="nil"/>
          <w:insideH w:val="nil"/>
          <w:insideV w:val="nil"/>
        </w:tcBorders>
      </w:tcPr>
    </w:tblStylePr>
  </w:style>
  <w:style w:type="table" w:styleId="MediumShading2-Accent5">
    <w:name w:val="Medium Shading 2 Accent 5"/>
    <w:basedOn w:val="TableNormal"/>
    <w:uiPriority w:val="64"/>
    <w:qFormat/>
    <w:tblPr>
      <w:tblBorders>
        <w:top w:val="single" w:sz="18" w:space="0" w:color="auto"/>
        <w:bottom w:val="single" w:sz="18" w:space="0" w:color="auto"/>
      </w:tblBorders>
    </w:tblPr>
    <w:tblStylePr w:type="firstRow">
      <w:pPr>
        <w:spacing w:before="0" w:after="0" w:line="240" w:lineRule="auto"/>
      </w:pPr>
      <w:rPr>
        <w:b/>
        <w:bCs/>
      </w:rPr>
      <w:tblPr/>
      <w:tcPr>
        <w:tcBorders>
          <w:top w:val="single" w:sz="18" w:space="0" w:color="auto"/>
          <w:left w:val="single" w:sz="18" w:space="0" w:color="auto"/>
          <w:bottom w:val="nil"/>
          <w:right w:val="nil"/>
          <w:insideH w:val="nil"/>
          <w:insideV w:val="nil"/>
        </w:tcBorders>
        <w:shd w:val="clear" w:color="auto" w:fill="4BACC6"/>
      </w:tcPr>
    </w:tblStylePr>
    <w:tblStylePr w:type="lastRow">
      <w:pPr>
        <w:spacing w:before="0" w:after="0" w:line="240" w:lineRule="auto"/>
      </w:p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rPr>
      <w:tblPr/>
      <w:tcPr>
        <w:tcBorders>
          <w:top w:val="nil"/>
          <w:left w:val="single" w:sz="18" w:space="0" w:color="auto"/>
          <w:bottom w:val="nil"/>
          <w:right w:val="nil"/>
          <w:insideH w:val="nil"/>
          <w:insideV w:val="nil"/>
        </w:tcBorders>
        <w:shd w:val="clear" w:color="auto" w:fill="4BACC6"/>
      </w:tcPr>
    </w:tblStylePr>
    <w:tblStylePr w:type="lastCol">
      <w:rPr>
        <w:b/>
        <w:bCs/>
      </w:rPr>
      <w:tblPr/>
      <w:tcPr>
        <w:tcBorders>
          <w:bottom w:val="nil"/>
          <w:right w:val="nil"/>
          <w:insideH w:val="nil"/>
          <w:insideV w:val="nil"/>
        </w:tcBorders>
        <w:shd w:val="clear" w:color="auto" w:fill="4BACC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tblPr/>
      <w:tcPr>
        <w:tcBorders>
          <w:top w:val="single" w:sz="18" w:space="0" w:color="auto"/>
          <w:left w:val="single" w:sz="18" w:space="0" w:color="auto"/>
          <w:bottom w:val="nil"/>
          <w:right w:val="nil"/>
          <w:insideH w:val="nil"/>
          <w:insideV w:val="nil"/>
        </w:tcBorders>
      </w:tcPr>
    </w:tblStylePr>
  </w:style>
  <w:style w:type="table" w:styleId="MediumShading2-Accent6">
    <w:name w:val="Medium Shading 2 Accent 6"/>
    <w:basedOn w:val="TableNormal"/>
    <w:uiPriority w:val="64"/>
    <w:qFormat/>
    <w:tblPr>
      <w:tblBorders>
        <w:top w:val="single" w:sz="18" w:space="0" w:color="auto"/>
        <w:bottom w:val="single" w:sz="18" w:space="0" w:color="auto"/>
      </w:tblBorders>
    </w:tblPr>
    <w:tblStylePr w:type="firstRow">
      <w:pPr>
        <w:spacing w:before="0" w:after="0" w:line="240" w:lineRule="auto"/>
      </w:pPr>
      <w:rPr>
        <w:b/>
        <w:bCs/>
      </w:rPr>
      <w:tblPr/>
      <w:tcPr>
        <w:tcBorders>
          <w:top w:val="single" w:sz="18" w:space="0" w:color="auto"/>
          <w:left w:val="single" w:sz="18" w:space="0" w:color="auto"/>
          <w:bottom w:val="nil"/>
          <w:right w:val="nil"/>
          <w:insideH w:val="nil"/>
          <w:insideV w:val="nil"/>
        </w:tcBorders>
        <w:shd w:val="clear" w:color="auto" w:fill="F79646"/>
      </w:tcPr>
    </w:tblStylePr>
    <w:tblStylePr w:type="lastRow">
      <w:pPr>
        <w:spacing w:before="0" w:after="0" w:line="240" w:lineRule="auto"/>
      </w:pPr>
      <w:tblPr/>
      <w:tcPr>
        <w:tcBorders>
          <w:top w:val="double" w:sz="6" w:space="0" w:color="auto"/>
          <w:left w:val="single" w:sz="18" w:space="0" w:color="auto"/>
          <w:bottom w:val="nil"/>
          <w:right w:val="nil"/>
          <w:insideH w:val="nil"/>
          <w:insideV w:val="nil"/>
        </w:tcBorders>
        <w:shd w:val="clear" w:color="auto" w:fill="FFFFFF"/>
      </w:tcPr>
    </w:tblStylePr>
    <w:tblStylePr w:type="firstCol">
      <w:rPr>
        <w:b/>
        <w:bCs/>
      </w:rPr>
      <w:tblPr/>
      <w:tcPr>
        <w:tcBorders>
          <w:top w:val="nil"/>
          <w:left w:val="single" w:sz="18" w:space="0" w:color="auto"/>
          <w:bottom w:val="nil"/>
          <w:right w:val="nil"/>
          <w:insideH w:val="nil"/>
          <w:insideV w:val="nil"/>
        </w:tcBorders>
        <w:shd w:val="clear" w:color="auto" w:fill="F79646"/>
      </w:tcPr>
    </w:tblStylePr>
    <w:tblStylePr w:type="lastCol">
      <w:rPr>
        <w:b/>
        <w:bCs/>
      </w:rPr>
      <w:tblPr/>
      <w:tcPr>
        <w:tcBorders>
          <w:bottom w:val="nil"/>
          <w:right w:val="nil"/>
          <w:insideH w:val="nil"/>
          <w:insideV w:val="nil"/>
        </w:tcBorders>
        <w:shd w:val="clear" w:color="auto" w:fill="F79646"/>
      </w:tcPr>
    </w:tblStylePr>
    <w:tblStylePr w:type="band1Vert">
      <w:tblPr/>
      <w:tcPr>
        <w:tcBorders>
          <w:bottom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single" w:sz="18" w:space="0" w:color="auto"/>
          <w:bottom w:val="nil"/>
          <w:right w:val="nil"/>
          <w:insideH w:val="nil"/>
          <w:insideV w:val="nil"/>
        </w:tcBorders>
      </w:tcPr>
    </w:tblStylePr>
    <w:tblStylePr w:type="nwCell">
      <w:tblPr/>
      <w:tcPr>
        <w:tcBorders>
          <w:top w:val="single" w:sz="18" w:space="0" w:color="auto"/>
          <w:left w:val="single" w:sz="18" w:space="0" w:color="auto"/>
          <w:bottom w:val="nil"/>
          <w:right w:val="nil"/>
          <w:insideH w:val="nil"/>
          <w:insideV w:val="nil"/>
        </w:tcBorders>
      </w:tcPr>
    </w:tblStylePr>
  </w:style>
  <w:style w:type="table" w:styleId="MediumList1">
    <w:name w:val="Medium List 1"/>
    <w:basedOn w:val="TableNormal"/>
    <w:uiPriority w:val="65"/>
    <w:qFormat/>
    <w:tblPr>
      <w:tblBorders>
        <w:top w:val="single" w:sz="8" w:space="0" w:color="000000"/>
        <w:bottom w:val="single" w:sz="8" w:space="0" w:color="000000"/>
      </w:tblBorders>
    </w:tblPr>
    <w:tblStylePr w:type="firstRow">
      <w:tblPr/>
      <w:tcPr>
        <w:tcBorders>
          <w:top w:val="nil"/>
          <w:left w:val="single" w:sz="8" w:space="0" w:color="000000"/>
        </w:tcBorders>
      </w:tcPr>
    </w:tblStylePr>
    <w:tblStylePr w:type="lastRow">
      <w:rPr>
        <w:b/>
        <w:bCs/>
      </w:rPr>
      <w:tblPr/>
      <w:tcPr>
        <w:tcBorders>
          <w:top w:val="single" w:sz="8" w:space="0" w:color="000000"/>
          <w:left w:val="single" w:sz="8" w:space="0" w:color="000000"/>
        </w:tcBorders>
      </w:tcPr>
    </w:tblStylePr>
    <w:tblStylePr w:type="firstCol">
      <w:rPr>
        <w:b/>
        <w:bCs/>
      </w:rPr>
    </w:tblStylePr>
    <w:tblStylePr w:type="lastCol">
      <w:rPr>
        <w:b/>
        <w:bCs/>
      </w:rPr>
      <w:tblPr/>
      <w:tcPr>
        <w:tcBorders>
          <w:top w:val="single" w:sz="8" w:space="0" w:color="000000"/>
          <w:left w:val="single" w:sz="8" w:space="0" w:color="000000"/>
        </w:tcBorders>
      </w:tcPr>
    </w:tblStylePr>
    <w:tblStylePr w:type="band1Vert">
      <w:tblPr/>
      <w:tcPr>
        <w:shd w:val="clear" w:color="auto" w:fill="C0C0C0"/>
      </w:tcPr>
    </w:tblStylePr>
    <w:tblStylePr w:type="band1Horz">
      <w:tblPr/>
      <w:tcPr>
        <w:shd w:val="clear" w:color="auto" w:fill="C0C0C0"/>
      </w:tcPr>
    </w:tblStylePr>
  </w:style>
  <w:style w:type="table" w:styleId="MediumList1-Accent1">
    <w:name w:val="Medium List 1 Accent 1"/>
    <w:basedOn w:val="TableNormal"/>
    <w:uiPriority w:val="65"/>
    <w:qFormat/>
    <w:tblPr>
      <w:tblBorders>
        <w:top w:val="single" w:sz="8" w:space="0" w:color="4F81BD"/>
        <w:bottom w:val="single" w:sz="8" w:space="0" w:color="4F81BD"/>
      </w:tblBorders>
    </w:tblPr>
    <w:tblStylePr w:type="firstRow">
      <w:tblPr/>
      <w:tcPr>
        <w:tcBorders>
          <w:top w:val="nil"/>
          <w:left w:val="single" w:sz="8" w:space="0" w:color="4F81BD"/>
        </w:tcBorders>
      </w:tcPr>
    </w:tblStylePr>
    <w:tblStylePr w:type="lastRow">
      <w:rPr>
        <w:b/>
        <w:bCs/>
      </w:rPr>
      <w:tblPr/>
      <w:tcPr>
        <w:tcBorders>
          <w:top w:val="single" w:sz="8" w:space="0" w:color="4F81BD"/>
          <w:left w:val="single" w:sz="8" w:space="0" w:color="4F81BD"/>
        </w:tcBorders>
      </w:tcPr>
    </w:tblStylePr>
    <w:tblStylePr w:type="firstCol">
      <w:rPr>
        <w:b/>
        <w:bCs/>
      </w:rPr>
    </w:tblStylePr>
    <w:tblStylePr w:type="lastCol">
      <w:rPr>
        <w:b/>
        <w:bCs/>
      </w:rPr>
      <w:tblPr/>
      <w:tcPr>
        <w:tcBorders>
          <w:top w:val="single" w:sz="8" w:space="0" w:color="4F81BD"/>
          <w:left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styleId="MediumList1-Accent2">
    <w:name w:val="Medium List 1 Accent 2"/>
    <w:basedOn w:val="TableNormal"/>
    <w:uiPriority w:val="65"/>
    <w:qFormat/>
    <w:tblPr>
      <w:tblBorders>
        <w:top w:val="single" w:sz="8" w:space="0" w:color="C0504D"/>
        <w:bottom w:val="single" w:sz="8" w:space="0" w:color="C0504D"/>
      </w:tblBorders>
    </w:tblPr>
    <w:tblStylePr w:type="firstRow">
      <w:tblPr/>
      <w:tcPr>
        <w:tcBorders>
          <w:top w:val="nil"/>
          <w:left w:val="single" w:sz="8" w:space="0" w:color="C0504D"/>
        </w:tcBorders>
      </w:tcPr>
    </w:tblStylePr>
    <w:tblStylePr w:type="lastRow">
      <w:rPr>
        <w:b/>
        <w:bCs/>
      </w:rPr>
      <w:tblPr/>
      <w:tcPr>
        <w:tcBorders>
          <w:top w:val="single" w:sz="8" w:space="0" w:color="C0504D"/>
          <w:left w:val="single" w:sz="8" w:space="0" w:color="C0504D"/>
        </w:tcBorders>
      </w:tcPr>
    </w:tblStylePr>
    <w:tblStylePr w:type="firstCol">
      <w:rPr>
        <w:b/>
        <w:bCs/>
      </w:rPr>
    </w:tblStylePr>
    <w:tblStylePr w:type="lastCol">
      <w:rPr>
        <w:b/>
        <w:bCs/>
      </w:rPr>
      <w:tblPr/>
      <w:tcPr>
        <w:tcBorders>
          <w:top w:val="single" w:sz="8" w:space="0" w:color="C0504D"/>
          <w:left w:val="single" w:sz="8" w:space="0" w:color="C0504D"/>
        </w:tcBorders>
      </w:tcPr>
    </w:tblStylePr>
    <w:tblStylePr w:type="band1Vert">
      <w:tblPr/>
      <w:tcPr>
        <w:shd w:val="clear" w:color="auto" w:fill="EFD3D2"/>
      </w:tcPr>
    </w:tblStylePr>
    <w:tblStylePr w:type="band1Horz">
      <w:tblPr/>
      <w:tcPr>
        <w:shd w:val="clear" w:color="auto" w:fill="EFD3D2"/>
      </w:tcPr>
    </w:tblStylePr>
  </w:style>
  <w:style w:type="table" w:styleId="MediumList1-Accent3">
    <w:name w:val="Medium List 1 Accent 3"/>
    <w:basedOn w:val="TableNormal"/>
    <w:uiPriority w:val="65"/>
    <w:qFormat/>
    <w:tblPr>
      <w:tblBorders>
        <w:top w:val="single" w:sz="8" w:space="0" w:color="9BBB59"/>
        <w:bottom w:val="single" w:sz="8" w:space="0" w:color="9BBB59"/>
      </w:tblBorders>
    </w:tblPr>
    <w:tblStylePr w:type="firstRow">
      <w:tblPr/>
      <w:tcPr>
        <w:tcBorders>
          <w:top w:val="nil"/>
          <w:left w:val="single" w:sz="8" w:space="0" w:color="9BBB59"/>
        </w:tcBorders>
      </w:tcPr>
    </w:tblStylePr>
    <w:tblStylePr w:type="lastRow">
      <w:rPr>
        <w:b/>
        <w:bCs/>
      </w:rPr>
      <w:tblPr/>
      <w:tcPr>
        <w:tcBorders>
          <w:top w:val="single" w:sz="8" w:space="0" w:color="9BBB59"/>
          <w:left w:val="single" w:sz="8" w:space="0" w:color="9BBB59"/>
        </w:tcBorders>
      </w:tcPr>
    </w:tblStylePr>
    <w:tblStylePr w:type="firstCol">
      <w:rPr>
        <w:b/>
        <w:bCs/>
      </w:rPr>
    </w:tblStylePr>
    <w:tblStylePr w:type="lastCol">
      <w:rPr>
        <w:b/>
        <w:bCs/>
      </w:rPr>
      <w:tblPr/>
      <w:tcPr>
        <w:tcBorders>
          <w:top w:val="single" w:sz="8" w:space="0" w:color="9BBB59"/>
          <w:left w:val="single" w:sz="8" w:space="0" w:color="9BBB59"/>
        </w:tcBorders>
      </w:tcPr>
    </w:tblStylePr>
    <w:tblStylePr w:type="band1Vert">
      <w:tblPr/>
      <w:tcPr>
        <w:shd w:val="clear" w:color="auto" w:fill="E6EED5"/>
      </w:tcPr>
    </w:tblStylePr>
    <w:tblStylePr w:type="band1Horz">
      <w:tblPr/>
      <w:tcPr>
        <w:shd w:val="clear" w:color="auto" w:fill="E6EED5"/>
      </w:tcPr>
    </w:tblStylePr>
  </w:style>
  <w:style w:type="table" w:styleId="MediumList1-Accent4">
    <w:name w:val="Medium List 1 Accent 4"/>
    <w:basedOn w:val="TableNormal"/>
    <w:uiPriority w:val="65"/>
    <w:qFormat/>
    <w:tblPr>
      <w:tblBorders>
        <w:top w:val="single" w:sz="8" w:space="0" w:color="8064A2"/>
        <w:bottom w:val="single" w:sz="8" w:space="0" w:color="8064A2"/>
      </w:tblBorders>
    </w:tblPr>
    <w:tblStylePr w:type="firstRow">
      <w:tblPr/>
      <w:tcPr>
        <w:tcBorders>
          <w:top w:val="nil"/>
          <w:left w:val="single" w:sz="8" w:space="0" w:color="8064A2"/>
        </w:tcBorders>
      </w:tcPr>
    </w:tblStylePr>
    <w:tblStylePr w:type="lastRow">
      <w:rPr>
        <w:b/>
        <w:bCs/>
      </w:rPr>
      <w:tblPr/>
      <w:tcPr>
        <w:tcBorders>
          <w:top w:val="single" w:sz="8" w:space="0" w:color="8064A2"/>
          <w:left w:val="single" w:sz="8" w:space="0" w:color="8064A2"/>
        </w:tcBorders>
      </w:tcPr>
    </w:tblStylePr>
    <w:tblStylePr w:type="firstCol">
      <w:rPr>
        <w:b/>
        <w:bCs/>
      </w:rPr>
    </w:tblStylePr>
    <w:tblStylePr w:type="lastCol">
      <w:rPr>
        <w:b/>
        <w:bCs/>
      </w:rPr>
      <w:tblPr/>
      <w:tcPr>
        <w:tcBorders>
          <w:top w:val="single" w:sz="8" w:space="0" w:color="8064A2"/>
          <w:left w:val="single" w:sz="8" w:space="0" w:color="8064A2"/>
        </w:tcBorders>
      </w:tcPr>
    </w:tblStylePr>
    <w:tblStylePr w:type="band1Vert">
      <w:tblPr/>
      <w:tcPr>
        <w:shd w:val="clear" w:color="auto" w:fill="DFD8E8"/>
      </w:tcPr>
    </w:tblStylePr>
    <w:tblStylePr w:type="band1Horz">
      <w:tblPr/>
      <w:tcPr>
        <w:shd w:val="clear" w:color="auto" w:fill="DFD8E8"/>
      </w:tcPr>
    </w:tblStylePr>
  </w:style>
  <w:style w:type="table" w:styleId="MediumList1-Accent5">
    <w:name w:val="Medium List 1 Accent 5"/>
    <w:basedOn w:val="TableNormal"/>
    <w:uiPriority w:val="65"/>
    <w:qFormat/>
    <w:tblPr>
      <w:tblBorders>
        <w:top w:val="single" w:sz="8" w:space="0" w:color="4BACC6"/>
        <w:bottom w:val="single" w:sz="8" w:space="0" w:color="4BACC6"/>
      </w:tblBorders>
    </w:tblPr>
    <w:tblStylePr w:type="firstRow">
      <w:tblPr/>
      <w:tcPr>
        <w:tcBorders>
          <w:top w:val="nil"/>
          <w:left w:val="single" w:sz="8" w:space="0" w:color="4BACC6"/>
        </w:tcBorders>
      </w:tcPr>
    </w:tblStylePr>
    <w:tblStylePr w:type="lastRow">
      <w:rPr>
        <w:b/>
        <w:bCs/>
      </w:rPr>
      <w:tblPr/>
      <w:tcPr>
        <w:tcBorders>
          <w:top w:val="single" w:sz="8" w:space="0" w:color="4BACC6"/>
          <w:left w:val="single" w:sz="8" w:space="0" w:color="4BACC6"/>
        </w:tcBorders>
      </w:tcPr>
    </w:tblStylePr>
    <w:tblStylePr w:type="firstCol">
      <w:rPr>
        <w:b/>
        <w:bCs/>
      </w:rPr>
    </w:tblStylePr>
    <w:tblStylePr w:type="lastCol">
      <w:rPr>
        <w:b/>
        <w:bCs/>
      </w:rPr>
      <w:tblPr/>
      <w:tcPr>
        <w:tcBorders>
          <w:top w:val="single" w:sz="8" w:space="0" w:color="4BACC6"/>
          <w:left w:val="single" w:sz="8" w:space="0" w:color="4BACC6"/>
        </w:tcBorders>
      </w:tcPr>
    </w:tblStylePr>
    <w:tblStylePr w:type="band1Vert">
      <w:tblPr/>
      <w:tcPr>
        <w:shd w:val="clear" w:color="auto" w:fill="D2EAF1"/>
      </w:tcPr>
    </w:tblStylePr>
    <w:tblStylePr w:type="band1Horz">
      <w:tblPr/>
      <w:tcPr>
        <w:shd w:val="clear" w:color="auto" w:fill="D2EAF1"/>
      </w:tcPr>
    </w:tblStylePr>
  </w:style>
  <w:style w:type="table" w:styleId="MediumList1-Accent6">
    <w:name w:val="Medium List 1 Accent 6"/>
    <w:basedOn w:val="TableNormal"/>
    <w:uiPriority w:val="65"/>
    <w:qFormat/>
    <w:tblPr>
      <w:tblBorders>
        <w:top w:val="single" w:sz="8" w:space="0" w:color="F79646"/>
        <w:bottom w:val="single" w:sz="8" w:space="0" w:color="F79646"/>
      </w:tblBorders>
    </w:tblPr>
    <w:tblStylePr w:type="firstRow">
      <w:tblPr/>
      <w:tcPr>
        <w:tcBorders>
          <w:top w:val="nil"/>
          <w:left w:val="single" w:sz="8" w:space="0" w:color="F79646"/>
        </w:tcBorders>
      </w:tcPr>
    </w:tblStylePr>
    <w:tblStylePr w:type="lastRow">
      <w:rPr>
        <w:b/>
        <w:bCs/>
      </w:rPr>
      <w:tblPr/>
      <w:tcPr>
        <w:tcBorders>
          <w:top w:val="single" w:sz="8" w:space="0" w:color="F79646"/>
          <w:left w:val="single" w:sz="8" w:space="0" w:color="F79646"/>
        </w:tcBorders>
      </w:tcPr>
    </w:tblStylePr>
    <w:tblStylePr w:type="firstCol">
      <w:rPr>
        <w:b/>
        <w:bCs/>
      </w:rPr>
    </w:tblStylePr>
    <w:tblStylePr w:type="lastCol">
      <w:rPr>
        <w:b/>
        <w:bCs/>
      </w:rPr>
      <w:tblPr/>
      <w:tcPr>
        <w:tcBorders>
          <w:top w:val="single" w:sz="8" w:space="0" w:color="F79646"/>
          <w:left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styleId="MediumList2">
    <w:name w:val="Medium List 2"/>
    <w:basedOn w:val="TableNormal"/>
    <w:uiPriority w:val="66"/>
    <w:qFormat/>
    <w:tblPr>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single" w:sz="24" w:space="0" w:color="000000"/>
          <w:bottom w:val="nil"/>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nil"/>
          <w:bottom w:val="single" w:sz="8" w:space="0" w:color="000000"/>
          <w:right w:val="nil"/>
          <w:insideH w:val="nil"/>
          <w:insideV w:val="nil"/>
        </w:tcBorders>
        <w:shd w:val="clear" w:color="auto" w:fill="FFFFFF"/>
      </w:tcPr>
    </w:tblStylePr>
    <w:tblStylePr w:type="band1Vert">
      <w:tblPr/>
      <w:tcPr>
        <w:tcBorders>
          <w:bottom w:val="nil"/>
          <w:right w:val="nil"/>
          <w:insideH w:val="nil"/>
          <w:insideV w:val="nil"/>
        </w:tcBorders>
        <w:shd w:val="clear" w:color="auto" w:fill="C0C0C0"/>
      </w:tcPr>
    </w:tblStylePr>
    <w:tblStylePr w:type="band1Horz">
      <w:tblPr/>
      <w:tcPr>
        <w:tcBorders>
          <w:top w:val="nil"/>
          <w:left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66"/>
    <w:qFormat/>
    <w:tblPr>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single" w:sz="24" w:space="0" w:color="4F81BD"/>
          <w:bottom w:val="nil"/>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nil"/>
          <w:bottom w:val="single" w:sz="8" w:space="0" w:color="4F81BD"/>
          <w:right w:val="nil"/>
          <w:insideH w:val="nil"/>
          <w:insideV w:val="nil"/>
        </w:tcBorders>
        <w:shd w:val="clear" w:color="auto" w:fill="FFFFFF"/>
      </w:tcPr>
    </w:tblStylePr>
    <w:tblStylePr w:type="band1Vert">
      <w:tblPr/>
      <w:tcPr>
        <w:tcBorders>
          <w:bottom w:val="nil"/>
          <w:right w:val="nil"/>
          <w:insideH w:val="nil"/>
          <w:insideV w:val="nil"/>
        </w:tcBorders>
        <w:shd w:val="clear" w:color="auto" w:fill="D3DFEE"/>
      </w:tcPr>
    </w:tblStylePr>
    <w:tblStylePr w:type="band1Horz">
      <w:tblPr/>
      <w:tcPr>
        <w:tcBorders>
          <w:top w:val="nil"/>
          <w:left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66"/>
    <w:qFormat/>
    <w:tblPr>
      <w:tblBorders>
        <w:top w:val="single" w:sz="8" w:space="0" w:color="C0504D"/>
        <w:left w:val="single" w:sz="8" w:space="0" w:color="C0504D"/>
        <w:bottom w:val="single" w:sz="8" w:space="0" w:color="C0504D"/>
        <w:right w:val="single" w:sz="8" w:space="0" w:color="C0504D"/>
      </w:tblBorders>
    </w:tblPr>
    <w:tblStylePr w:type="firstRow">
      <w:rPr>
        <w:sz w:val="24"/>
        <w:szCs w:val="24"/>
      </w:rPr>
      <w:tblPr/>
      <w:tcPr>
        <w:tcBorders>
          <w:top w:val="nil"/>
          <w:left w:val="single" w:sz="24" w:space="0" w:color="C0504D"/>
          <w:bottom w:val="nil"/>
          <w:right w:val="nil"/>
          <w:insideH w:val="nil"/>
          <w:insideV w:val="nil"/>
        </w:tcBorders>
        <w:shd w:val="clear" w:color="auto" w:fill="FFFFFF"/>
      </w:tcPr>
    </w:tblStylePr>
    <w:tblStylePr w:type="lastRow">
      <w:tblPr/>
      <w:tcPr>
        <w:tcBorders>
          <w:top w:val="single" w:sz="8" w:space="0" w:color="C0504D"/>
          <w:left w:val="nil"/>
          <w:bottom w:val="nil"/>
          <w:right w:val="nil"/>
          <w:insideH w:val="nil"/>
          <w:insideV w:val="nil"/>
        </w:tcBorders>
        <w:shd w:val="clear" w:color="auto" w:fill="FFFFFF"/>
      </w:tcPr>
    </w:tblStylePr>
    <w:tblStylePr w:type="firstCol">
      <w:tblPr/>
      <w:tcPr>
        <w:tcBorders>
          <w:top w:val="nil"/>
          <w:left w:val="nil"/>
          <w:bottom w:val="nil"/>
          <w:right w:val="single" w:sz="8" w:space="0" w:color="C0504D"/>
          <w:insideH w:val="nil"/>
          <w:insideV w:val="nil"/>
        </w:tcBorders>
        <w:shd w:val="clear" w:color="auto" w:fill="FFFFFF"/>
      </w:tcPr>
    </w:tblStylePr>
    <w:tblStylePr w:type="lastCol">
      <w:tblPr/>
      <w:tcPr>
        <w:tcBorders>
          <w:top w:val="nil"/>
          <w:left w:val="nil"/>
          <w:bottom w:val="single" w:sz="8" w:space="0" w:color="C0504D"/>
          <w:right w:val="nil"/>
          <w:insideH w:val="nil"/>
          <w:insideV w:val="nil"/>
        </w:tcBorders>
        <w:shd w:val="clear" w:color="auto" w:fill="FFFFFF"/>
      </w:tcPr>
    </w:tblStylePr>
    <w:tblStylePr w:type="band1Vert">
      <w:tblPr/>
      <w:tcPr>
        <w:tcBorders>
          <w:bottom w:val="nil"/>
          <w:right w:val="nil"/>
          <w:insideH w:val="nil"/>
          <w:insideV w:val="nil"/>
        </w:tcBorders>
        <w:shd w:val="clear" w:color="auto" w:fill="EFD3D2"/>
      </w:tcPr>
    </w:tblStylePr>
    <w:tblStylePr w:type="band1Horz">
      <w:tblPr/>
      <w:tcPr>
        <w:tcBorders>
          <w:top w:val="nil"/>
          <w:left w:val="nil"/>
          <w:insideH w:val="nil"/>
          <w:insideV w:val="nil"/>
        </w:tcBorders>
        <w:shd w:val="clear" w:color="auto" w:fill="EFD3D2"/>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66"/>
    <w:qFormat/>
    <w:tblPr>
      <w:tblBorders>
        <w:top w:val="single" w:sz="8" w:space="0" w:color="9BBB59"/>
        <w:left w:val="single" w:sz="8" w:space="0" w:color="9BBB59"/>
        <w:bottom w:val="single" w:sz="8" w:space="0" w:color="9BBB59"/>
        <w:right w:val="single" w:sz="8" w:space="0" w:color="9BBB59"/>
      </w:tblBorders>
    </w:tblPr>
    <w:tblStylePr w:type="firstRow">
      <w:rPr>
        <w:sz w:val="24"/>
        <w:szCs w:val="24"/>
      </w:rPr>
      <w:tblPr/>
      <w:tcPr>
        <w:tcBorders>
          <w:top w:val="nil"/>
          <w:left w:val="single" w:sz="24" w:space="0" w:color="9BBB59"/>
          <w:bottom w:val="nil"/>
          <w:right w:val="nil"/>
          <w:insideH w:val="nil"/>
          <w:insideV w:val="nil"/>
        </w:tcBorders>
        <w:shd w:val="clear" w:color="auto" w:fill="FFFFFF"/>
      </w:tcPr>
    </w:tblStylePr>
    <w:tblStylePr w:type="lastRow">
      <w:tblPr/>
      <w:tcPr>
        <w:tcBorders>
          <w:top w:val="single" w:sz="8" w:space="0" w:color="9BBB59"/>
          <w:left w:val="nil"/>
          <w:bottom w:val="nil"/>
          <w:right w:val="nil"/>
          <w:insideH w:val="nil"/>
          <w:insideV w:val="nil"/>
        </w:tcBorders>
        <w:shd w:val="clear" w:color="auto" w:fill="FFFFFF"/>
      </w:tcPr>
    </w:tblStylePr>
    <w:tblStylePr w:type="firstCol">
      <w:tblPr/>
      <w:tcPr>
        <w:tcBorders>
          <w:top w:val="nil"/>
          <w:left w:val="nil"/>
          <w:bottom w:val="nil"/>
          <w:right w:val="single" w:sz="8" w:space="0" w:color="9BBB59"/>
          <w:insideH w:val="nil"/>
          <w:insideV w:val="nil"/>
        </w:tcBorders>
        <w:shd w:val="clear" w:color="auto" w:fill="FFFFFF"/>
      </w:tcPr>
    </w:tblStylePr>
    <w:tblStylePr w:type="lastCol">
      <w:tblPr/>
      <w:tcPr>
        <w:tcBorders>
          <w:top w:val="nil"/>
          <w:left w:val="nil"/>
          <w:bottom w:val="single" w:sz="8" w:space="0" w:color="9BBB59"/>
          <w:right w:val="nil"/>
          <w:insideH w:val="nil"/>
          <w:insideV w:val="nil"/>
        </w:tcBorders>
        <w:shd w:val="clear" w:color="auto" w:fill="FFFFFF"/>
      </w:tcPr>
    </w:tblStylePr>
    <w:tblStylePr w:type="band1Vert">
      <w:tblPr/>
      <w:tcPr>
        <w:tcBorders>
          <w:bottom w:val="nil"/>
          <w:right w:val="nil"/>
          <w:insideH w:val="nil"/>
          <w:insideV w:val="nil"/>
        </w:tcBorders>
        <w:shd w:val="clear" w:color="auto" w:fill="E6EED5"/>
      </w:tcPr>
    </w:tblStylePr>
    <w:tblStylePr w:type="band1Horz">
      <w:tblPr/>
      <w:tcPr>
        <w:tcBorders>
          <w:top w:val="nil"/>
          <w:left w:val="nil"/>
          <w:insideH w:val="nil"/>
          <w:insideV w:val="nil"/>
        </w:tcBorders>
        <w:shd w:val="clear" w:color="auto" w:fill="E6EED5"/>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66"/>
    <w:qFormat/>
    <w:tblPr>
      <w:tblBorders>
        <w:top w:val="single" w:sz="8" w:space="0" w:color="8064A2"/>
        <w:left w:val="single" w:sz="8" w:space="0" w:color="8064A2"/>
        <w:bottom w:val="single" w:sz="8" w:space="0" w:color="8064A2"/>
        <w:right w:val="single" w:sz="8" w:space="0" w:color="8064A2"/>
      </w:tblBorders>
    </w:tblPr>
    <w:tblStylePr w:type="firstRow">
      <w:rPr>
        <w:sz w:val="24"/>
        <w:szCs w:val="24"/>
      </w:rPr>
      <w:tblPr/>
      <w:tcPr>
        <w:tcBorders>
          <w:top w:val="nil"/>
          <w:left w:val="single" w:sz="24" w:space="0" w:color="8064A2"/>
          <w:bottom w:val="nil"/>
          <w:right w:val="nil"/>
          <w:insideH w:val="nil"/>
          <w:insideV w:val="nil"/>
        </w:tcBorders>
        <w:shd w:val="clear" w:color="auto" w:fill="FFFFFF"/>
      </w:tcPr>
    </w:tblStylePr>
    <w:tblStylePr w:type="lastRow">
      <w:tblPr/>
      <w:tcPr>
        <w:tcBorders>
          <w:top w:val="single" w:sz="8" w:space="0" w:color="8064A2"/>
          <w:left w:val="nil"/>
          <w:bottom w:val="nil"/>
          <w:right w:val="nil"/>
          <w:insideH w:val="nil"/>
          <w:insideV w:val="nil"/>
        </w:tcBorders>
        <w:shd w:val="clear" w:color="auto" w:fill="FFFFFF"/>
      </w:tcPr>
    </w:tblStylePr>
    <w:tblStylePr w:type="firstCol">
      <w:tblPr/>
      <w:tcPr>
        <w:tcBorders>
          <w:top w:val="nil"/>
          <w:left w:val="nil"/>
          <w:bottom w:val="nil"/>
          <w:right w:val="single" w:sz="8" w:space="0" w:color="8064A2"/>
          <w:insideH w:val="nil"/>
          <w:insideV w:val="nil"/>
        </w:tcBorders>
        <w:shd w:val="clear" w:color="auto" w:fill="FFFFFF"/>
      </w:tcPr>
    </w:tblStylePr>
    <w:tblStylePr w:type="lastCol">
      <w:tblPr/>
      <w:tcPr>
        <w:tcBorders>
          <w:top w:val="nil"/>
          <w:left w:val="nil"/>
          <w:bottom w:val="single" w:sz="8" w:space="0" w:color="8064A2"/>
          <w:right w:val="nil"/>
          <w:insideH w:val="nil"/>
          <w:insideV w:val="nil"/>
        </w:tcBorders>
        <w:shd w:val="clear" w:color="auto" w:fill="FFFFFF"/>
      </w:tcPr>
    </w:tblStylePr>
    <w:tblStylePr w:type="band1Vert">
      <w:tblPr/>
      <w:tcPr>
        <w:tcBorders>
          <w:bottom w:val="nil"/>
          <w:right w:val="nil"/>
          <w:insideH w:val="nil"/>
          <w:insideV w:val="nil"/>
        </w:tcBorders>
        <w:shd w:val="clear" w:color="auto" w:fill="DFD8E8"/>
      </w:tcPr>
    </w:tblStylePr>
    <w:tblStylePr w:type="band1Horz">
      <w:tblPr/>
      <w:tcPr>
        <w:tcBorders>
          <w:top w:val="nil"/>
          <w:left w:val="nil"/>
          <w:insideH w:val="nil"/>
          <w:insideV w:val="nil"/>
        </w:tcBorders>
        <w:shd w:val="clear" w:color="auto" w:fill="DFD8E8"/>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66"/>
    <w:qFormat/>
    <w:tblPr>
      <w:tblBorders>
        <w:top w:val="single" w:sz="8" w:space="0" w:color="4BACC6"/>
        <w:left w:val="single" w:sz="8" w:space="0" w:color="4BACC6"/>
        <w:bottom w:val="single" w:sz="8" w:space="0" w:color="4BACC6"/>
        <w:right w:val="single" w:sz="8" w:space="0" w:color="4BACC6"/>
      </w:tblBorders>
    </w:tblPr>
    <w:tblStylePr w:type="firstRow">
      <w:rPr>
        <w:sz w:val="24"/>
        <w:szCs w:val="24"/>
      </w:rPr>
      <w:tblPr/>
      <w:tcPr>
        <w:tcBorders>
          <w:top w:val="nil"/>
          <w:left w:val="single" w:sz="24" w:space="0" w:color="4BACC6"/>
          <w:bottom w:val="nil"/>
          <w:right w:val="nil"/>
          <w:insideH w:val="nil"/>
          <w:insideV w:val="nil"/>
        </w:tcBorders>
        <w:shd w:val="clear" w:color="auto" w:fill="FFFFFF"/>
      </w:tcPr>
    </w:tblStylePr>
    <w:tblStylePr w:type="lastRow">
      <w:tblPr/>
      <w:tcPr>
        <w:tcBorders>
          <w:top w:val="single" w:sz="8" w:space="0" w:color="4BACC6"/>
          <w:left w:val="nil"/>
          <w:bottom w:val="nil"/>
          <w:right w:val="nil"/>
          <w:insideH w:val="nil"/>
          <w:insideV w:val="nil"/>
        </w:tcBorders>
        <w:shd w:val="clear" w:color="auto" w:fill="FFFFFF"/>
      </w:tcPr>
    </w:tblStylePr>
    <w:tblStylePr w:type="firstCol">
      <w:tblPr/>
      <w:tcPr>
        <w:tcBorders>
          <w:top w:val="nil"/>
          <w:left w:val="nil"/>
          <w:bottom w:val="nil"/>
          <w:right w:val="single" w:sz="8" w:space="0" w:color="4BACC6"/>
          <w:insideH w:val="nil"/>
          <w:insideV w:val="nil"/>
        </w:tcBorders>
        <w:shd w:val="clear" w:color="auto" w:fill="FFFFFF"/>
      </w:tcPr>
    </w:tblStylePr>
    <w:tblStylePr w:type="lastCol">
      <w:tblPr/>
      <w:tcPr>
        <w:tcBorders>
          <w:top w:val="nil"/>
          <w:left w:val="nil"/>
          <w:bottom w:val="single" w:sz="8" w:space="0" w:color="4BACC6"/>
          <w:right w:val="nil"/>
          <w:insideH w:val="nil"/>
          <w:insideV w:val="nil"/>
        </w:tcBorders>
        <w:shd w:val="clear" w:color="auto" w:fill="FFFFFF"/>
      </w:tcPr>
    </w:tblStylePr>
    <w:tblStylePr w:type="band1Vert">
      <w:tblPr/>
      <w:tcPr>
        <w:tcBorders>
          <w:bottom w:val="nil"/>
          <w:right w:val="nil"/>
          <w:insideH w:val="nil"/>
          <w:insideV w:val="nil"/>
        </w:tcBorders>
        <w:shd w:val="clear" w:color="auto" w:fill="D2EAF1"/>
      </w:tcPr>
    </w:tblStylePr>
    <w:tblStylePr w:type="band1Horz">
      <w:tblPr/>
      <w:tcPr>
        <w:tcBorders>
          <w:top w:val="nil"/>
          <w:left w:val="nil"/>
          <w:insideH w:val="nil"/>
          <w:insideV w:val="nil"/>
        </w:tcBorders>
        <w:shd w:val="clear" w:color="auto" w:fill="D2EAF1"/>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66"/>
    <w:qFormat/>
    <w:tblPr>
      <w:tblBorders>
        <w:top w:val="single" w:sz="8" w:space="0" w:color="F79646"/>
        <w:left w:val="single" w:sz="8" w:space="0" w:color="F79646"/>
        <w:bottom w:val="single" w:sz="8" w:space="0" w:color="F79646"/>
        <w:right w:val="single" w:sz="8" w:space="0" w:color="F79646"/>
      </w:tblBorders>
    </w:tblPr>
    <w:tblStylePr w:type="firstRow">
      <w:rPr>
        <w:sz w:val="24"/>
        <w:szCs w:val="24"/>
      </w:rPr>
      <w:tblPr/>
      <w:tcPr>
        <w:tcBorders>
          <w:top w:val="nil"/>
          <w:left w:val="single" w:sz="24" w:space="0" w:color="F79646"/>
          <w:bottom w:val="nil"/>
          <w:right w:val="nil"/>
          <w:insideH w:val="nil"/>
          <w:insideV w:val="nil"/>
        </w:tcBorders>
        <w:shd w:val="clear" w:color="auto" w:fill="FFFFFF"/>
      </w:tcPr>
    </w:tblStylePr>
    <w:tblStylePr w:type="lastRow">
      <w:tblPr/>
      <w:tcPr>
        <w:tcBorders>
          <w:top w:val="single" w:sz="8" w:space="0" w:color="F79646"/>
          <w:left w:val="nil"/>
          <w:bottom w:val="nil"/>
          <w:right w:val="nil"/>
          <w:insideH w:val="nil"/>
          <w:insideV w:val="nil"/>
        </w:tcBorders>
        <w:shd w:val="clear" w:color="auto" w:fill="FFFFFF"/>
      </w:tcPr>
    </w:tblStylePr>
    <w:tblStylePr w:type="firstCol">
      <w:tblPr/>
      <w:tcPr>
        <w:tcBorders>
          <w:top w:val="nil"/>
          <w:left w:val="nil"/>
          <w:bottom w:val="nil"/>
          <w:right w:val="single" w:sz="8" w:space="0" w:color="F79646"/>
          <w:insideH w:val="nil"/>
          <w:insideV w:val="nil"/>
        </w:tcBorders>
        <w:shd w:val="clear" w:color="auto" w:fill="FFFFFF"/>
      </w:tcPr>
    </w:tblStylePr>
    <w:tblStylePr w:type="lastCol">
      <w:tblPr/>
      <w:tcPr>
        <w:tcBorders>
          <w:top w:val="nil"/>
          <w:left w:val="nil"/>
          <w:bottom w:val="single" w:sz="8" w:space="0" w:color="F79646"/>
          <w:right w:val="nil"/>
          <w:insideH w:val="nil"/>
          <w:insideV w:val="nil"/>
        </w:tcBorders>
        <w:shd w:val="clear" w:color="auto" w:fill="FFFFFF"/>
      </w:tcPr>
    </w:tblStylePr>
    <w:tblStylePr w:type="band1Vert">
      <w:tblPr/>
      <w:tcPr>
        <w:tcBorders>
          <w:bottom w:val="nil"/>
          <w:right w:val="nil"/>
          <w:insideH w:val="nil"/>
          <w:insideV w:val="nil"/>
        </w:tcBorders>
        <w:shd w:val="clear" w:color="auto" w:fill="FDE4D0"/>
      </w:tcPr>
    </w:tblStylePr>
    <w:tblStylePr w:type="band1Horz">
      <w:tblPr/>
      <w:tcPr>
        <w:tcBorders>
          <w:top w:val="nil"/>
          <w:left w:val="nil"/>
          <w:insideH w:val="nil"/>
          <w:insideV w:val="nil"/>
        </w:tcBorders>
        <w:shd w:val="clear" w:color="auto" w:fill="FDE4D0"/>
      </w:tcPr>
    </w:tblStylePr>
    <w:tblStylePr w:type="nwCell">
      <w:tblPr/>
      <w:tcPr>
        <w:shd w:val="clear" w:color="auto" w:fill="FFFFFF"/>
      </w:tcPr>
    </w:tblStylePr>
    <w:tblStylePr w:type="swCell">
      <w:tblPr/>
      <w:tcPr>
        <w:tcBorders>
          <w:top w:val="nil"/>
        </w:tcBorders>
      </w:tcPr>
    </w:tblStylePr>
  </w:style>
  <w:style w:type="table" w:styleId="MediumGrid1">
    <w:name w:val="Medium Grid 1"/>
    <w:basedOn w:val="TableNormal"/>
    <w:uiPriority w:val="67"/>
    <w:qFormat/>
    <w:tblPr>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table" w:styleId="MediumGrid1-Accent1">
    <w:name w:val="Medium Grid 1 Accent 1"/>
    <w:basedOn w:val="TableNormal"/>
    <w:uiPriority w:val="67"/>
    <w:qFormat/>
    <w:tblPr>
      <w:tblBorders>
        <w:top w:val="single" w:sz="8" w:space="0" w:color="7BA0CD"/>
        <w:left w:val="single" w:sz="8" w:space="0" w:color="7BA0CD"/>
        <w:bottom w:val="single" w:sz="8" w:space="0" w:color="7BA0CD"/>
        <w:right w:val="single" w:sz="8" w:space="0" w:color="7BA0CD"/>
        <w:insideH w:val="single" w:sz="8" w:space="0" w:color="7BA0CD"/>
        <w:insideV w:val="single" w:sz="8" w:space="0" w:color="7BA0CD"/>
      </w:tblBorders>
    </w:tblPr>
    <w:tcPr>
      <w:shd w:val="clear" w:color="auto" w:fill="D3DFEE"/>
    </w:tcPr>
    <w:tblStylePr w:type="firstRow">
      <w:rPr>
        <w:b/>
        <w:bCs/>
      </w:rPr>
    </w:tblStylePr>
    <w:tblStylePr w:type="lastRow">
      <w:rPr>
        <w:b/>
        <w:bCs/>
      </w:rPr>
      <w:tblPr/>
      <w:tcPr>
        <w:tcBorders>
          <w:top w:val="single" w:sz="18" w:space="0" w:color="7BA0CD"/>
        </w:tcBorders>
      </w:tcPr>
    </w:tblStylePr>
    <w:tblStylePr w:type="firstCol">
      <w:rPr>
        <w:b/>
        <w:bCs/>
      </w:rPr>
    </w:tblStylePr>
    <w:tblStylePr w:type="lastCol">
      <w:rPr>
        <w:b/>
        <w:bCs/>
      </w:rPr>
    </w:tblStylePr>
    <w:tblStylePr w:type="band1Vert">
      <w:tblPr/>
      <w:tcPr>
        <w:shd w:val="clear" w:color="auto" w:fill="A7BFDE"/>
      </w:tcPr>
    </w:tblStylePr>
    <w:tblStylePr w:type="band1Horz">
      <w:tblPr/>
      <w:tcPr>
        <w:shd w:val="clear" w:color="auto" w:fill="A7BFDE"/>
      </w:tcPr>
    </w:tblStylePr>
  </w:style>
  <w:style w:type="table" w:styleId="MediumGrid1-Accent2">
    <w:name w:val="Medium Grid 1 Accent 2"/>
    <w:basedOn w:val="TableNormal"/>
    <w:uiPriority w:val="67"/>
    <w:qFormat/>
    <w:tblPr>
      <w:tblBorders>
        <w:top w:val="single" w:sz="8" w:space="0" w:color="CF7B79"/>
        <w:left w:val="single" w:sz="8" w:space="0" w:color="CF7B79"/>
        <w:bottom w:val="single" w:sz="8" w:space="0" w:color="CF7B79"/>
        <w:right w:val="single" w:sz="8" w:space="0" w:color="CF7B79"/>
        <w:insideH w:val="single" w:sz="8" w:space="0" w:color="CF7B79"/>
        <w:insideV w:val="single" w:sz="8" w:space="0" w:color="CF7B79"/>
      </w:tblBorders>
    </w:tblPr>
    <w:tcPr>
      <w:shd w:val="clear" w:color="auto" w:fill="EFD3D2"/>
    </w:tcPr>
    <w:tblStylePr w:type="firstRow">
      <w:rPr>
        <w:b/>
        <w:bCs/>
      </w:rPr>
    </w:tblStylePr>
    <w:tblStylePr w:type="lastRow">
      <w:rPr>
        <w:b/>
        <w:bCs/>
      </w:rPr>
      <w:tblPr/>
      <w:tcPr>
        <w:tcBorders>
          <w:top w:val="single" w:sz="18" w:space="0" w:color="CF7B79"/>
        </w:tcBorders>
      </w:tcPr>
    </w:tblStylePr>
    <w:tblStylePr w:type="firstCol">
      <w:rPr>
        <w:b/>
        <w:bCs/>
      </w:rPr>
    </w:tblStylePr>
    <w:tblStylePr w:type="lastCol">
      <w:rPr>
        <w:b/>
        <w:bCs/>
      </w:rPr>
    </w:tblStylePr>
    <w:tblStylePr w:type="band1Vert">
      <w:tblPr/>
      <w:tcPr>
        <w:shd w:val="clear" w:color="auto" w:fill="DFA7A6"/>
      </w:tcPr>
    </w:tblStylePr>
    <w:tblStylePr w:type="band1Horz">
      <w:tblPr/>
      <w:tcPr>
        <w:shd w:val="clear" w:color="auto" w:fill="DFA7A6"/>
      </w:tcPr>
    </w:tblStylePr>
  </w:style>
  <w:style w:type="table" w:styleId="MediumGrid1-Accent3">
    <w:name w:val="Medium Grid 1 Accent 3"/>
    <w:basedOn w:val="TableNormal"/>
    <w:uiPriority w:val="67"/>
    <w:qFormat/>
    <w:tblPr>
      <w:tblBorders>
        <w:top w:val="single" w:sz="8" w:space="0" w:color="B3CC82"/>
        <w:left w:val="single" w:sz="8" w:space="0" w:color="B3CC82"/>
        <w:bottom w:val="single" w:sz="8" w:space="0" w:color="B3CC82"/>
        <w:right w:val="single" w:sz="8" w:space="0" w:color="B3CC82"/>
        <w:insideH w:val="single" w:sz="8" w:space="0" w:color="B3CC82"/>
        <w:insideV w:val="single" w:sz="8" w:space="0" w:color="B3CC82"/>
      </w:tblBorders>
    </w:tblPr>
    <w:tcPr>
      <w:shd w:val="clear" w:color="auto" w:fill="E6EED5"/>
    </w:tcPr>
    <w:tblStylePr w:type="firstRow">
      <w:rPr>
        <w:b/>
        <w:bCs/>
      </w:rPr>
    </w:tblStylePr>
    <w:tblStylePr w:type="lastRow">
      <w:rPr>
        <w:b/>
        <w:bCs/>
      </w:rPr>
      <w:tblPr/>
      <w:tcPr>
        <w:tcBorders>
          <w:top w:val="single" w:sz="18" w:space="0" w:color="B3CC82"/>
        </w:tcBorders>
      </w:tcPr>
    </w:tblStylePr>
    <w:tblStylePr w:type="firstCol">
      <w:rPr>
        <w:b/>
        <w:bCs/>
      </w:rPr>
    </w:tblStylePr>
    <w:tblStylePr w:type="lastCol">
      <w:rPr>
        <w:b/>
        <w:bCs/>
      </w:rPr>
    </w:tblStylePr>
    <w:tblStylePr w:type="band1Vert">
      <w:tblPr/>
      <w:tcPr>
        <w:shd w:val="clear" w:color="auto" w:fill="CDDDAC"/>
      </w:tcPr>
    </w:tblStylePr>
    <w:tblStylePr w:type="band1Horz">
      <w:tblPr/>
      <w:tcPr>
        <w:shd w:val="clear" w:color="auto" w:fill="CDDDAC"/>
      </w:tcPr>
    </w:tblStylePr>
  </w:style>
  <w:style w:type="table" w:styleId="MediumGrid1-Accent4">
    <w:name w:val="Medium Grid 1 Accent 4"/>
    <w:basedOn w:val="TableNormal"/>
    <w:uiPriority w:val="67"/>
    <w:qFormat/>
    <w:tblPr>
      <w:tblBorders>
        <w:top w:val="single" w:sz="8" w:space="0" w:color="9F8AB9"/>
        <w:left w:val="single" w:sz="8" w:space="0" w:color="9F8AB9"/>
        <w:bottom w:val="single" w:sz="8" w:space="0" w:color="9F8AB9"/>
        <w:right w:val="single" w:sz="8" w:space="0" w:color="9F8AB9"/>
        <w:insideH w:val="single" w:sz="8" w:space="0" w:color="9F8AB9"/>
        <w:insideV w:val="single" w:sz="8" w:space="0" w:color="9F8AB9"/>
      </w:tblBorders>
    </w:tblPr>
    <w:tcPr>
      <w:shd w:val="clear" w:color="auto" w:fill="DFD8E8"/>
    </w:tcPr>
    <w:tblStylePr w:type="firstRow">
      <w:rPr>
        <w:b/>
        <w:bCs/>
      </w:rPr>
    </w:tblStylePr>
    <w:tblStylePr w:type="lastRow">
      <w:rPr>
        <w:b/>
        <w:bCs/>
      </w:rPr>
      <w:tblPr/>
      <w:tcPr>
        <w:tcBorders>
          <w:top w:val="single" w:sz="18" w:space="0" w:color="9F8AB9"/>
        </w:tcBorders>
      </w:tcPr>
    </w:tblStylePr>
    <w:tblStylePr w:type="firstCol">
      <w:rPr>
        <w:b/>
        <w:bCs/>
      </w:rPr>
    </w:tblStylePr>
    <w:tblStylePr w:type="lastCol">
      <w:rPr>
        <w:b/>
        <w:bCs/>
      </w:rPr>
    </w:tblStylePr>
    <w:tblStylePr w:type="band1Vert">
      <w:tblPr/>
      <w:tcPr>
        <w:shd w:val="clear" w:color="auto" w:fill="BFB1D0"/>
      </w:tcPr>
    </w:tblStylePr>
    <w:tblStylePr w:type="band1Horz">
      <w:tblPr/>
      <w:tcPr>
        <w:shd w:val="clear" w:color="auto" w:fill="BFB1D0"/>
      </w:tcPr>
    </w:tblStylePr>
  </w:style>
  <w:style w:type="table" w:styleId="MediumGrid1-Accent5">
    <w:name w:val="Medium Grid 1 Accent 5"/>
    <w:basedOn w:val="TableNormal"/>
    <w:uiPriority w:val="67"/>
    <w:qFormat/>
    <w:tblPr>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table" w:styleId="MediumGrid1-Accent6">
    <w:name w:val="Medium Grid 1 Accent 6"/>
    <w:basedOn w:val="TableNormal"/>
    <w:uiPriority w:val="67"/>
    <w:qFormat/>
    <w:tblPr>
      <w:tblBorders>
        <w:top w:val="single" w:sz="8" w:space="0" w:color="F9B074"/>
        <w:left w:val="single" w:sz="8" w:space="0" w:color="F9B074"/>
        <w:bottom w:val="single" w:sz="8" w:space="0" w:color="F9B074"/>
        <w:right w:val="single" w:sz="8" w:space="0" w:color="F9B074"/>
        <w:insideH w:val="single" w:sz="8" w:space="0" w:color="F9B074"/>
        <w:insideV w:val="single" w:sz="8" w:space="0" w:color="F9B074"/>
      </w:tblBorders>
    </w:tblPr>
    <w:tcPr>
      <w:shd w:val="clear" w:color="auto" w:fill="FDE4D0"/>
    </w:tcPr>
    <w:tblStylePr w:type="firstRow">
      <w:rPr>
        <w:b/>
        <w:bCs/>
      </w:rPr>
    </w:tblStylePr>
    <w:tblStylePr w:type="lastRow">
      <w:rPr>
        <w:b/>
        <w:bCs/>
      </w:rPr>
      <w:tblPr/>
      <w:tcPr>
        <w:tcBorders>
          <w:top w:val="single" w:sz="18" w:space="0" w:color="F9B074"/>
        </w:tcBorders>
      </w:tcPr>
    </w:tblStylePr>
    <w:tblStylePr w:type="firstCol">
      <w:rPr>
        <w:b/>
        <w:bCs/>
      </w:rPr>
    </w:tblStylePr>
    <w:tblStylePr w:type="lastCol">
      <w:rPr>
        <w:b/>
        <w:bCs/>
      </w:rPr>
    </w:tblStylePr>
    <w:tblStylePr w:type="band1Vert">
      <w:tblPr/>
      <w:tcPr>
        <w:shd w:val="clear" w:color="auto" w:fill="FBCAA2"/>
      </w:tcPr>
    </w:tblStylePr>
    <w:tblStylePr w:type="band1Horz">
      <w:tblPr/>
      <w:tcPr>
        <w:shd w:val="clear" w:color="auto" w:fill="FBCAA2"/>
      </w:tcPr>
    </w:tblStylePr>
  </w:style>
  <w:style w:type="table" w:styleId="MediumGrid2">
    <w:name w:val="Medium Grid 2"/>
    <w:basedOn w:val="TableNormal"/>
    <w:uiPriority w:val="68"/>
    <w:qFormat/>
    <w:tblP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Pr>
    <w:tcPr>
      <w:shd w:val="clear" w:color="auto" w:fill="C0C0C0"/>
    </w:tcPr>
    <w:tblStylePr w:type="firstRow">
      <w:rPr>
        <w:b/>
        <w:bCs/>
      </w:rPr>
      <w:tblPr/>
      <w:tcPr>
        <w:shd w:val="clear" w:color="auto" w:fill="E6E6E6"/>
      </w:tcPr>
    </w:tblStylePr>
    <w:tblStylePr w:type="lastRow">
      <w:rPr>
        <w:b/>
        <w:bCs/>
      </w:rPr>
      <w:tblPr/>
      <w:tcPr>
        <w:tcBorders>
          <w:top w:val="single" w:sz="12" w:space="0" w:color="000000"/>
          <w:left w:val="nil"/>
          <w:bottom w:val="nil"/>
          <w:right w:val="nil"/>
          <w:insideH w:val="nil"/>
          <w:insideV w:val="nil"/>
        </w:tcBorders>
        <w:shd w:val="clear" w:color="auto" w:fill="FFFFFF"/>
      </w:tcPr>
    </w:tblStylePr>
    <w:tblStylePr w:type="firstCol">
      <w:rPr>
        <w:b/>
        <w:bCs/>
      </w:rPr>
      <w:tblPr/>
      <w:tcPr>
        <w:tcBorders>
          <w:top w:val="nil"/>
          <w:left w:val="nil"/>
          <w:bottom w:val="nil"/>
          <w:right w:val="nil"/>
          <w:insideH w:val="nil"/>
          <w:insideV w:val="nil"/>
        </w:tcBorders>
        <w:shd w:val="clear" w:color="auto" w:fill="FFFFFF"/>
      </w:tcPr>
    </w:tblStylePr>
    <w:tblStylePr w:type="lastCol">
      <w:rPr>
        <w:b w:val="0"/>
        <w:bCs w:val="0"/>
      </w:rPr>
      <w:tblPr/>
      <w:tcPr>
        <w:tcBorders>
          <w:top w:val="nil"/>
          <w:left w:val="nil"/>
          <w:bottom w:val="nil"/>
          <w:right w:val="nil"/>
          <w:insideH w:val="nil"/>
          <w:insideV w:val="nil"/>
        </w:tcBorders>
        <w:shd w:val="clear" w:color="auto" w:fill="CCCCCC"/>
      </w:tcPr>
    </w:tblStylePr>
    <w:tblStylePr w:type="band1Vert">
      <w:tblPr/>
      <w:tcPr>
        <w:shd w:val="clear" w:color="auto" w:fill="808080"/>
      </w:tcPr>
    </w:tblStylePr>
    <w:tblStylePr w:type="band1Horz">
      <w:tblPr/>
      <w:tcPr>
        <w:tcBorders>
          <w:insideH w:val="single" w:sz="6" w:space="0" w:color="auto"/>
          <w:insideV w:val="single" w:sz="6" w:space="0" w:color="auto"/>
        </w:tcBorders>
        <w:shd w:val="clear" w:color="auto" w:fill="808080"/>
      </w:tcPr>
    </w:tblStylePr>
    <w:tblStylePr w:type="nwCell">
      <w:tblPr/>
      <w:tcPr>
        <w:shd w:val="clear" w:color="auto" w:fill="FFFFFF"/>
      </w:tcPr>
    </w:tblStylePr>
  </w:style>
  <w:style w:type="table" w:styleId="MediumGrid2-Accent1">
    <w:name w:val="Medium Grid 2 Accent 1"/>
    <w:basedOn w:val="TableNormal"/>
    <w:uiPriority w:val="68"/>
    <w:qFormat/>
    <w:tblP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rPr>
      <w:tblPr/>
      <w:tcPr>
        <w:shd w:val="clear" w:color="auto" w:fill="EDF2F8"/>
      </w:tcPr>
    </w:tblStylePr>
    <w:tblStylePr w:type="lastRow">
      <w:rPr>
        <w:b/>
        <w:bCs/>
      </w:rPr>
      <w:tblPr/>
      <w:tcPr>
        <w:tcBorders>
          <w:top w:val="single" w:sz="12" w:space="0" w:color="000000"/>
          <w:left w:val="nil"/>
          <w:bottom w:val="nil"/>
          <w:right w:val="nil"/>
          <w:insideH w:val="nil"/>
          <w:insideV w:val="nil"/>
        </w:tcBorders>
        <w:shd w:val="clear" w:color="auto" w:fill="FFFFFF"/>
      </w:tcPr>
    </w:tblStylePr>
    <w:tblStylePr w:type="firstCol">
      <w:rPr>
        <w:b/>
        <w:bCs/>
      </w:rPr>
      <w:tblPr/>
      <w:tcPr>
        <w:tcBorders>
          <w:top w:val="nil"/>
          <w:left w:val="nil"/>
          <w:bottom w:val="nil"/>
          <w:right w:val="nil"/>
          <w:insideH w:val="nil"/>
          <w:insideV w:val="nil"/>
        </w:tcBorders>
        <w:shd w:val="clear" w:color="auto" w:fill="FFFFFF"/>
      </w:tcPr>
    </w:tblStylePr>
    <w:tblStylePr w:type="lastCol">
      <w:rPr>
        <w:b w:val="0"/>
        <w:bCs w:val="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auto"/>
          <w:insideV w:val="single" w:sz="6" w:space="0" w:color="auto"/>
        </w:tcBorders>
        <w:shd w:val="clear" w:color="auto" w:fill="A7BFDE"/>
      </w:tcPr>
    </w:tblStylePr>
    <w:tblStylePr w:type="nwCell">
      <w:tblPr/>
      <w:tcPr>
        <w:shd w:val="clear" w:color="auto" w:fill="FFFFFF"/>
      </w:tcPr>
    </w:tblStylePr>
  </w:style>
  <w:style w:type="table" w:styleId="MediumGrid2-Accent2">
    <w:name w:val="Medium Grid 2 Accent 2"/>
    <w:basedOn w:val="TableNormal"/>
    <w:uiPriority w:val="68"/>
    <w:qFormat/>
    <w:tblPr>
      <w:tblBorders>
        <w:top w:val="single" w:sz="8" w:space="0" w:color="C0504D"/>
        <w:left w:val="single" w:sz="8" w:space="0" w:color="C0504D"/>
        <w:bottom w:val="single" w:sz="8" w:space="0" w:color="C0504D"/>
        <w:right w:val="single" w:sz="8" w:space="0" w:color="C0504D"/>
        <w:insideH w:val="single" w:sz="8" w:space="0" w:color="C0504D"/>
        <w:insideV w:val="single" w:sz="8" w:space="0" w:color="C0504D"/>
      </w:tblBorders>
    </w:tblPr>
    <w:tcPr>
      <w:shd w:val="clear" w:color="auto" w:fill="EFD3D2"/>
    </w:tcPr>
    <w:tblStylePr w:type="firstRow">
      <w:rPr>
        <w:b/>
        <w:bCs/>
      </w:rPr>
      <w:tblPr/>
      <w:tcPr>
        <w:shd w:val="clear" w:color="auto" w:fill="F8EDED"/>
      </w:tcPr>
    </w:tblStylePr>
    <w:tblStylePr w:type="lastRow">
      <w:rPr>
        <w:b/>
        <w:bCs/>
      </w:rPr>
      <w:tblPr/>
      <w:tcPr>
        <w:tcBorders>
          <w:top w:val="single" w:sz="12" w:space="0" w:color="000000"/>
          <w:left w:val="nil"/>
          <w:bottom w:val="nil"/>
          <w:right w:val="nil"/>
          <w:insideH w:val="nil"/>
          <w:insideV w:val="nil"/>
        </w:tcBorders>
        <w:shd w:val="clear" w:color="auto" w:fill="FFFFFF"/>
      </w:tcPr>
    </w:tblStylePr>
    <w:tblStylePr w:type="firstCol">
      <w:rPr>
        <w:b/>
        <w:bCs/>
      </w:rPr>
      <w:tblPr/>
      <w:tcPr>
        <w:tcBorders>
          <w:top w:val="nil"/>
          <w:left w:val="nil"/>
          <w:bottom w:val="nil"/>
          <w:right w:val="nil"/>
          <w:insideH w:val="nil"/>
          <w:insideV w:val="nil"/>
        </w:tcBorders>
        <w:shd w:val="clear" w:color="auto" w:fill="FFFFFF"/>
      </w:tcPr>
    </w:tblStylePr>
    <w:tblStylePr w:type="lastCol">
      <w:rPr>
        <w:b w:val="0"/>
        <w:bCs w:val="0"/>
      </w:rPr>
      <w:tblPr/>
      <w:tcPr>
        <w:tcBorders>
          <w:top w:val="nil"/>
          <w:left w:val="nil"/>
          <w:bottom w:val="nil"/>
          <w:right w:val="nil"/>
          <w:insideH w:val="nil"/>
          <w:insideV w:val="nil"/>
        </w:tcBorders>
        <w:shd w:val="clear" w:color="auto" w:fill="F2DBDB"/>
      </w:tcPr>
    </w:tblStylePr>
    <w:tblStylePr w:type="band1Vert">
      <w:tblPr/>
      <w:tcPr>
        <w:shd w:val="clear" w:color="auto" w:fill="DFA7A6"/>
      </w:tcPr>
    </w:tblStylePr>
    <w:tblStylePr w:type="band1Horz">
      <w:tblPr/>
      <w:tcPr>
        <w:tcBorders>
          <w:insideH w:val="single" w:sz="6" w:space="0" w:color="auto"/>
          <w:insideV w:val="single" w:sz="6" w:space="0" w:color="auto"/>
        </w:tcBorders>
        <w:shd w:val="clear" w:color="auto" w:fill="DFA7A6"/>
      </w:tcPr>
    </w:tblStylePr>
    <w:tblStylePr w:type="nwCell">
      <w:tblPr/>
      <w:tcPr>
        <w:shd w:val="clear" w:color="auto" w:fill="FFFFFF"/>
      </w:tcPr>
    </w:tblStylePr>
  </w:style>
  <w:style w:type="table" w:styleId="MediumGrid2-Accent3">
    <w:name w:val="Medium Grid 2 Accent 3"/>
    <w:basedOn w:val="TableNormal"/>
    <w:uiPriority w:val="68"/>
    <w:qFormat/>
    <w:tblPr>
      <w:tblBorders>
        <w:top w:val="single" w:sz="8" w:space="0" w:color="9BBB59"/>
        <w:left w:val="single" w:sz="8" w:space="0" w:color="9BBB59"/>
        <w:bottom w:val="single" w:sz="8" w:space="0" w:color="9BBB59"/>
        <w:right w:val="single" w:sz="8" w:space="0" w:color="9BBB59"/>
        <w:insideH w:val="single" w:sz="8" w:space="0" w:color="9BBB59"/>
        <w:insideV w:val="single" w:sz="8" w:space="0" w:color="9BBB59"/>
      </w:tblBorders>
    </w:tblPr>
    <w:tcPr>
      <w:shd w:val="clear" w:color="auto" w:fill="E6EED5"/>
    </w:tcPr>
    <w:tblStylePr w:type="firstRow">
      <w:rPr>
        <w:b/>
        <w:bCs/>
      </w:rPr>
      <w:tblPr/>
      <w:tcPr>
        <w:shd w:val="clear" w:color="auto" w:fill="F5F8EE"/>
      </w:tcPr>
    </w:tblStylePr>
    <w:tblStylePr w:type="lastRow">
      <w:rPr>
        <w:b/>
        <w:bCs/>
      </w:rPr>
      <w:tblPr/>
      <w:tcPr>
        <w:tcBorders>
          <w:top w:val="single" w:sz="12" w:space="0" w:color="000000"/>
          <w:left w:val="nil"/>
          <w:bottom w:val="nil"/>
          <w:right w:val="nil"/>
          <w:insideH w:val="nil"/>
          <w:insideV w:val="nil"/>
        </w:tcBorders>
        <w:shd w:val="clear" w:color="auto" w:fill="FFFFFF"/>
      </w:tcPr>
    </w:tblStylePr>
    <w:tblStylePr w:type="firstCol">
      <w:rPr>
        <w:b/>
        <w:bCs/>
      </w:rPr>
      <w:tblPr/>
      <w:tcPr>
        <w:tcBorders>
          <w:top w:val="nil"/>
          <w:left w:val="nil"/>
          <w:bottom w:val="nil"/>
          <w:right w:val="nil"/>
          <w:insideH w:val="nil"/>
          <w:insideV w:val="nil"/>
        </w:tcBorders>
        <w:shd w:val="clear" w:color="auto" w:fill="FFFFFF"/>
      </w:tcPr>
    </w:tblStylePr>
    <w:tblStylePr w:type="lastCol">
      <w:rPr>
        <w:b w:val="0"/>
        <w:bCs w:val="0"/>
      </w:rPr>
      <w:tblPr/>
      <w:tcPr>
        <w:tcBorders>
          <w:top w:val="nil"/>
          <w:left w:val="nil"/>
          <w:bottom w:val="nil"/>
          <w:right w:val="nil"/>
          <w:insideH w:val="nil"/>
          <w:insideV w:val="nil"/>
        </w:tcBorders>
        <w:shd w:val="clear" w:color="auto" w:fill="EAF1DD"/>
      </w:tcPr>
    </w:tblStylePr>
    <w:tblStylePr w:type="band1Vert">
      <w:tblPr/>
      <w:tcPr>
        <w:shd w:val="clear" w:color="auto" w:fill="CDDDAC"/>
      </w:tcPr>
    </w:tblStylePr>
    <w:tblStylePr w:type="band1Horz">
      <w:tblPr/>
      <w:tcPr>
        <w:tcBorders>
          <w:insideH w:val="single" w:sz="6" w:space="0" w:color="auto"/>
          <w:insideV w:val="single" w:sz="6" w:space="0" w:color="auto"/>
        </w:tcBorders>
        <w:shd w:val="clear" w:color="auto" w:fill="CDDDAC"/>
      </w:tcPr>
    </w:tblStylePr>
    <w:tblStylePr w:type="nwCell">
      <w:tblPr/>
      <w:tcPr>
        <w:shd w:val="clear" w:color="auto" w:fill="FFFFFF"/>
      </w:tcPr>
    </w:tblStylePr>
  </w:style>
  <w:style w:type="table" w:styleId="MediumGrid2-Accent4">
    <w:name w:val="Medium Grid 2 Accent 4"/>
    <w:basedOn w:val="TableNormal"/>
    <w:uiPriority w:val="68"/>
    <w:qFormat/>
    <w:tblPr>
      <w:tblBorders>
        <w:top w:val="single" w:sz="8" w:space="0" w:color="8064A2"/>
        <w:left w:val="single" w:sz="8" w:space="0" w:color="8064A2"/>
        <w:bottom w:val="single" w:sz="8" w:space="0" w:color="8064A2"/>
        <w:right w:val="single" w:sz="8" w:space="0" w:color="8064A2"/>
        <w:insideH w:val="single" w:sz="8" w:space="0" w:color="8064A2"/>
        <w:insideV w:val="single" w:sz="8" w:space="0" w:color="8064A2"/>
      </w:tblBorders>
    </w:tblPr>
    <w:tcPr>
      <w:shd w:val="clear" w:color="auto" w:fill="DFD8E8"/>
    </w:tcPr>
    <w:tblStylePr w:type="firstRow">
      <w:rPr>
        <w:b/>
        <w:bCs/>
      </w:rPr>
      <w:tblPr/>
      <w:tcPr>
        <w:shd w:val="clear" w:color="auto" w:fill="F2EFF6"/>
      </w:tcPr>
    </w:tblStylePr>
    <w:tblStylePr w:type="lastRow">
      <w:rPr>
        <w:b/>
        <w:bCs/>
      </w:rPr>
      <w:tblPr/>
      <w:tcPr>
        <w:tcBorders>
          <w:top w:val="single" w:sz="12" w:space="0" w:color="000000"/>
          <w:left w:val="nil"/>
          <w:bottom w:val="nil"/>
          <w:right w:val="nil"/>
          <w:insideH w:val="nil"/>
          <w:insideV w:val="nil"/>
        </w:tcBorders>
        <w:shd w:val="clear" w:color="auto" w:fill="FFFFFF"/>
      </w:tcPr>
    </w:tblStylePr>
    <w:tblStylePr w:type="firstCol">
      <w:rPr>
        <w:b/>
        <w:bCs/>
      </w:rPr>
      <w:tblPr/>
      <w:tcPr>
        <w:tcBorders>
          <w:top w:val="nil"/>
          <w:left w:val="nil"/>
          <w:bottom w:val="nil"/>
          <w:right w:val="nil"/>
          <w:insideH w:val="nil"/>
          <w:insideV w:val="nil"/>
        </w:tcBorders>
        <w:shd w:val="clear" w:color="auto" w:fill="FFFFFF"/>
      </w:tcPr>
    </w:tblStylePr>
    <w:tblStylePr w:type="lastCol">
      <w:rPr>
        <w:b w:val="0"/>
        <w:bCs w:val="0"/>
      </w:rPr>
      <w:tblPr/>
      <w:tcPr>
        <w:tcBorders>
          <w:top w:val="nil"/>
          <w:left w:val="nil"/>
          <w:bottom w:val="nil"/>
          <w:right w:val="nil"/>
          <w:insideH w:val="nil"/>
          <w:insideV w:val="nil"/>
        </w:tcBorders>
        <w:shd w:val="clear" w:color="auto" w:fill="E5DFEC"/>
      </w:tcPr>
    </w:tblStylePr>
    <w:tblStylePr w:type="band1Vert">
      <w:tblPr/>
      <w:tcPr>
        <w:shd w:val="clear" w:color="auto" w:fill="BFB1D0"/>
      </w:tcPr>
    </w:tblStylePr>
    <w:tblStylePr w:type="band1Horz">
      <w:tblPr/>
      <w:tcPr>
        <w:tcBorders>
          <w:insideH w:val="single" w:sz="6" w:space="0" w:color="auto"/>
          <w:insideV w:val="single" w:sz="6" w:space="0" w:color="auto"/>
        </w:tcBorders>
        <w:shd w:val="clear" w:color="auto" w:fill="BFB1D0"/>
      </w:tcPr>
    </w:tblStylePr>
    <w:tblStylePr w:type="nwCell">
      <w:tblPr/>
      <w:tcPr>
        <w:shd w:val="clear" w:color="auto" w:fill="FFFFFF"/>
      </w:tcPr>
    </w:tblStylePr>
  </w:style>
  <w:style w:type="table" w:styleId="MediumGrid2-Accent5">
    <w:name w:val="Medium Grid 2 Accent 5"/>
    <w:basedOn w:val="TableNormal"/>
    <w:uiPriority w:val="68"/>
    <w:qFormat/>
    <w:tblPr>
      <w:tblBorders>
        <w:top w:val="single" w:sz="8" w:space="0" w:color="4BACC6"/>
        <w:left w:val="single" w:sz="8" w:space="0" w:color="4BACC6"/>
        <w:bottom w:val="single" w:sz="8" w:space="0" w:color="4BACC6"/>
        <w:right w:val="single" w:sz="8" w:space="0" w:color="4BACC6"/>
        <w:insideH w:val="single" w:sz="8" w:space="0" w:color="4BACC6"/>
        <w:insideV w:val="single" w:sz="8" w:space="0" w:color="4BACC6"/>
      </w:tblBorders>
    </w:tblPr>
    <w:tcPr>
      <w:shd w:val="clear" w:color="auto" w:fill="D2EAF1"/>
    </w:tcPr>
    <w:tblStylePr w:type="firstRow">
      <w:rPr>
        <w:b/>
        <w:bCs/>
      </w:rPr>
      <w:tblPr/>
      <w:tcPr>
        <w:shd w:val="clear" w:color="auto" w:fill="EDF6F9"/>
      </w:tcPr>
    </w:tblStylePr>
    <w:tblStylePr w:type="lastRow">
      <w:rPr>
        <w:b/>
        <w:bCs/>
      </w:rPr>
      <w:tblPr/>
      <w:tcPr>
        <w:tcBorders>
          <w:top w:val="single" w:sz="12" w:space="0" w:color="000000"/>
          <w:left w:val="nil"/>
          <w:bottom w:val="nil"/>
          <w:right w:val="nil"/>
          <w:insideH w:val="nil"/>
          <w:insideV w:val="nil"/>
        </w:tcBorders>
        <w:shd w:val="clear" w:color="auto" w:fill="FFFFFF"/>
      </w:tcPr>
    </w:tblStylePr>
    <w:tblStylePr w:type="firstCol">
      <w:rPr>
        <w:b/>
        <w:bCs/>
      </w:rPr>
      <w:tblPr/>
      <w:tcPr>
        <w:tcBorders>
          <w:top w:val="nil"/>
          <w:left w:val="nil"/>
          <w:bottom w:val="nil"/>
          <w:right w:val="nil"/>
          <w:insideH w:val="nil"/>
          <w:insideV w:val="nil"/>
        </w:tcBorders>
        <w:shd w:val="clear" w:color="auto" w:fill="FFFFFF"/>
      </w:tcPr>
    </w:tblStylePr>
    <w:tblStylePr w:type="lastCol">
      <w:rPr>
        <w:b w:val="0"/>
        <w:bCs w:val="0"/>
      </w:rPr>
      <w:tblPr/>
      <w:tcPr>
        <w:tcBorders>
          <w:top w:val="nil"/>
          <w:left w:val="nil"/>
          <w:bottom w:val="nil"/>
          <w:right w:val="nil"/>
          <w:insideH w:val="nil"/>
          <w:insideV w:val="nil"/>
        </w:tcBorders>
        <w:shd w:val="clear" w:color="auto" w:fill="DAEEF3"/>
      </w:tcPr>
    </w:tblStylePr>
    <w:tblStylePr w:type="band1Vert">
      <w:tblPr/>
      <w:tcPr>
        <w:shd w:val="clear" w:color="auto" w:fill="A5D5E2"/>
      </w:tcPr>
    </w:tblStylePr>
    <w:tblStylePr w:type="band1Horz">
      <w:tblPr/>
      <w:tcPr>
        <w:tcBorders>
          <w:insideH w:val="single" w:sz="6" w:space="0" w:color="auto"/>
          <w:insideV w:val="single" w:sz="6" w:space="0" w:color="auto"/>
        </w:tcBorders>
        <w:shd w:val="clear" w:color="auto" w:fill="A5D5E2"/>
      </w:tcPr>
    </w:tblStylePr>
    <w:tblStylePr w:type="nwCell">
      <w:tblPr/>
      <w:tcPr>
        <w:shd w:val="clear" w:color="auto" w:fill="FFFFFF"/>
      </w:tcPr>
    </w:tblStylePr>
  </w:style>
  <w:style w:type="table" w:styleId="MediumGrid2-Accent6">
    <w:name w:val="Medium Grid 2 Accent 6"/>
    <w:basedOn w:val="TableNormal"/>
    <w:uiPriority w:val="68"/>
    <w:qFormat/>
    <w:tblPr>
      <w:tblBorders>
        <w:top w:val="single" w:sz="8" w:space="0" w:color="F79646"/>
        <w:left w:val="single" w:sz="8" w:space="0" w:color="F79646"/>
        <w:bottom w:val="single" w:sz="8" w:space="0" w:color="F79646"/>
        <w:right w:val="single" w:sz="8" w:space="0" w:color="F79646"/>
        <w:insideH w:val="single" w:sz="8" w:space="0" w:color="F79646"/>
        <w:insideV w:val="single" w:sz="8" w:space="0" w:color="F79646"/>
      </w:tblBorders>
    </w:tblPr>
    <w:tcPr>
      <w:shd w:val="clear" w:color="auto" w:fill="FDE4D0"/>
    </w:tcPr>
    <w:tblStylePr w:type="firstRow">
      <w:rPr>
        <w:b/>
        <w:bCs/>
      </w:rPr>
      <w:tblPr/>
      <w:tcPr>
        <w:shd w:val="clear" w:color="auto" w:fill="FEF4EC"/>
      </w:tcPr>
    </w:tblStylePr>
    <w:tblStylePr w:type="lastRow">
      <w:rPr>
        <w:b/>
        <w:bCs/>
      </w:rPr>
      <w:tblPr/>
      <w:tcPr>
        <w:tcBorders>
          <w:top w:val="single" w:sz="12" w:space="0" w:color="000000"/>
          <w:left w:val="nil"/>
          <w:bottom w:val="nil"/>
          <w:right w:val="nil"/>
          <w:insideH w:val="nil"/>
          <w:insideV w:val="nil"/>
        </w:tcBorders>
        <w:shd w:val="clear" w:color="auto" w:fill="FFFFFF"/>
      </w:tcPr>
    </w:tblStylePr>
    <w:tblStylePr w:type="firstCol">
      <w:rPr>
        <w:b/>
        <w:bCs/>
      </w:rPr>
      <w:tblPr/>
      <w:tcPr>
        <w:tcBorders>
          <w:top w:val="nil"/>
          <w:left w:val="nil"/>
          <w:bottom w:val="nil"/>
          <w:right w:val="nil"/>
          <w:insideH w:val="nil"/>
          <w:insideV w:val="nil"/>
        </w:tcBorders>
        <w:shd w:val="clear" w:color="auto" w:fill="FFFFFF"/>
      </w:tcPr>
    </w:tblStylePr>
    <w:tblStylePr w:type="lastCol">
      <w:rPr>
        <w:b w:val="0"/>
        <w:bCs w:val="0"/>
      </w:rPr>
      <w:tblPr/>
      <w:tcPr>
        <w:tcBorders>
          <w:top w:val="nil"/>
          <w:left w:val="nil"/>
          <w:bottom w:val="nil"/>
          <w:right w:val="nil"/>
          <w:insideH w:val="nil"/>
          <w:insideV w:val="nil"/>
        </w:tcBorders>
        <w:shd w:val="clear" w:color="auto" w:fill="FDE9D9"/>
      </w:tcPr>
    </w:tblStylePr>
    <w:tblStylePr w:type="band1Vert">
      <w:tblPr/>
      <w:tcPr>
        <w:shd w:val="clear" w:color="auto" w:fill="FBCAA2"/>
      </w:tcPr>
    </w:tblStylePr>
    <w:tblStylePr w:type="band1Horz">
      <w:tblPr/>
      <w:tcPr>
        <w:tcBorders>
          <w:insideH w:val="single" w:sz="6" w:space="0" w:color="auto"/>
          <w:insideV w:val="single" w:sz="6" w:space="0" w:color="auto"/>
        </w:tcBorders>
        <w:shd w:val="clear" w:color="auto" w:fill="FBCAA2"/>
      </w:tcPr>
    </w:tblStylePr>
    <w:tblStylePr w:type="nwCell">
      <w:tblPr/>
      <w:tcPr>
        <w:shd w:val="clear" w:color="auto" w:fill="FFFFFF"/>
      </w:tcPr>
    </w:tblStylePr>
  </w:style>
  <w:style w:type="table" w:styleId="MediumGrid3">
    <w:name w:val="Medium Grid 3"/>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C0C0C0"/>
    </w:tcPr>
    <w:tblStylePr w:type="firstRow">
      <w:rPr>
        <w:b/>
        <w:bCs/>
        <w:i w:val="0"/>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000000"/>
      </w:tcPr>
    </w:tblStylePr>
    <w:tblStylePr w:type="lastRow">
      <w:rPr>
        <w:b/>
        <w:bCs/>
        <w:i w:val="0"/>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000000"/>
      </w:tcPr>
    </w:tblStylePr>
    <w:tblStylePr w:type="firstCol">
      <w:rPr>
        <w:b/>
        <w:bCs/>
        <w:i w:val="0"/>
      </w:rPr>
      <w:tblPr/>
      <w:tcPr>
        <w:tcBorders>
          <w:bottom w:val="single" w:sz="8" w:space="0" w:color="FFFFFF"/>
          <w:right w:val="single" w:sz="24" w:space="0" w:color="FFFFFF"/>
          <w:insideH w:val="nil"/>
          <w:insideV w:val="nil"/>
        </w:tcBorders>
        <w:shd w:val="clear" w:color="auto" w:fill="000000"/>
      </w:tcPr>
    </w:tblStylePr>
    <w:tblStylePr w:type="lastCol">
      <w:rPr>
        <w:b/>
        <w:bCs/>
        <w:i w:val="0"/>
      </w:rPr>
      <w:tblPr/>
      <w:tcPr>
        <w:tcBorders>
          <w:top w:val="nil"/>
          <w:left w:val="nil"/>
          <w:bottom w:val="single" w:sz="24" w:space="0" w:color="FFFFFF"/>
          <w:right w:val="nil"/>
          <w:insideH w:val="nil"/>
          <w:insideV w:val="nil"/>
        </w:tcBorders>
        <w:shd w:val="clear" w:color="auto" w:fill="000000"/>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80808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808080"/>
      </w:tcPr>
    </w:tblStylePr>
  </w:style>
  <w:style w:type="table" w:styleId="MediumGrid3-Accent1">
    <w:name w:val="Medium Grid 3 Accent 1"/>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3DFEE"/>
    </w:tcPr>
    <w:tblStylePr w:type="firstRow">
      <w:rPr>
        <w:b/>
        <w:bCs/>
        <w:i w:val="0"/>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4F81BD"/>
      </w:tcPr>
    </w:tblStylePr>
    <w:tblStylePr w:type="lastRow">
      <w:rPr>
        <w:b/>
        <w:bCs/>
        <w:i w:val="0"/>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F81BD"/>
      </w:tcPr>
    </w:tblStylePr>
    <w:tblStylePr w:type="firstCol">
      <w:rPr>
        <w:b/>
        <w:bCs/>
        <w:i w:val="0"/>
      </w:rPr>
      <w:tblPr/>
      <w:tcPr>
        <w:tcBorders>
          <w:bottom w:val="single" w:sz="8" w:space="0" w:color="FFFFFF"/>
          <w:right w:val="single" w:sz="24" w:space="0" w:color="FFFFFF"/>
          <w:insideH w:val="nil"/>
          <w:insideV w:val="nil"/>
        </w:tcBorders>
        <w:shd w:val="clear" w:color="auto" w:fill="4F81BD"/>
      </w:tcPr>
    </w:tblStylePr>
    <w:tblStylePr w:type="lastCol">
      <w:rPr>
        <w:b/>
        <w:bCs/>
        <w:i w:val="0"/>
      </w:rPr>
      <w:tblPr/>
      <w:tcPr>
        <w:tcBorders>
          <w:top w:val="nil"/>
          <w:left w:val="nil"/>
          <w:bottom w:val="single" w:sz="24" w:space="0" w:color="FFFFFF"/>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7BFDE"/>
      </w:tcPr>
    </w:tblStylePr>
  </w:style>
  <w:style w:type="table" w:styleId="MediumGrid3-Accent2">
    <w:name w:val="Medium Grid 3 Accent 2"/>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FD3D2"/>
    </w:tcPr>
    <w:tblStylePr w:type="firstRow">
      <w:rPr>
        <w:b/>
        <w:bCs/>
        <w:i w:val="0"/>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C0504D"/>
      </w:tcPr>
    </w:tblStylePr>
    <w:tblStylePr w:type="lastRow">
      <w:rPr>
        <w:b/>
        <w:bCs/>
        <w:i w:val="0"/>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C0504D"/>
      </w:tcPr>
    </w:tblStylePr>
    <w:tblStylePr w:type="firstCol">
      <w:rPr>
        <w:b/>
        <w:bCs/>
        <w:i w:val="0"/>
      </w:rPr>
      <w:tblPr/>
      <w:tcPr>
        <w:tcBorders>
          <w:bottom w:val="single" w:sz="8" w:space="0" w:color="FFFFFF"/>
          <w:right w:val="single" w:sz="24" w:space="0" w:color="FFFFFF"/>
          <w:insideH w:val="nil"/>
          <w:insideV w:val="nil"/>
        </w:tcBorders>
        <w:shd w:val="clear" w:color="auto" w:fill="C0504D"/>
      </w:tcPr>
    </w:tblStylePr>
    <w:tblStylePr w:type="lastCol">
      <w:rPr>
        <w:b/>
        <w:bCs/>
        <w:i w:val="0"/>
      </w:rPr>
      <w:tblPr/>
      <w:tcPr>
        <w:tcBorders>
          <w:top w:val="nil"/>
          <w:left w:val="nil"/>
          <w:bottom w:val="single" w:sz="24" w:space="0" w:color="FFFFFF"/>
          <w:right w:val="nil"/>
          <w:insideH w:val="nil"/>
          <w:insideV w:val="nil"/>
        </w:tcBorders>
        <w:shd w:val="clear" w:color="auto" w:fill="C0504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FA7A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DFA7A6"/>
      </w:tcPr>
    </w:tblStylePr>
  </w:style>
  <w:style w:type="table" w:styleId="MediumGrid3-Accent3">
    <w:name w:val="Medium Grid 3 Accent 3"/>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6EED5"/>
    </w:tcPr>
    <w:tblStylePr w:type="firstRow">
      <w:rPr>
        <w:b/>
        <w:bCs/>
        <w:i w:val="0"/>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9BBB59"/>
      </w:tcPr>
    </w:tblStylePr>
    <w:tblStylePr w:type="lastRow">
      <w:rPr>
        <w:b/>
        <w:bCs/>
        <w:i w:val="0"/>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9BBB59"/>
      </w:tcPr>
    </w:tblStylePr>
    <w:tblStylePr w:type="firstCol">
      <w:rPr>
        <w:b/>
        <w:bCs/>
        <w:i w:val="0"/>
      </w:rPr>
      <w:tblPr/>
      <w:tcPr>
        <w:tcBorders>
          <w:bottom w:val="single" w:sz="8" w:space="0" w:color="FFFFFF"/>
          <w:right w:val="single" w:sz="24" w:space="0" w:color="FFFFFF"/>
          <w:insideH w:val="nil"/>
          <w:insideV w:val="nil"/>
        </w:tcBorders>
        <w:shd w:val="clear" w:color="auto" w:fill="9BBB59"/>
      </w:tcPr>
    </w:tblStylePr>
    <w:tblStylePr w:type="lastCol">
      <w:rPr>
        <w:b/>
        <w:bCs/>
        <w:i w:val="0"/>
      </w:rPr>
      <w:tblPr/>
      <w:tcPr>
        <w:tcBorders>
          <w:top w:val="nil"/>
          <w:left w:val="nil"/>
          <w:bottom w:val="single" w:sz="24" w:space="0" w:color="FFFFFF"/>
          <w:right w:val="nil"/>
          <w:insideH w:val="nil"/>
          <w:insideV w:val="nil"/>
        </w:tcBorders>
        <w:shd w:val="clear" w:color="auto" w:fill="9BBB59"/>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CDDDAC"/>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CDDDAC"/>
      </w:tcPr>
    </w:tblStylePr>
  </w:style>
  <w:style w:type="table" w:styleId="MediumGrid3-Accent4">
    <w:name w:val="Medium Grid 3 Accent 4"/>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FD8E8"/>
    </w:tcPr>
    <w:tblStylePr w:type="firstRow">
      <w:rPr>
        <w:b/>
        <w:bCs/>
        <w:i w:val="0"/>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8064A2"/>
      </w:tcPr>
    </w:tblStylePr>
    <w:tblStylePr w:type="lastRow">
      <w:rPr>
        <w:b/>
        <w:bCs/>
        <w:i w:val="0"/>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8064A2"/>
      </w:tcPr>
    </w:tblStylePr>
    <w:tblStylePr w:type="firstCol">
      <w:rPr>
        <w:b/>
        <w:bCs/>
        <w:i w:val="0"/>
      </w:rPr>
      <w:tblPr/>
      <w:tcPr>
        <w:tcBorders>
          <w:bottom w:val="single" w:sz="8" w:space="0" w:color="FFFFFF"/>
          <w:right w:val="single" w:sz="24" w:space="0" w:color="FFFFFF"/>
          <w:insideH w:val="nil"/>
          <w:insideV w:val="nil"/>
        </w:tcBorders>
        <w:shd w:val="clear" w:color="auto" w:fill="8064A2"/>
      </w:tcPr>
    </w:tblStylePr>
    <w:tblStylePr w:type="lastCol">
      <w:rPr>
        <w:b/>
        <w:bCs/>
        <w:i w:val="0"/>
      </w:rPr>
      <w:tblPr/>
      <w:tcPr>
        <w:tcBorders>
          <w:top w:val="nil"/>
          <w:left w:val="nil"/>
          <w:bottom w:val="single" w:sz="24" w:space="0" w:color="FFFFFF"/>
          <w:right w:val="nil"/>
          <w:insideH w:val="nil"/>
          <w:insideV w:val="nil"/>
        </w:tcBorders>
        <w:shd w:val="clear" w:color="auto" w:fill="8064A2"/>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FB1D0"/>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BFB1D0"/>
      </w:tcPr>
    </w:tblStylePr>
  </w:style>
  <w:style w:type="table" w:styleId="MediumGrid3-Accent5">
    <w:name w:val="Medium Grid 3 Accent 5"/>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2EAF1"/>
    </w:tcPr>
    <w:tblStylePr w:type="firstRow">
      <w:rPr>
        <w:b/>
        <w:bCs/>
        <w:i w:val="0"/>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4BACC6"/>
      </w:tcPr>
    </w:tblStylePr>
    <w:tblStylePr w:type="lastRow">
      <w:rPr>
        <w:b/>
        <w:bCs/>
        <w:i w:val="0"/>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4BACC6"/>
      </w:tcPr>
    </w:tblStylePr>
    <w:tblStylePr w:type="firstCol">
      <w:rPr>
        <w:b/>
        <w:bCs/>
        <w:i w:val="0"/>
      </w:rPr>
      <w:tblPr/>
      <w:tcPr>
        <w:tcBorders>
          <w:bottom w:val="single" w:sz="8" w:space="0" w:color="FFFFFF"/>
          <w:right w:val="single" w:sz="24" w:space="0" w:color="FFFFFF"/>
          <w:insideH w:val="nil"/>
          <w:insideV w:val="nil"/>
        </w:tcBorders>
        <w:shd w:val="clear" w:color="auto" w:fill="4BACC6"/>
      </w:tcPr>
    </w:tblStylePr>
    <w:tblStylePr w:type="lastCol">
      <w:rPr>
        <w:b/>
        <w:bCs/>
        <w:i w:val="0"/>
      </w:rPr>
      <w:tblPr/>
      <w:tcPr>
        <w:tcBorders>
          <w:top w:val="nil"/>
          <w:left w:val="nil"/>
          <w:bottom w:val="single" w:sz="24" w:space="0" w:color="FFFFFF"/>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A5D5E2"/>
      </w:tcPr>
    </w:tblStylePr>
  </w:style>
  <w:style w:type="table" w:styleId="MediumGrid3-Accent6">
    <w:name w:val="Medium Grid 3 Accent 6"/>
    <w:basedOn w:val="TableNormal"/>
    <w:uiPriority w:val="69"/>
    <w:qFormat/>
    <w:tblP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DE4D0"/>
    </w:tcPr>
    <w:tblStylePr w:type="firstRow">
      <w:rPr>
        <w:b/>
        <w:bCs/>
        <w:i w:val="0"/>
      </w:rPr>
      <w:tblPr/>
      <w:tcPr>
        <w:tcBorders>
          <w:top w:val="single" w:sz="8" w:space="0" w:color="FFFFFF"/>
          <w:left w:val="single" w:sz="24" w:space="0" w:color="FFFFFF"/>
          <w:bottom w:val="single" w:sz="8" w:space="0" w:color="FFFFFF"/>
          <w:right w:val="single" w:sz="8" w:space="0" w:color="FFFFFF"/>
          <w:insideH w:val="nil"/>
          <w:insideV w:val="single" w:sz="8" w:space="0" w:color="auto"/>
        </w:tcBorders>
        <w:shd w:val="clear" w:color="auto" w:fill="F79646"/>
      </w:tcPr>
    </w:tblStylePr>
    <w:tblStylePr w:type="lastRow">
      <w:rPr>
        <w:b/>
        <w:bCs/>
        <w:i w:val="0"/>
      </w:rPr>
      <w:tblPr/>
      <w:tcPr>
        <w:tcBorders>
          <w:top w:val="single" w:sz="24" w:space="0" w:color="FFFFFF"/>
          <w:left w:val="single" w:sz="8" w:space="0" w:color="FFFFFF"/>
          <w:bottom w:val="single" w:sz="8" w:space="0" w:color="FFFFFF"/>
          <w:right w:val="single" w:sz="8" w:space="0" w:color="FFFFFF"/>
          <w:insideH w:val="nil"/>
          <w:insideV w:val="single" w:sz="8" w:space="0" w:color="auto"/>
        </w:tcBorders>
        <w:shd w:val="clear" w:color="auto" w:fill="F79646"/>
      </w:tcPr>
    </w:tblStylePr>
    <w:tblStylePr w:type="firstCol">
      <w:rPr>
        <w:b/>
        <w:bCs/>
        <w:i w:val="0"/>
      </w:rPr>
      <w:tblPr/>
      <w:tcPr>
        <w:tcBorders>
          <w:bottom w:val="single" w:sz="8" w:space="0" w:color="FFFFFF"/>
          <w:right w:val="single" w:sz="24" w:space="0" w:color="FFFFFF"/>
          <w:insideH w:val="nil"/>
          <w:insideV w:val="nil"/>
        </w:tcBorders>
        <w:shd w:val="clear" w:color="auto" w:fill="F79646"/>
      </w:tcPr>
    </w:tblStylePr>
    <w:tblStylePr w:type="lastCol">
      <w:rPr>
        <w:b/>
        <w:bCs/>
        <w:i w:val="0"/>
      </w:rPr>
      <w:tblPr/>
      <w:tcPr>
        <w:tcBorders>
          <w:top w:val="nil"/>
          <w:left w:val="nil"/>
          <w:bottom w:val="single" w:sz="24" w:space="0" w:color="FFFFFF"/>
          <w:right w:val="nil"/>
          <w:insideH w:val="nil"/>
          <w:insideV w:val="nil"/>
        </w:tcBorders>
        <w:shd w:val="clear" w:color="auto" w:fill="F7964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BCAA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auto"/>
          <w:insideV w:val="single" w:sz="8" w:space="0" w:color="auto"/>
        </w:tcBorders>
        <w:shd w:val="clear" w:color="auto" w:fill="FBCAA2"/>
      </w:tcPr>
    </w:tblStylePr>
  </w:style>
  <w:style w:type="table" w:styleId="DarkList">
    <w:name w:val="Dark List"/>
    <w:basedOn w:val="TableNormal"/>
    <w:uiPriority w:val="70"/>
    <w:qFormat/>
    <w:tblPr>
      <w:tblStyleRowBandSize w:val="1"/>
      <w:tblStyleColBandSize w:val="1"/>
    </w:tblPr>
    <w:tcPr>
      <w:shd w:val="clear" w:color="auto" w:fill="000000"/>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nil"/>
          <w:bottom w:val="single" w:sz="18" w:space="0" w:color="FFFFFF"/>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styleId="DarkList-Accent1">
    <w:name w:val="Dark List Accent 1"/>
    <w:basedOn w:val="TableNormal"/>
    <w:uiPriority w:val="70"/>
    <w:qFormat/>
    <w:tblPr>
      <w:tblStyleRowBandSize w:val="1"/>
      <w:tblStyleColBandSize w:val="1"/>
    </w:tblPr>
    <w:tcPr>
      <w:shd w:val="clear" w:color="auto" w:fill="4F81BD"/>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43F60"/>
      </w:tcPr>
    </w:tblStylePr>
    <w:tblStylePr w:type="firstCol">
      <w:tblPr/>
      <w:tcPr>
        <w:tcBorders>
          <w:top w:val="nil"/>
          <w:left w:val="nil"/>
          <w:bottom w:val="nil"/>
          <w:right w:val="single" w:sz="18" w:space="0" w:color="FFFFFF"/>
          <w:insideH w:val="nil"/>
          <w:insideV w:val="nil"/>
        </w:tcBorders>
        <w:shd w:val="clear" w:color="auto" w:fill="365F91"/>
      </w:tcPr>
    </w:tblStylePr>
    <w:tblStylePr w:type="lastCol">
      <w:tblPr/>
      <w:tcPr>
        <w:tcBorders>
          <w:top w:val="nil"/>
          <w:left w:val="nil"/>
          <w:bottom w:val="single" w:sz="18" w:space="0" w:color="FFFFFF"/>
          <w:right w:val="nil"/>
          <w:insideH w:val="nil"/>
          <w:insideV w:val="nil"/>
        </w:tcBorders>
        <w:shd w:val="clear" w:color="auto" w:fill="365F91"/>
      </w:tcPr>
    </w:tblStylePr>
    <w:tblStylePr w:type="band1Vert">
      <w:tblPr/>
      <w:tcPr>
        <w:tcBorders>
          <w:top w:val="nil"/>
          <w:left w:val="nil"/>
          <w:bottom w:val="nil"/>
          <w:right w:val="nil"/>
          <w:insideH w:val="nil"/>
          <w:insideV w:val="nil"/>
        </w:tcBorders>
        <w:shd w:val="clear" w:color="auto" w:fill="365F91"/>
      </w:tcPr>
    </w:tblStylePr>
    <w:tblStylePr w:type="band1Horz">
      <w:tblPr/>
      <w:tcPr>
        <w:tcBorders>
          <w:top w:val="nil"/>
          <w:left w:val="nil"/>
          <w:bottom w:val="nil"/>
          <w:right w:val="nil"/>
          <w:insideH w:val="nil"/>
          <w:insideV w:val="nil"/>
        </w:tcBorders>
        <w:shd w:val="clear" w:color="auto" w:fill="365F91"/>
      </w:tcPr>
    </w:tblStylePr>
  </w:style>
  <w:style w:type="table" w:styleId="DarkList-Accent2">
    <w:name w:val="Dark List Accent 2"/>
    <w:basedOn w:val="TableNormal"/>
    <w:uiPriority w:val="70"/>
    <w:qFormat/>
    <w:tblPr>
      <w:tblStyleRowBandSize w:val="1"/>
      <w:tblStyleColBandSize w:val="1"/>
    </w:tblPr>
    <w:tcPr>
      <w:shd w:val="clear" w:color="auto" w:fill="C0504D"/>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622423"/>
      </w:tcPr>
    </w:tblStylePr>
    <w:tblStylePr w:type="firstCol">
      <w:tblPr/>
      <w:tcPr>
        <w:tcBorders>
          <w:top w:val="nil"/>
          <w:left w:val="nil"/>
          <w:bottom w:val="nil"/>
          <w:right w:val="single" w:sz="18" w:space="0" w:color="FFFFFF"/>
          <w:insideH w:val="nil"/>
          <w:insideV w:val="nil"/>
        </w:tcBorders>
        <w:shd w:val="clear" w:color="auto" w:fill="943634"/>
      </w:tcPr>
    </w:tblStylePr>
    <w:tblStylePr w:type="lastCol">
      <w:tblPr/>
      <w:tcPr>
        <w:tcBorders>
          <w:top w:val="nil"/>
          <w:left w:val="nil"/>
          <w:bottom w:val="single" w:sz="18" w:space="0" w:color="FFFFFF"/>
          <w:right w:val="nil"/>
          <w:insideH w:val="nil"/>
          <w:insideV w:val="nil"/>
        </w:tcBorders>
        <w:shd w:val="clear" w:color="auto" w:fill="943634"/>
      </w:tcPr>
    </w:tblStylePr>
    <w:tblStylePr w:type="band1Vert">
      <w:tblPr/>
      <w:tcPr>
        <w:tcBorders>
          <w:top w:val="nil"/>
          <w:left w:val="nil"/>
          <w:bottom w:val="nil"/>
          <w:right w:val="nil"/>
          <w:insideH w:val="nil"/>
          <w:insideV w:val="nil"/>
        </w:tcBorders>
        <w:shd w:val="clear" w:color="auto" w:fill="943634"/>
      </w:tcPr>
    </w:tblStylePr>
    <w:tblStylePr w:type="band1Horz">
      <w:tblPr/>
      <w:tcPr>
        <w:tcBorders>
          <w:top w:val="nil"/>
          <w:left w:val="nil"/>
          <w:bottom w:val="nil"/>
          <w:right w:val="nil"/>
          <w:insideH w:val="nil"/>
          <w:insideV w:val="nil"/>
        </w:tcBorders>
        <w:shd w:val="clear" w:color="auto" w:fill="943634"/>
      </w:tcPr>
    </w:tblStylePr>
  </w:style>
  <w:style w:type="table" w:styleId="DarkList-Accent3">
    <w:name w:val="Dark List Accent 3"/>
    <w:basedOn w:val="TableNormal"/>
    <w:uiPriority w:val="70"/>
    <w:qFormat/>
    <w:tblPr>
      <w:tblStyleRowBandSize w:val="1"/>
      <w:tblStyleColBandSize w:val="1"/>
    </w:tblPr>
    <w:tcPr>
      <w:shd w:val="clear" w:color="auto" w:fill="9BBB59"/>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4E6128"/>
      </w:tcPr>
    </w:tblStylePr>
    <w:tblStylePr w:type="firstCol">
      <w:tblPr/>
      <w:tcPr>
        <w:tcBorders>
          <w:top w:val="nil"/>
          <w:left w:val="nil"/>
          <w:bottom w:val="nil"/>
          <w:right w:val="single" w:sz="18" w:space="0" w:color="FFFFFF"/>
          <w:insideH w:val="nil"/>
          <w:insideV w:val="nil"/>
        </w:tcBorders>
        <w:shd w:val="clear" w:color="auto" w:fill="76923C"/>
      </w:tcPr>
    </w:tblStylePr>
    <w:tblStylePr w:type="lastCol">
      <w:tblPr/>
      <w:tcPr>
        <w:tcBorders>
          <w:top w:val="nil"/>
          <w:left w:val="nil"/>
          <w:bottom w:val="single" w:sz="18" w:space="0" w:color="FFFFFF"/>
          <w:right w:val="nil"/>
          <w:insideH w:val="nil"/>
          <w:insideV w:val="nil"/>
        </w:tcBorders>
        <w:shd w:val="clear" w:color="auto" w:fill="76923C"/>
      </w:tcPr>
    </w:tblStylePr>
    <w:tblStylePr w:type="band1Vert">
      <w:tblPr/>
      <w:tcPr>
        <w:tcBorders>
          <w:top w:val="nil"/>
          <w:left w:val="nil"/>
          <w:bottom w:val="nil"/>
          <w:right w:val="nil"/>
          <w:insideH w:val="nil"/>
          <w:insideV w:val="nil"/>
        </w:tcBorders>
        <w:shd w:val="clear" w:color="auto" w:fill="76923C"/>
      </w:tcPr>
    </w:tblStylePr>
    <w:tblStylePr w:type="band1Horz">
      <w:tblPr/>
      <w:tcPr>
        <w:tcBorders>
          <w:top w:val="nil"/>
          <w:left w:val="nil"/>
          <w:bottom w:val="nil"/>
          <w:right w:val="nil"/>
          <w:insideH w:val="nil"/>
          <w:insideV w:val="nil"/>
        </w:tcBorders>
        <w:shd w:val="clear" w:color="auto" w:fill="76923C"/>
      </w:tcPr>
    </w:tblStylePr>
  </w:style>
  <w:style w:type="table" w:styleId="DarkList-Accent4">
    <w:name w:val="Dark List Accent 4"/>
    <w:basedOn w:val="TableNormal"/>
    <w:uiPriority w:val="70"/>
    <w:qFormat/>
    <w:tblPr>
      <w:tblStyleRowBandSize w:val="1"/>
      <w:tblStyleColBandSize w:val="1"/>
    </w:tblPr>
    <w:tcPr>
      <w:shd w:val="clear" w:color="auto" w:fill="8064A2"/>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3F3151"/>
      </w:tcPr>
    </w:tblStylePr>
    <w:tblStylePr w:type="firstCol">
      <w:tblPr/>
      <w:tcPr>
        <w:tcBorders>
          <w:top w:val="nil"/>
          <w:left w:val="nil"/>
          <w:bottom w:val="nil"/>
          <w:right w:val="single" w:sz="18" w:space="0" w:color="FFFFFF"/>
          <w:insideH w:val="nil"/>
          <w:insideV w:val="nil"/>
        </w:tcBorders>
        <w:shd w:val="clear" w:color="auto" w:fill="5F497A"/>
      </w:tcPr>
    </w:tblStylePr>
    <w:tblStylePr w:type="lastCol">
      <w:tblPr/>
      <w:tcPr>
        <w:tcBorders>
          <w:top w:val="nil"/>
          <w:left w:val="nil"/>
          <w:bottom w:val="single" w:sz="18" w:space="0" w:color="FFFFFF"/>
          <w:right w:val="nil"/>
          <w:insideH w:val="nil"/>
          <w:insideV w:val="nil"/>
        </w:tcBorders>
        <w:shd w:val="clear" w:color="auto" w:fill="5F497A"/>
      </w:tcPr>
    </w:tblStylePr>
    <w:tblStylePr w:type="band1Vert">
      <w:tblPr/>
      <w:tcPr>
        <w:tcBorders>
          <w:top w:val="nil"/>
          <w:left w:val="nil"/>
          <w:bottom w:val="nil"/>
          <w:right w:val="nil"/>
          <w:insideH w:val="nil"/>
          <w:insideV w:val="nil"/>
        </w:tcBorders>
        <w:shd w:val="clear" w:color="auto" w:fill="5F497A"/>
      </w:tcPr>
    </w:tblStylePr>
    <w:tblStylePr w:type="band1Horz">
      <w:tblPr/>
      <w:tcPr>
        <w:tcBorders>
          <w:top w:val="nil"/>
          <w:left w:val="nil"/>
          <w:bottom w:val="nil"/>
          <w:right w:val="nil"/>
          <w:insideH w:val="nil"/>
          <w:insideV w:val="nil"/>
        </w:tcBorders>
        <w:shd w:val="clear" w:color="auto" w:fill="5F497A"/>
      </w:tcPr>
    </w:tblStylePr>
  </w:style>
  <w:style w:type="table" w:styleId="DarkList-Accent5">
    <w:name w:val="Dark List Accent 5"/>
    <w:basedOn w:val="TableNormal"/>
    <w:uiPriority w:val="70"/>
    <w:qFormat/>
    <w:tblPr>
      <w:tblStyleRowBandSize w:val="1"/>
      <w:tblStyleColBandSize w:val="1"/>
    </w:tblPr>
    <w:tcPr>
      <w:shd w:val="clear" w:color="auto" w:fill="4BACC6"/>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205867"/>
      </w:tcPr>
    </w:tblStylePr>
    <w:tblStylePr w:type="firstCol">
      <w:tblPr/>
      <w:tcPr>
        <w:tcBorders>
          <w:top w:val="nil"/>
          <w:left w:val="nil"/>
          <w:bottom w:val="nil"/>
          <w:right w:val="single" w:sz="18" w:space="0" w:color="FFFFFF"/>
          <w:insideH w:val="nil"/>
          <w:insideV w:val="nil"/>
        </w:tcBorders>
        <w:shd w:val="clear" w:color="auto" w:fill="31849B"/>
      </w:tcPr>
    </w:tblStylePr>
    <w:tblStylePr w:type="lastCol">
      <w:tblPr/>
      <w:tcPr>
        <w:tcBorders>
          <w:top w:val="nil"/>
          <w:left w:val="nil"/>
          <w:bottom w:val="single" w:sz="18" w:space="0" w:color="FFFFFF"/>
          <w:right w:val="nil"/>
          <w:insideH w:val="nil"/>
          <w:insideV w:val="nil"/>
        </w:tcBorders>
        <w:shd w:val="clear" w:color="auto" w:fill="31849B"/>
      </w:tcPr>
    </w:tblStylePr>
    <w:tblStylePr w:type="band1Vert">
      <w:tblPr/>
      <w:tcPr>
        <w:tcBorders>
          <w:top w:val="nil"/>
          <w:left w:val="nil"/>
          <w:bottom w:val="nil"/>
          <w:right w:val="nil"/>
          <w:insideH w:val="nil"/>
          <w:insideV w:val="nil"/>
        </w:tcBorders>
        <w:shd w:val="clear" w:color="auto" w:fill="31849B"/>
      </w:tcPr>
    </w:tblStylePr>
    <w:tblStylePr w:type="band1Horz">
      <w:tblPr/>
      <w:tcPr>
        <w:tcBorders>
          <w:top w:val="nil"/>
          <w:left w:val="nil"/>
          <w:bottom w:val="nil"/>
          <w:right w:val="nil"/>
          <w:insideH w:val="nil"/>
          <w:insideV w:val="nil"/>
        </w:tcBorders>
        <w:shd w:val="clear" w:color="auto" w:fill="31849B"/>
      </w:tcPr>
    </w:tblStylePr>
  </w:style>
  <w:style w:type="table" w:styleId="DarkList-Accent6">
    <w:name w:val="Dark List Accent 6"/>
    <w:basedOn w:val="TableNormal"/>
    <w:uiPriority w:val="70"/>
    <w:qFormat/>
    <w:tblPr>
      <w:tblStyleRowBandSize w:val="1"/>
      <w:tblStyleColBandSize w:val="1"/>
    </w:tblPr>
    <w:tcPr>
      <w:shd w:val="clear" w:color="auto" w:fill="F79646"/>
    </w:tcPr>
    <w:tblStylePr w:type="firstRow">
      <w:rPr>
        <w:b/>
        <w:bCs/>
      </w:rPr>
      <w:tblPr/>
      <w:tcPr>
        <w:tcBorders>
          <w:top w:val="nil"/>
          <w:left w:val="single" w:sz="18" w:space="0" w:color="FFFFFF"/>
          <w:bottom w:val="nil"/>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974706"/>
      </w:tcPr>
    </w:tblStylePr>
    <w:tblStylePr w:type="firstCol">
      <w:tblPr/>
      <w:tcPr>
        <w:tcBorders>
          <w:top w:val="nil"/>
          <w:left w:val="nil"/>
          <w:bottom w:val="nil"/>
          <w:right w:val="single" w:sz="18" w:space="0" w:color="FFFFFF"/>
          <w:insideH w:val="nil"/>
          <w:insideV w:val="nil"/>
        </w:tcBorders>
        <w:shd w:val="clear" w:color="auto" w:fill="E36C0A"/>
      </w:tcPr>
    </w:tblStylePr>
    <w:tblStylePr w:type="lastCol">
      <w:tblPr/>
      <w:tcPr>
        <w:tcBorders>
          <w:top w:val="nil"/>
          <w:left w:val="nil"/>
          <w:bottom w:val="single" w:sz="18" w:space="0" w:color="FFFFFF"/>
          <w:right w:val="nil"/>
          <w:insideH w:val="nil"/>
          <w:insideV w:val="nil"/>
        </w:tcBorders>
        <w:shd w:val="clear" w:color="auto" w:fill="E36C0A"/>
      </w:tcPr>
    </w:tblStylePr>
    <w:tblStylePr w:type="band1Vert">
      <w:tblPr/>
      <w:tcPr>
        <w:tcBorders>
          <w:top w:val="nil"/>
          <w:left w:val="nil"/>
          <w:bottom w:val="nil"/>
          <w:right w:val="nil"/>
          <w:insideH w:val="nil"/>
          <w:insideV w:val="nil"/>
        </w:tcBorders>
        <w:shd w:val="clear" w:color="auto" w:fill="E36C0A"/>
      </w:tcPr>
    </w:tblStylePr>
    <w:tblStylePr w:type="band1Horz">
      <w:tblPr/>
      <w:tcPr>
        <w:tcBorders>
          <w:top w:val="nil"/>
          <w:left w:val="nil"/>
          <w:bottom w:val="nil"/>
          <w:right w:val="nil"/>
          <w:insideH w:val="nil"/>
          <w:insideV w:val="nil"/>
        </w:tcBorders>
        <w:shd w:val="clear" w:color="auto" w:fill="E36C0A"/>
      </w:tcPr>
    </w:tblStylePr>
  </w:style>
  <w:style w:type="table" w:styleId="ColorfulShading">
    <w:name w:val="Colorful Shading"/>
    <w:basedOn w:val="TableNormal"/>
    <w:uiPriority w:val="71"/>
    <w:qFormat/>
    <w:tblPr>
      <w:tblBorders>
        <w:top w:val="single" w:sz="24" w:space="0" w:color="C0504D"/>
        <w:left w:val="single" w:sz="4" w:space="0" w:color="000000"/>
        <w:bottom w:val="single" w:sz="4" w:space="0" w:color="000000"/>
        <w:right w:val="single" w:sz="4" w:space="0" w:color="000000"/>
        <w:insideH w:val="single" w:sz="4" w:space="0" w:color="FFFFFF"/>
        <w:insideV w:val="single" w:sz="4" w:space="0" w:color="FFFFFF"/>
      </w:tblBorders>
    </w:tblPr>
    <w:tcPr>
      <w:shd w:val="clear" w:color="auto" w:fill="E6E6E6"/>
    </w:tcPr>
    <w:tblStylePr w:type="firstRow">
      <w:rPr>
        <w:b/>
        <w:bCs/>
      </w:rPr>
      <w:tblPr/>
      <w:tcPr>
        <w:tcBorders>
          <w:top w:val="nil"/>
          <w:left w:val="single" w:sz="24" w:space="0" w:color="C0504D"/>
          <w:bottom w:val="nil"/>
          <w:right w:val="nil"/>
          <w:insideH w:val="nil"/>
          <w:insideV w:val="nil"/>
        </w:tcBorders>
        <w:shd w:val="clear" w:color="auto" w:fill="FFFFFF"/>
      </w:tcPr>
    </w:tblStylePr>
    <w:tblStylePr w:type="lastRow">
      <w:rPr>
        <w:b/>
        <w:bCs/>
      </w:rPr>
      <w:tblPr/>
      <w:tcPr>
        <w:tcBorders>
          <w:top w:val="single" w:sz="6" w:space="0" w:color="FFFFFF"/>
        </w:tcBorders>
        <w:shd w:val="clear" w:color="auto" w:fill="000000"/>
      </w:tcPr>
    </w:tblStylePr>
    <w:tblStylePr w:type="firstCol">
      <w:tblPr/>
      <w:tcPr>
        <w:tcBorders>
          <w:top w:val="nil"/>
          <w:left w:val="nil"/>
          <w:bottom w:val="nil"/>
          <w:right w:val="nil"/>
          <w:insideH w:val="single" w:sz="4" w:space="0" w:color="auto"/>
          <w:insideV w:val="nil"/>
        </w:tcBorders>
        <w:shd w:val="clear" w:color="auto" w:fill="000000"/>
      </w:tcPr>
    </w:tblStylePr>
    <w:tblStylePr w:type="lastCol">
      <w:tblPr/>
      <w:tcPr>
        <w:tcBorders>
          <w:top w:val="nil"/>
          <w:left w:val="nil"/>
          <w:bottom w:val="nil"/>
          <w:right w:val="nil"/>
          <w:insideH w:val="nil"/>
          <w:insideV w:val="nil"/>
        </w:tcBorders>
        <w:shd w:val="clear" w:color="auto" w:fill="000000"/>
      </w:tcPr>
    </w:tblStylePr>
    <w:tblStylePr w:type="band1Vert">
      <w:tblPr/>
      <w:tcPr>
        <w:shd w:val="clear" w:color="auto" w:fill="999999"/>
      </w:tcPr>
    </w:tblStylePr>
    <w:tblStylePr w:type="band1Horz">
      <w:tblPr/>
      <w:tcPr>
        <w:shd w:val="clear" w:color="auto" w:fill="808080"/>
      </w:tcPr>
    </w:tblStylePr>
  </w:style>
  <w:style w:type="table" w:styleId="ColorfulShading-Accent1">
    <w:name w:val="Colorful Shading Accent 1"/>
    <w:basedOn w:val="TableNormal"/>
    <w:uiPriority w:val="71"/>
    <w:qFormat/>
    <w:tblPr>
      <w:tblBorders>
        <w:top w:val="single" w:sz="24" w:space="0" w:color="C0504D"/>
        <w:left w:val="single" w:sz="4" w:space="0" w:color="4F81BD"/>
        <w:bottom w:val="single" w:sz="4" w:space="0" w:color="4F81BD"/>
        <w:right w:val="single" w:sz="4" w:space="0" w:color="4F81BD"/>
        <w:insideH w:val="single" w:sz="4" w:space="0" w:color="FFFFFF"/>
        <w:insideV w:val="single" w:sz="4" w:space="0" w:color="FFFFFF"/>
      </w:tblBorders>
    </w:tblPr>
    <w:tcPr>
      <w:shd w:val="clear" w:color="auto" w:fill="EDF2F8"/>
    </w:tcPr>
    <w:tblStylePr w:type="firstRow">
      <w:rPr>
        <w:b/>
        <w:bCs/>
      </w:rPr>
      <w:tblPr/>
      <w:tcPr>
        <w:tcBorders>
          <w:top w:val="nil"/>
          <w:left w:val="single" w:sz="24" w:space="0" w:color="C0504D"/>
          <w:bottom w:val="nil"/>
          <w:right w:val="nil"/>
          <w:insideH w:val="nil"/>
          <w:insideV w:val="nil"/>
        </w:tcBorders>
        <w:shd w:val="clear" w:color="auto" w:fill="FFFFFF"/>
      </w:tcPr>
    </w:tblStylePr>
    <w:tblStylePr w:type="lastRow">
      <w:rPr>
        <w:b/>
        <w:bCs/>
      </w:rPr>
      <w:tblPr/>
      <w:tcPr>
        <w:tcBorders>
          <w:top w:val="single" w:sz="6" w:space="0" w:color="FFFFFF"/>
        </w:tcBorders>
        <w:shd w:val="clear" w:color="auto" w:fill="2C4C74"/>
      </w:tcPr>
    </w:tblStylePr>
    <w:tblStylePr w:type="firstCol">
      <w:tblPr/>
      <w:tcPr>
        <w:tcBorders>
          <w:top w:val="nil"/>
          <w:left w:val="nil"/>
          <w:bottom w:val="nil"/>
          <w:right w:val="nil"/>
          <w:insideH w:val="single" w:sz="4" w:space="0" w:color="auto"/>
          <w:insideV w:val="nil"/>
        </w:tcBorders>
        <w:shd w:val="clear" w:color="auto" w:fill="2C4C74"/>
      </w:tcPr>
    </w:tblStylePr>
    <w:tblStylePr w:type="lastCol">
      <w:tblPr/>
      <w:tcPr>
        <w:tcBorders>
          <w:top w:val="nil"/>
          <w:left w:val="nil"/>
          <w:bottom w:val="nil"/>
          <w:right w:val="nil"/>
          <w:insideH w:val="nil"/>
          <w:insideV w:val="nil"/>
        </w:tcBorders>
        <w:shd w:val="clear" w:color="auto" w:fill="2C4C74"/>
      </w:tcPr>
    </w:tblStylePr>
    <w:tblStylePr w:type="band1Vert">
      <w:tblPr/>
      <w:tcPr>
        <w:shd w:val="clear" w:color="auto" w:fill="B8CCE4"/>
      </w:tcPr>
    </w:tblStylePr>
    <w:tblStylePr w:type="band1Horz">
      <w:tblPr/>
      <w:tcPr>
        <w:shd w:val="clear" w:color="auto" w:fill="A7BFDE"/>
      </w:tcPr>
    </w:tblStylePr>
  </w:style>
  <w:style w:type="table" w:styleId="ColorfulShading-Accent2">
    <w:name w:val="Colorful Shading Accent 2"/>
    <w:basedOn w:val="TableNormal"/>
    <w:uiPriority w:val="71"/>
    <w:qFormat/>
    <w:tblPr>
      <w:tblBorders>
        <w:top w:val="single" w:sz="24" w:space="0" w:color="C0504D"/>
        <w:left w:val="single" w:sz="4" w:space="0" w:color="C0504D"/>
        <w:bottom w:val="single" w:sz="4" w:space="0" w:color="C0504D"/>
        <w:right w:val="single" w:sz="4" w:space="0" w:color="C0504D"/>
        <w:insideH w:val="single" w:sz="4" w:space="0" w:color="FFFFFF"/>
        <w:insideV w:val="single" w:sz="4" w:space="0" w:color="FFFFFF"/>
      </w:tblBorders>
    </w:tblPr>
    <w:tcPr>
      <w:shd w:val="clear" w:color="auto" w:fill="F8EDED"/>
    </w:tcPr>
    <w:tblStylePr w:type="firstRow">
      <w:rPr>
        <w:b/>
        <w:bCs/>
      </w:rPr>
      <w:tblPr/>
      <w:tcPr>
        <w:tcBorders>
          <w:top w:val="nil"/>
          <w:left w:val="single" w:sz="24" w:space="0" w:color="C0504D"/>
          <w:bottom w:val="nil"/>
          <w:right w:val="nil"/>
          <w:insideH w:val="nil"/>
          <w:insideV w:val="nil"/>
        </w:tcBorders>
        <w:shd w:val="clear" w:color="auto" w:fill="FFFFFF"/>
      </w:tcPr>
    </w:tblStylePr>
    <w:tblStylePr w:type="lastRow">
      <w:rPr>
        <w:b/>
        <w:bCs/>
      </w:rPr>
      <w:tblPr/>
      <w:tcPr>
        <w:tcBorders>
          <w:top w:val="single" w:sz="6" w:space="0" w:color="FFFFFF"/>
        </w:tcBorders>
        <w:shd w:val="clear" w:color="auto" w:fill="772C2A"/>
      </w:tcPr>
    </w:tblStylePr>
    <w:tblStylePr w:type="firstCol">
      <w:tblPr/>
      <w:tcPr>
        <w:tcBorders>
          <w:top w:val="nil"/>
          <w:left w:val="nil"/>
          <w:bottom w:val="nil"/>
          <w:right w:val="nil"/>
          <w:insideH w:val="single" w:sz="4" w:space="0" w:color="auto"/>
          <w:insideV w:val="nil"/>
        </w:tcBorders>
        <w:shd w:val="clear" w:color="auto" w:fill="772C2A"/>
      </w:tcPr>
    </w:tblStylePr>
    <w:tblStylePr w:type="lastCol">
      <w:tblPr/>
      <w:tcPr>
        <w:tcBorders>
          <w:top w:val="nil"/>
          <w:left w:val="nil"/>
          <w:bottom w:val="nil"/>
          <w:right w:val="nil"/>
          <w:insideH w:val="nil"/>
          <w:insideV w:val="nil"/>
        </w:tcBorders>
        <w:shd w:val="clear" w:color="auto" w:fill="772C2A"/>
      </w:tcPr>
    </w:tblStylePr>
    <w:tblStylePr w:type="band1Vert">
      <w:tblPr/>
      <w:tcPr>
        <w:shd w:val="clear" w:color="auto" w:fill="E5B8B7"/>
      </w:tcPr>
    </w:tblStylePr>
    <w:tblStylePr w:type="band1Horz">
      <w:tblPr/>
      <w:tcPr>
        <w:shd w:val="clear" w:color="auto" w:fill="DFA7A6"/>
      </w:tcPr>
    </w:tblStylePr>
  </w:style>
  <w:style w:type="table" w:styleId="ColorfulShading-Accent3">
    <w:name w:val="Colorful Shading Accent 3"/>
    <w:basedOn w:val="TableNormal"/>
    <w:uiPriority w:val="71"/>
    <w:qFormat/>
    <w:tblPr>
      <w:tblBorders>
        <w:top w:val="single" w:sz="24" w:space="0" w:color="8064A2"/>
        <w:left w:val="single" w:sz="4" w:space="0" w:color="9BBB59"/>
        <w:bottom w:val="single" w:sz="4" w:space="0" w:color="9BBB59"/>
        <w:right w:val="single" w:sz="4" w:space="0" w:color="9BBB59"/>
        <w:insideH w:val="single" w:sz="4" w:space="0" w:color="FFFFFF"/>
        <w:insideV w:val="single" w:sz="4" w:space="0" w:color="FFFFFF"/>
      </w:tblBorders>
    </w:tblPr>
    <w:tcPr>
      <w:shd w:val="clear" w:color="auto" w:fill="F5F8EE"/>
    </w:tcPr>
    <w:tblStylePr w:type="firstRow">
      <w:rPr>
        <w:b/>
        <w:bCs/>
      </w:rPr>
      <w:tblPr/>
      <w:tcPr>
        <w:tcBorders>
          <w:top w:val="nil"/>
          <w:left w:val="single" w:sz="24" w:space="0" w:color="8064A2"/>
          <w:bottom w:val="nil"/>
          <w:right w:val="nil"/>
          <w:insideH w:val="nil"/>
          <w:insideV w:val="nil"/>
        </w:tcBorders>
        <w:shd w:val="clear" w:color="auto" w:fill="FFFFFF"/>
      </w:tcPr>
    </w:tblStylePr>
    <w:tblStylePr w:type="lastRow">
      <w:rPr>
        <w:b/>
        <w:bCs/>
      </w:rPr>
      <w:tblPr/>
      <w:tcPr>
        <w:tcBorders>
          <w:top w:val="single" w:sz="6" w:space="0" w:color="FFFFFF"/>
        </w:tcBorders>
        <w:shd w:val="clear" w:color="auto" w:fill="5E7530"/>
      </w:tcPr>
    </w:tblStylePr>
    <w:tblStylePr w:type="firstCol">
      <w:tblPr/>
      <w:tcPr>
        <w:tcBorders>
          <w:top w:val="nil"/>
          <w:left w:val="nil"/>
          <w:bottom w:val="nil"/>
          <w:right w:val="nil"/>
          <w:insideH w:val="single" w:sz="4" w:space="0" w:color="auto"/>
          <w:insideV w:val="nil"/>
        </w:tcBorders>
        <w:shd w:val="clear" w:color="auto" w:fill="5E7530"/>
      </w:tcPr>
    </w:tblStylePr>
    <w:tblStylePr w:type="lastCol">
      <w:tblPr/>
      <w:tcPr>
        <w:tcBorders>
          <w:top w:val="nil"/>
          <w:left w:val="nil"/>
          <w:bottom w:val="nil"/>
          <w:right w:val="nil"/>
          <w:insideH w:val="nil"/>
          <w:insideV w:val="nil"/>
        </w:tcBorders>
        <w:shd w:val="clear" w:color="auto" w:fill="5E7530"/>
      </w:tcPr>
    </w:tblStylePr>
    <w:tblStylePr w:type="band1Vert">
      <w:tblPr/>
      <w:tcPr>
        <w:shd w:val="clear" w:color="auto" w:fill="D6E3BC"/>
      </w:tcPr>
    </w:tblStylePr>
    <w:tblStylePr w:type="band1Horz">
      <w:tblPr/>
      <w:tcPr>
        <w:shd w:val="clear" w:color="auto" w:fill="CDDDAC"/>
      </w:tcPr>
    </w:tblStylePr>
  </w:style>
  <w:style w:type="table" w:styleId="ColorfulShading-Accent4">
    <w:name w:val="Colorful Shading Accent 4"/>
    <w:basedOn w:val="TableNormal"/>
    <w:uiPriority w:val="71"/>
    <w:qFormat/>
    <w:tblPr>
      <w:tblBorders>
        <w:top w:val="single" w:sz="24" w:space="0" w:color="9BBB59"/>
        <w:left w:val="single" w:sz="4" w:space="0" w:color="8064A2"/>
        <w:bottom w:val="single" w:sz="4" w:space="0" w:color="8064A2"/>
        <w:right w:val="single" w:sz="4" w:space="0" w:color="8064A2"/>
        <w:insideH w:val="single" w:sz="4" w:space="0" w:color="FFFFFF"/>
        <w:insideV w:val="single" w:sz="4" w:space="0" w:color="FFFFFF"/>
      </w:tblBorders>
    </w:tblPr>
    <w:tcPr>
      <w:shd w:val="clear" w:color="auto" w:fill="F2EFF6"/>
    </w:tcPr>
    <w:tblStylePr w:type="firstRow">
      <w:rPr>
        <w:b/>
        <w:bCs/>
      </w:rPr>
      <w:tblPr/>
      <w:tcPr>
        <w:tcBorders>
          <w:top w:val="nil"/>
          <w:left w:val="single" w:sz="24" w:space="0" w:color="9BBB59"/>
          <w:bottom w:val="nil"/>
          <w:right w:val="nil"/>
          <w:insideH w:val="nil"/>
          <w:insideV w:val="nil"/>
        </w:tcBorders>
        <w:shd w:val="clear" w:color="auto" w:fill="FFFFFF"/>
      </w:tcPr>
    </w:tblStylePr>
    <w:tblStylePr w:type="lastRow">
      <w:rPr>
        <w:b/>
        <w:bCs/>
      </w:rPr>
      <w:tblPr/>
      <w:tcPr>
        <w:tcBorders>
          <w:top w:val="single" w:sz="6" w:space="0" w:color="FFFFFF"/>
        </w:tcBorders>
        <w:shd w:val="clear" w:color="auto" w:fill="4C3B62"/>
      </w:tcPr>
    </w:tblStylePr>
    <w:tblStylePr w:type="firstCol">
      <w:tblPr/>
      <w:tcPr>
        <w:tcBorders>
          <w:top w:val="nil"/>
          <w:left w:val="nil"/>
          <w:bottom w:val="nil"/>
          <w:right w:val="nil"/>
          <w:insideH w:val="single" w:sz="4" w:space="0" w:color="auto"/>
          <w:insideV w:val="nil"/>
        </w:tcBorders>
        <w:shd w:val="clear" w:color="auto" w:fill="4C3B62"/>
      </w:tcPr>
    </w:tblStylePr>
    <w:tblStylePr w:type="lastCol">
      <w:tblPr/>
      <w:tcPr>
        <w:tcBorders>
          <w:top w:val="nil"/>
          <w:left w:val="nil"/>
          <w:bottom w:val="nil"/>
          <w:right w:val="nil"/>
          <w:insideH w:val="nil"/>
          <w:insideV w:val="nil"/>
        </w:tcBorders>
        <w:shd w:val="clear" w:color="auto" w:fill="4C3B62"/>
      </w:tcPr>
    </w:tblStylePr>
    <w:tblStylePr w:type="band1Vert">
      <w:tblPr/>
      <w:tcPr>
        <w:shd w:val="clear" w:color="auto" w:fill="CCC0D9"/>
      </w:tcPr>
    </w:tblStylePr>
    <w:tblStylePr w:type="band1Horz">
      <w:tblPr/>
      <w:tcPr>
        <w:shd w:val="clear" w:color="auto" w:fill="BFB1D0"/>
      </w:tcPr>
    </w:tblStylePr>
  </w:style>
  <w:style w:type="table" w:styleId="ColorfulShading-Accent5">
    <w:name w:val="Colorful Shading Accent 5"/>
    <w:basedOn w:val="TableNormal"/>
    <w:uiPriority w:val="71"/>
    <w:qFormat/>
    <w:tblPr>
      <w:tblBorders>
        <w:top w:val="single" w:sz="24" w:space="0" w:color="F79646"/>
        <w:left w:val="single" w:sz="4" w:space="0" w:color="4BACC6"/>
        <w:bottom w:val="single" w:sz="4" w:space="0" w:color="4BACC6"/>
        <w:right w:val="single" w:sz="4" w:space="0" w:color="4BACC6"/>
        <w:insideH w:val="single" w:sz="4" w:space="0" w:color="FFFFFF"/>
        <w:insideV w:val="single" w:sz="4" w:space="0" w:color="FFFFFF"/>
      </w:tblBorders>
    </w:tblPr>
    <w:tcPr>
      <w:shd w:val="clear" w:color="auto" w:fill="EDF6F9"/>
    </w:tcPr>
    <w:tblStylePr w:type="firstRow">
      <w:rPr>
        <w:b/>
        <w:bCs/>
      </w:rPr>
      <w:tblPr/>
      <w:tcPr>
        <w:tcBorders>
          <w:top w:val="nil"/>
          <w:left w:val="single" w:sz="24" w:space="0" w:color="F79646"/>
          <w:bottom w:val="nil"/>
          <w:right w:val="nil"/>
          <w:insideH w:val="nil"/>
          <w:insideV w:val="nil"/>
        </w:tcBorders>
        <w:shd w:val="clear" w:color="auto" w:fill="FFFFFF"/>
      </w:tcPr>
    </w:tblStylePr>
    <w:tblStylePr w:type="lastRow">
      <w:rPr>
        <w:b/>
        <w:bCs/>
      </w:rPr>
      <w:tblPr/>
      <w:tcPr>
        <w:tcBorders>
          <w:top w:val="single" w:sz="6" w:space="0" w:color="FFFFFF"/>
        </w:tcBorders>
        <w:shd w:val="clear" w:color="auto" w:fill="276A7C"/>
      </w:tcPr>
    </w:tblStylePr>
    <w:tblStylePr w:type="firstCol">
      <w:tblPr/>
      <w:tcPr>
        <w:tcBorders>
          <w:top w:val="nil"/>
          <w:left w:val="nil"/>
          <w:bottom w:val="nil"/>
          <w:right w:val="nil"/>
          <w:insideH w:val="single" w:sz="4" w:space="0" w:color="auto"/>
          <w:insideV w:val="nil"/>
        </w:tcBorders>
        <w:shd w:val="clear" w:color="auto" w:fill="276A7C"/>
      </w:tcPr>
    </w:tblStylePr>
    <w:tblStylePr w:type="lastCol">
      <w:tblPr/>
      <w:tcPr>
        <w:tcBorders>
          <w:top w:val="nil"/>
          <w:left w:val="nil"/>
          <w:bottom w:val="nil"/>
          <w:right w:val="nil"/>
          <w:insideH w:val="nil"/>
          <w:insideV w:val="nil"/>
        </w:tcBorders>
        <w:shd w:val="clear" w:color="auto" w:fill="276A7C"/>
      </w:tcPr>
    </w:tblStylePr>
    <w:tblStylePr w:type="band1Vert">
      <w:tblPr/>
      <w:tcPr>
        <w:shd w:val="clear" w:color="auto" w:fill="B6DDE8"/>
      </w:tcPr>
    </w:tblStylePr>
    <w:tblStylePr w:type="band1Horz">
      <w:tblPr/>
      <w:tcPr>
        <w:shd w:val="clear" w:color="auto" w:fill="A5D5E2"/>
      </w:tcPr>
    </w:tblStylePr>
  </w:style>
  <w:style w:type="table" w:styleId="ColorfulShading-Accent6">
    <w:name w:val="Colorful Shading Accent 6"/>
    <w:basedOn w:val="TableNormal"/>
    <w:uiPriority w:val="71"/>
    <w:qFormat/>
    <w:tblPr>
      <w:tblBorders>
        <w:top w:val="single" w:sz="24" w:space="0" w:color="4BACC6"/>
        <w:left w:val="single" w:sz="4" w:space="0" w:color="F79646"/>
        <w:bottom w:val="single" w:sz="4" w:space="0" w:color="F79646"/>
        <w:right w:val="single" w:sz="4" w:space="0" w:color="F79646"/>
        <w:insideH w:val="single" w:sz="4" w:space="0" w:color="FFFFFF"/>
        <w:insideV w:val="single" w:sz="4" w:space="0" w:color="FFFFFF"/>
      </w:tblBorders>
    </w:tblPr>
    <w:tcPr>
      <w:shd w:val="clear" w:color="auto" w:fill="FEF4EC"/>
    </w:tcPr>
    <w:tblStylePr w:type="firstRow">
      <w:rPr>
        <w:b/>
        <w:bCs/>
      </w:rPr>
      <w:tblPr/>
      <w:tcPr>
        <w:tcBorders>
          <w:top w:val="nil"/>
          <w:left w:val="single" w:sz="24" w:space="0" w:color="4BACC6"/>
          <w:bottom w:val="nil"/>
          <w:right w:val="nil"/>
          <w:insideH w:val="nil"/>
          <w:insideV w:val="nil"/>
        </w:tcBorders>
        <w:shd w:val="clear" w:color="auto" w:fill="FFFFFF"/>
      </w:tcPr>
    </w:tblStylePr>
    <w:tblStylePr w:type="lastRow">
      <w:rPr>
        <w:b/>
        <w:bCs/>
      </w:rPr>
      <w:tblPr/>
      <w:tcPr>
        <w:tcBorders>
          <w:top w:val="single" w:sz="6" w:space="0" w:color="FFFFFF"/>
        </w:tcBorders>
        <w:shd w:val="clear" w:color="auto" w:fill="B65608"/>
      </w:tcPr>
    </w:tblStylePr>
    <w:tblStylePr w:type="firstCol">
      <w:tblPr/>
      <w:tcPr>
        <w:tcBorders>
          <w:top w:val="nil"/>
          <w:left w:val="nil"/>
          <w:bottom w:val="nil"/>
          <w:right w:val="nil"/>
          <w:insideH w:val="single" w:sz="4" w:space="0" w:color="auto"/>
          <w:insideV w:val="nil"/>
        </w:tcBorders>
        <w:shd w:val="clear" w:color="auto" w:fill="B65608"/>
      </w:tcPr>
    </w:tblStylePr>
    <w:tblStylePr w:type="lastCol">
      <w:tblPr/>
      <w:tcPr>
        <w:tcBorders>
          <w:top w:val="nil"/>
          <w:left w:val="nil"/>
          <w:bottom w:val="nil"/>
          <w:right w:val="nil"/>
          <w:insideH w:val="nil"/>
          <w:insideV w:val="nil"/>
        </w:tcBorders>
        <w:shd w:val="clear" w:color="auto" w:fill="B65608"/>
      </w:tcPr>
    </w:tblStylePr>
    <w:tblStylePr w:type="band1Vert">
      <w:tblPr/>
      <w:tcPr>
        <w:shd w:val="clear" w:color="auto" w:fill="FBD4B4"/>
      </w:tcPr>
    </w:tblStylePr>
    <w:tblStylePr w:type="band1Horz">
      <w:tblPr/>
      <w:tcPr>
        <w:shd w:val="clear" w:color="auto" w:fill="FBCAA2"/>
      </w:tcPr>
    </w:tblStylePr>
  </w:style>
  <w:style w:type="table" w:styleId="ColorfulList">
    <w:name w:val="Colorful List"/>
    <w:basedOn w:val="TableNormal"/>
    <w:uiPriority w:val="72"/>
    <w:qFormat/>
    <w:tblPr>
      <w:tblStyleRowBandSize w:val="1"/>
      <w:tblStyleColBandSize w:val="1"/>
    </w:tblPr>
    <w:tcPr>
      <w:shd w:val="clear" w:color="auto" w:fill="E6E6E6"/>
    </w:tcPr>
    <w:tblStylePr w:type="firstRow">
      <w:rPr>
        <w:b/>
        <w:bCs/>
      </w:rPr>
      <w:tblPr/>
      <w:tcPr>
        <w:tcBorders>
          <w:left w:val="single" w:sz="12" w:space="0" w:color="FFFFFF"/>
        </w:tcBorders>
        <w:shd w:val="clear" w:color="auto" w:fill="9E3A38"/>
      </w:tcPr>
    </w:tblStylePr>
    <w:tblStylePr w:type="lastRow">
      <w:rPr>
        <w:b/>
        <w:bCs/>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table" w:styleId="ColorfulList-Accent1">
    <w:name w:val="Colorful List Accent 1"/>
    <w:basedOn w:val="TableNormal"/>
    <w:uiPriority w:val="72"/>
    <w:qFormat/>
    <w:tblPr>
      <w:tblStyleRowBandSize w:val="1"/>
      <w:tblStyleColBandSize w:val="1"/>
    </w:tblPr>
    <w:tcPr>
      <w:shd w:val="clear" w:color="auto" w:fill="EDF2F8"/>
    </w:tcPr>
    <w:tblStylePr w:type="firstRow">
      <w:rPr>
        <w:b/>
        <w:bCs/>
      </w:rPr>
      <w:tblPr/>
      <w:tcPr>
        <w:tcBorders>
          <w:left w:val="single" w:sz="12" w:space="0" w:color="FFFFFF"/>
        </w:tcBorders>
        <w:shd w:val="clear" w:color="auto" w:fill="9E3A38"/>
      </w:tcPr>
    </w:tblStylePr>
    <w:tblStylePr w:type="lastRow">
      <w:rPr>
        <w:b/>
        <w:bCs/>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cPr>
    </w:tblStylePr>
    <w:tblStylePr w:type="band1Horz">
      <w:tblPr/>
      <w:tcPr>
        <w:shd w:val="clear" w:color="auto" w:fill="DBE5F1"/>
      </w:tcPr>
    </w:tblStylePr>
  </w:style>
  <w:style w:type="table" w:styleId="ColorfulList-Accent2">
    <w:name w:val="Colorful List Accent 2"/>
    <w:basedOn w:val="TableNormal"/>
    <w:uiPriority w:val="72"/>
    <w:qFormat/>
    <w:tblPr>
      <w:tblStyleRowBandSize w:val="1"/>
      <w:tblStyleColBandSize w:val="1"/>
    </w:tblPr>
    <w:tcPr>
      <w:shd w:val="clear" w:color="auto" w:fill="F8EDED"/>
    </w:tcPr>
    <w:tblStylePr w:type="firstRow">
      <w:rPr>
        <w:b/>
        <w:bCs/>
      </w:rPr>
      <w:tblPr/>
      <w:tcPr>
        <w:tcBorders>
          <w:left w:val="single" w:sz="12" w:space="0" w:color="FFFFFF"/>
        </w:tcBorders>
        <w:shd w:val="clear" w:color="auto" w:fill="9E3A38"/>
      </w:tcPr>
    </w:tblStylePr>
    <w:tblStylePr w:type="lastRow">
      <w:rPr>
        <w:b/>
        <w:bCs/>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cPr>
    </w:tblStylePr>
    <w:tblStylePr w:type="band1Horz">
      <w:tblPr/>
      <w:tcPr>
        <w:shd w:val="clear" w:color="auto" w:fill="F2DBDB"/>
      </w:tcPr>
    </w:tblStylePr>
  </w:style>
  <w:style w:type="table" w:styleId="ColorfulList-Accent3">
    <w:name w:val="Colorful List Accent 3"/>
    <w:basedOn w:val="TableNormal"/>
    <w:uiPriority w:val="72"/>
    <w:qFormat/>
    <w:tblPr>
      <w:tblStyleRowBandSize w:val="1"/>
      <w:tblStyleColBandSize w:val="1"/>
    </w:tblPr>
    <w:tcPr>
      <w:shd w:val="clear" w:color="auto" w:fill="F5F8EE"/>
    </w:tcPr>
    <w:tblStylePr w:type="firstRow">
      <w:rPr>
        <w:b/>
        <w:bCs/>
      </w:rPr>
      <w:tblPr/>
      <w:tcPr>
        <w:tcBorders>
          <w:left w:val="single" w:sz="12" w:space="0" w:color="FFFFFF"/>
        </w:tcBorders>
        <w:shd w:val="clear" w:color="auto" w:fill="664E82"/>
      </w:tcPr>
    </w:tblStylePr>
    <w:tblStylePr w:type="lastRow">
      <w:rPr>
        <w:b/>
        <w:bCs/>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cPr>
    </w:tblStylePr>
    <w:tblStylePr w:type="band1Horz">
      <w:tblPr/>
      <w:tcPr>
        <w:shd w:val="clear" w:color="auto" w:fill="EAF1DD"/>
      </w:tcPr>
    </w:tblStylePr>
  </w:style>
  <w:style w:type="table" w:styleId="ColorfulList-Accent4">
    <w:name w:val="Colorful List Accent 4"/>
    <w:basedOn w:val="TableNormal"/>
    <w:uiPriority w:val="72"/>
    <w:qFormat/>
    <w:tblPr>
      <w:tblStyleRowBandSize w:val="1"/>
      <w:tblStyleColBandSize w:val="1"/>
    </w:tblPr>
    <w:tcPr>
      <w:shd w:val="clear" w:color="auto" w:fill="F2EFF6"/>
    </w:tcPr>
    <w:tblStylePr w:type="firstRow">
      <w:rPr>
        <w:b/>
        <w:bCs/>
      </w:rPr>
      <w:tblPr/>
      <w:tcPr>
        <w:tcBorders>
          <w:left w:val="single" w:sz="12" w:space="0" w:color="FFFFFF"/>
        </w:tcBorders>
        <w:shd w:val="clear" w:color="auto" w:fill="7E9C40"/>
      </w:tcPr>
    </w:tblStylePr>
    <w:tblStylePr w:type="lastRow">
      <w:rPr>
        <w:b/>
        <w:bCs/>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cPr>
    </w:tblStylePr>
    <w:tblStylePr w:type="band1Horz">
      <w:tblPr/>
      <w:tcPr>
        <w:shd w:val="clear" w:color="auto" w:fill="E5DFEC"/>
      </w:tcPr>
    </w:tblStylePr>
  </w:style>
  <w:style w:type="table" w:styleId="ColorfulList-Accent5">
    <w:name w:val="Colorful List Accent 5"/>
    <w:basedOn w:val="TableNormal"/>
    <w:uiPriority w:val="72"/>
    <w:qFormat/>
    <w:tblPr>
      <w:tblStyleRowBandSize w:val="1"/>
      <w:tblStyleColBandSize w:val="1"/>
    </w:tblPr>
    <w:tcPr>
      <w:shd w:val="clear" w:color="auto" w:fill="EDF6F9"/>
    </w:tcPr>
    <w:tblStylePr w:type="firstRow">
      <w:rPr>
        <w:b/>
        <w:bCs/>
      </w:rPr>
      <w:tblPr/>
      <w:tcPr>
        <w:tcBorders>
          <w:left w:val="single" w:sz="12" w:space="0" w:color="FFFFFF"/>
        </w:tcBorders>
        <w:shd w:val="clear" w:color="auto" w:fill="F2730A"/>
      </w:tcPr>
    </w:tblStylePr>
    <w:tblStylePr w:type="lastRow">
      <w:rPr>
        <w:b/>
        <w:bCs/>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cPr>
    </w:tblStylePr>
    <w:tblStylePr w:type="band1Horz">
      <w:tblPr/>
      <w:tcPr>
        <w:shd w:val="clear" w:color="auto" w:fill="DAEEF3"/>
      </w:tcPr>
    </w:tblStylePr>
  </w:style>
  <w:style w:type="table" w:styleId="ColorfulList-Accent6">
    <w:name w:val="Colorful List Accent 6"/>
    <w:basedOn w:val="TableNormal"/>
    <w:uiPriority w:val="72"/>
    <w:tblPr>
      <w:tblStyleRowBandSize w:val="1"/>
      <w:tblStyleColBandSize w:val="1"/>
    </w:tblPr>
    <w:tcPr>
      <w:shd w:val="clear" w:color="auto" w:fill="FEF4EC"/>
    </w:tcPr>
    <w:tblStylePr w:type="firstRow">
      <w:rPr>
        <w:b/>
        <w:bCs/>
      </w:rPr>
      <w:tblPr/>
      <w:tcPr>
        <w:tcBorders>
          <w:left w:val="single" w:sz="12" w:space="0" w:color="FFFFFF"/>
        </w:tcBorders>
        <w:shd w:val="clear" w:color="auto" w:fill="348DA5"/>
      </w:tcPr>
    </w:tblStylePr>
    <w:tblStylePr w:type="lastRow">
      <w:rPr>
        <w:b/>
        <w:bCs/>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cPr>
    </w:tblStylePr>
    <w:tblStylePr w:type="band1Horz">
      <w:tblPr/>
      <w:tcPr>
        <w:shd w:val="clear" w:color="auto" w:fill="FDE9D9"/>
      </w:tcPr>
    </w:tblStylePr>
  </w:style>
  <w:style w:type="table" w:styleId="ColorfulGrid">
    <w:name w:val="Colorful Grid"/>
    <w:basedOn w:val="TableNormal"/>
    <w:uiPriority w:val="73"/>
    <w:qFormat/>
    <w:tblPr>
      <w:tblBorders>
        <w:insideH w:val="single" w:sz="4" w:space="0" w:color="FFFFFF"/>
      </w:tblBorders>
    </w:tblPr>
    <w:tcPr>
      <w:shd w:val="clear" w:color="auto" w:fill="CCCCCC"/>
    </w:tcPr>
    <w:tblStylePr w:type="firstRow">
      <w:rPr>
        <w:b/>
        <w:bCs/>
      </w:rPr>
      <w:tblPr/>
      <w:tcPr>
        <w:shd w:val="clear" w:color="auto" w:fill="999999"/>
      </w:tcPr>
    </w:tblStylePr>
    <w:tblStylePr w:type="lastRow">
      <w:rPr>
        <w:b/>
        <w:bCs/>
      </w:rPr>
      <w:tblPr/>
      <w:tcPr>
        <w:shd w:val="clear" w:color="auto" w:fill="999999"/>
      </w:tcPr>
    </w:tblStylePr>
    <w:tblStylePr w:type="firstCol">
      <w:tblPr/>
      <w:tcPr>
        <w:shd w:val="clear" w:color="auto" w:fill="000000"/>
      </w:tcPr>
    </w:tblStylePr>
    <w:tblStylePr w:type="lastCol">
      <w:tblPr/>
      <w:tcPr>
        <w:shd w:val="clear" w:color="auto" w:fill="000000"/>
      </w:tcPr>
    </w:tblStylePr>
    <w:tblStylePr w:type="band1Vert">
      <w:tblPr/>
      <w:tcPr>
        <w:shd w:val="clear" w:color="auto" w:fill="808080"/>
      </w:tcPr>
    </w:tblStylePr>
    <w:tblStylePr w:type="band1Horz">
      <w:tblPr/>
      <w:tcPr>
        <w:shd w:val="clear" w:color="auto" w:fill="808080"/>
      </w:tcPr>
    </w:tblStylePr>
  </w:style>
  <w:style w:type="table" w:styleId="ColorfulGrid-Accent1">
    <w:name w:val="Colorful Grid Accent 1"/>
    <w:basedOn w:val="TableNormal"/>
    <w:uiPriority w:val="73"/>
    <w:tblPr>
      <w:tblBorders>
        <w:insideH w:val="single" w:sz="4" w:space="0" w:color="FFFFFF"/>
      </w:tblBorders>
    </w:tblPr>
    <w:tcPr>
      <w:shd w:val="clear" w:color="auto" w:fill="DBE5F1"/>
    </w:tcPr>
    <w:tblStylePr w:type="firstRow">
      <w:rPr>
        <w:b/>
        <w:bCs/>
      </w:rPr>
      <w:tblPr/>
      <w:tcPr>
        <w:shd w:val="clear" w:color="auto" w:fill="B8CCE4"/>
      </w:tcPr>
    </w:tblStylePr>
    <w:tblStylePr w:type="lastRow">
      <w:rPr>
        <w:b/>
        <w:bCs/>
      </w:rPr>
      <w:tblPr/>
      <w:tcPr>
        <w:shd w:val="clear" w:color="auto" w:fill="B8CCE4"/>
      </w:tcPr>
    </w:tblStylePr>
    <w:tblStylePr w:type="firstCol">
      <w:tblPr/>
      <w:tcPr>
        <w:shd w:val="clear" w:color="auto" w:fill="365F91"/>
      </w:tcPr>
    </w:tblStylePr>
    <w:tblStylePr w:type="lastCol">
      <w:tblPr/>
      <w:tcPr>
        <w:shd w:val="clear" w:color="auto" w:fill="365F91"/>
      </w:tcPr>
    </w:tblStylePr>
    <w:tblStylePr w:type="band1Vert">
      <w:tblPr/>
      <w:tcPr>
        <w:shd w:val="clear" w:color="auto" w:fill="A7BFDE"/>
      </w:tcPr>
    </w:tblStylePr>
    <w:tblStylePr w:type="band1Horz">
      <w:tblPr/>
      <w:tcPr>
        <w:shd w:val="clear" w:color="auto" w:fill="A7BFDE"/>
      </w:tcPr>
    </w:tblStylePr>
  </w:style>
  <w:style w:type="table" w:styleId="ColorfulGrid-Accent2">
    <w:name w:val="Colorful Grid Accent 2"/>
    <w:basedOn w:val="TableNormal"/>
    <w:uiPriority w:val="73"/>
    <w:qFormat/>
    <w:tblPr>
      <w:tblBorders>
        <w:insideH w:val="single" w:sz="4" w:space="0" w:color="FFFFFF"/>
      </w:tblBorders>
    </w:tblPr>
    <w:tcPr>
      <w:shd w:val="clear" w:color="auto" w:fill="F2DBDB"/>
    </w:tcPr>
    <w:tblStylePr w:type="firstRow">
      <w:rPr>
        <w:b/>
        <w:bCs/>
      </w:rPr>
      <w:tblPr/>
      <w:tcPr>
        <w:shd w:val="clear" w:color="auto" w:fill="E5B8B7"/>
      </w:tcPr>
    </w:tblStylePr>
    <w:tblStylePr w:type="lastRow">
      <w:rPr>
        <w:b/>
        <w:bCs/>
      </w:rPr>
      <w:tblPr/>
      <w:tcPr>
        <w:shd w:val="clear" w:color="auto" w:fill="E5B8B7"/>
      </w:tcPr>
    </w:tblStylePr>
    <w:tblStylePr w:type="firstCol">
      <w:tblPr/>
      <w:tcPr>
        <w:shd w:val="clear" w:color="auto" w:fill="943634"/>
      </w:tcPr>
    </w:tblStylePr>
    <w:tblStylePr w:type="lastCol">
      <w:tblPr/>
      <w:tcPr>
        <w:shd w:val="clear" w:color="auto" w:fill="943634"/>
      </w:tcPr>
    </w:tblStylePr>
    <w:tblStylePr w:type="band1Vert">
      <w:tblPr/>
      <w:tcPr>
        <w:shd w:val="clear" w:color="auto" w:fill="DFA7A6"/>
      </w:tcPr>
    </w:tblStylePr>
    <w:tblStylePr w:type="band1Horz">
      <w:tblPr/>
      <w:tcPr>
        <w:shd w:val="clear" w:color="auto" w:fill="DFA7A6"/>
      </w:tcPr>
    </w:tblStylePr>
  </w:style>
  <w:style w:type="table" w:styleId="ColorfulGrid-Accent3">
    <w:name w:val="Colorful Grid Accent 3"/>
    <w:basedOn w:val="TableNormal"/>
    <w:uiPriority w:val="73"/>
    <w:qFormat/>
    <w:tblPr>
      <w:tblBorders>
        <w:insideH w:val="single" w:sz="4" w:space="0" w:color="FFFFFF"/>
      </w:tblBorders>
    </w:tblPr>
    <w:tcPr>
      <w:shd w:val="clear" w:color="auto" w:fill="EAF1DD"/>
    </w:tcPr>
    <w:tblStylePr w:type="firstRow">
      <w:rPr>
        <w:b/>
        <w:bCs/>
      </w:rPr>
      <w:tblPr/>
      <w:tcPr>
        <w:shd w:val="clear" w:color="auto" w:fill="D6E3BC"/>
      </w:tcPr>
    </w:tblStylePr>
    <w:tblStylePr w:type="lastRow">
      <w:rPr>
        <w:b/>
        <w:bCs/>
      </w:rPr>
      <w:tblPr/>
      <w:tcPr>
        <w:shd w:val="clear" w:color="auto" w:fill="D6E3BC"/>
      </w:tcPr>
    </w:tblStylePr>
    <w:tblStylePr w:type="firstCol">
      <w:tblPr/>
      <w:tcPr>
        <w:shd w:val="clear" w:color="auto" w:fill="76923C"/>
      </w:tcPr>
    </w:tblStylePr>
    <w:tblStylePr w:type="lastCol">
      <w:tblPr/>
      <w:tcPr>
        <w:shd w:val="clear" w:color="auto" w:fill="76923C"/>
      </w:tcPr>
    </w:tblStylePr>
    <w:tblStylePr w:type="band1Vert">
      <w:tblPr/>
      <w:tcPr>
        <w:shd w:val="clear" w:color="auto" w:fill="CDDDAC"/>
      </w:tcPr>
    </w:tblStylePr>
    <w:tblStylePr w:type="band1Horz">
      <w:tblPr/>
      <w:tcPr>
        <w:shd w:val="clear" w:color="auto" w:fill="CDDDAC"/>
      </w:tcPr>
    </w:tblStylePr>
  </w:style>
  <w:style w:type="table" w:styleId="ColorfulGrid-Accent4">
    <w:name w:val="Colorful Grid Accent 4"/>
    <w:basedOn w:val="TableNormal"/>
    <w:uiPriority w:val="73"/>
    <w:tblPr>
      <w:tblBorders>
        <w:insideH w:val="single" w:sz="4" w:space="0" w:color="FFFFFF"/>
      </w:tblBorders>
    </w:tblPr>
    <w:tcPr>
      <w:shd w:val="clear" w:color="auto" w:fill="E5DFEC"/>
    </w:tcPr>
    <w:tblStylePr w:type="firstRow">
      <w:rPr>
        <w:b/>
        <w:bCs/>
      </w:rPr>
      <w:tblPr/>
      <w:tcPr>
        <w:shd w:val="clear" w:color="auto" w:fill="CCC0D9"/>
      </w:tcPr>
    </w:tblStylePr>
    <w:tblStylePr w:type="lastRow">
      <w:rPr>
        <w:b/>
        <w:bCs/>
      </w:rPr>
      <w:tblPr/>
      <w:tcPr>
        <w:shd w:val="clear" w:color="auto" w:fill="CCC0D9"/>
      </w:tcPr>
    </w:tblStylePr>
    <w:tblStylePr w:type="firstCol">
      <w:tblPr/>
      <w:tcPr>
        <w:shd w:val="clear" w:color="auto" w:fill="5F497A"/>
      </w:tcPr>
    </w:tblStylePr>
    <w:tblStylePr w:type="lastCol">
      <w:tblPr/>
      <w:tcPr>
        <w:shd w:val="clear" w:color="auto" w:fill="5F497A"/>
      </w:tcPr>
    </w:tblStylePr>
    <w:tblStylePr w:type="band1Vert">
      <w:tblPr/>
      <w:tcPr>
        <w:shd w:val="clear" w:color="auto" w:fill="BFB1D0"/>
      </w:tcPr>
    </w:tblStylePr>
    <w:tblStylePr w:type="band1Horz">
      <w:tblPr/>
      <w:tcPr>
        <w:shd w:val="clear" w:color="auto" w:fill="BFB1D0"/>
      </w:tcPr>
    </w:tblStylePr>
  </w:style>
  <w:style w:type="table" w:styleId="ColorfulGrid-Accent5">
    <w:name w:val="Colorful Grid Accent 5"/>
    <w:basedOn w:val="TableNormal"/>
    <w:uiPriority w:val="73"/>
    <w:qFormat/>
    <w:tblPr>
      <w:tblBorders>
        <w:insideH w:val="single" w:sz="4" w:space="0" w:color="FFFFFF"/>
      </w:tblBorders>
    </w:tblPr>
    <w:tcPr>
      <w:shd w:val="clear" w:color="auto" w:fill="DAEEF3"/>
    </w:tcPr>
    <w:tblStylePr w:type="firstRow">
      <w:rPr>
        <w:b/>
        <w:bCs/>
      </w:rPr>
      <w:tblPr/>
      <w:tcPr>
        <w:shd w:val="clear" w:color="auto" w:fill="B6DDE8"/>
      </w:tcPr>
    </w:tblStylePr>
    <w:tblStylePr w:type="lastRow">
      <w:rPr>
        <w:b/>
        <w:bCs/>
      </w:rPr>
      <w:tblPr/>
      <w:tcPr>
        <w:shd w:val="clear" w:color="auto" w:fill="B6DDE8"/>
      </w:tcPr>
    </w:tblStylePr>
    <w:tblStylePr w:type="firstCol">
      <w:tblPr/>
      <w:tcPr>
        <w:shd w:val="clear" w:color="auto" w:fill="31849B"/>
      </w:tcPr>
    </w:tblStylePr>
    <w:tblStylePr w:type="lastCol">
      <w:tblPr/>
      <w:tcPr>
        <w:shd w:val="clear" w:color="auto" w:fill="31849B"/>
      </w:tcPr>
    </w:tblStylePr>
    <w:tblStylePr w:type="band1Vert">
      <w:tblPr/>
      <w:tcPr>
        <w:shd w:val="clear" w:color="auto" w:fill="A5D5E2"/>
      </w:tcPr>
    </w:tblStylePr>
    <w:tblStylePr w:type="band1Horz">
      <w:tblPr/>
      <w:tcPr>
        <w:shd w:val="clear" w:color="auto" w:fill="A5D5E2"/>
      </w:tcPr>
    </w:tblStylePr>
  </w:style>
  <w:style w:type="table" w:styleId="ColorfulGrid-Accent6">
    <w:name w:val="Colorful Grid Accent 6"/>
    <w:basedOn w:val="TableNormal"/>
    <w:uiPriority w:val="73"/>
    <w:qFormat/>
    <w:tblPr>
      <w:tblBorders>
        <w:insideH w:val="single" w:sz="4" w:space="0" w:color="FFFFFF"/>
      </w:tblBorders>
    </w:tblPr>
    <w:tcPr>
      <w:shd w:val="clear" w:color="auto" w:fill="FDE9D9"/>
    </w:tcPr>
    <w:tblStylePr w:type="firstRow">
      <w:rPr>
        <w:b/>
        <w:bCs/>
      </w:rPr>
      <w:tblPr/>
      <w:tcPr>
        <w:shd w:val="clear" w:color="auto" w:fill="FBD4B4"/>
      </w:tcPr>
    </w:tblStylePr>
    <w:tblStylePr w:type="lastRow">
      <w:rPr>
        <w:b/>
        <w:bCs/>
      </w:rPr>
      <w:tblPr/>
      <w:tcPr>
        <w:shd w:val="clear" w:color="auto" w:fill="FBD4B4"/>
      </w:tcPr>
    </w:tblStylePr>
    <w:tblStylePr w:type="firstCol">
      <w:tblPr/>
      <w:tcPr>
        <w:shd w:val="clear" w:color="auto" w:fill="E36C0A"/>
      </w:tcPr>
    </w:tblStylePr>
    <w:tblStylePr w:type="lastCol">
      <w:tblPr/>
      <w:tcPr>
        <w:shd w:val="clear" w:color="auto" w:fill="E36C0A"/>
      </w:tcPr>
    </w:tblStylePr>
    <w:tblStylePr w:type="band1Vert">
      <w:tblPr/>
      <w:tcPr>
        <w:shd w:val="clear" w:color="auto" w:fill="FBCAA2"/>
      </w:tcPr>
    </w:tblStylePr>
    <w:tblStylePr w:type="band1Horz">
      <w:tblPr/>
      <w:tcPr>
        <w:shd w:val="clear" w:color="auto" w:fill="FBCAA2"/>
      </w:tcPr>
    </w:tblStylePr>
  </w:style>
  <w:style w:type="character" w:customStyle="1" w:styleId="Heading1Char">
    <w:name w:val="Heading 1 Char"/>
    <w:basedOn w:val="DefaultParagraphFont"/>
    <w:link w:val="Heading1"/>
    <w:uiPriority w:val="9"/>
    <w:rsid w:val="00DB076D"/>
    <w:rPr>
      <w:rFonts w:ascii="Arial" w:eastAsiaTheme="minorEastAsia" w:hAnsi="Arial"/>
      <w:b/>
      <w:bCs/>
      <w:kern w:val="2"/>
      <w:sz w:val="44"/>
      <w:szCs w:val="44"/>
      <w:lang w:eastAsia="zh-CN"/>
    </w:rPr>
  </w:style>
  <w:style w:type="character" w:customStyle="1" w:styleId="Heading2Char">
    <w:name w:val="Heading 2 Char"/>
    <w:basedOn w:val="DefaultParagraphFont"/>
    <w:link w:val="Heading2"/>
    <w:rsid w:val="00927811"/>
    <w:rPr>
      <w:rFonts w:ascii="Arial" w:eastAsiaTheme="minorEastAsia" w:hAnsi="Arial"/>
      <w:b/>
      <w:bCs/>
      <w:sz w:val="36"/>
      <w:szCs w:val="32"/>
      <w:lang w:eastAsia="zh-CN"/>
    </w:rPr>
  </w:style>
  <w:style w:type="paragraph" w:styleId="TOCHeading">
    <w:name w:val="TOC Heading"/>
    <w:basedOn w:val="Heading1"/>
    <w:next w:val="Normal"/>
    <w:uiPriority w:val="39"/>
    <w:unhideWhenUsed/>
    <w:qFormat/>
    <w:rsid w:val="00C67929"/>
    <w:pPr>
      <w:suppressAutoHyphens w:val="0"/>
      <w:spacing w:before="240" w:line="259" w:lineRule="auto"/>
      <w:outlineLvl w:val="9"/>
    </w:pPr>
    <w:rPr>
      <w:rFonts w:asciiTheme="majorHAnsi" w:eastAsiaTheme="majorEastAsia" w:hAnsiTheme="majorHAnsi" w:cstheme="majorBidi"/>
      <w:b w:val="0"/>
      <w:bCs w:val="0"/>
      <w:color w:val="2E74B5" w:themeColor="accent1" w:themeShade="BF"/>
      <w:kern w:val="0"/>
      <w:sz w:val="32"/>
      <w:szCs w:val="32"/>
      <w:lang w:eastAsia="en-US"/>
    </w:rPr>
  </w:style>
  <w:style w:type="paragraph" w:styleId="ListParagraph">
    <w:name w:val="List Paragraph"/>
    <w:basedOn w:val="Normal"/>
    <w:uiPriority w:val="34"/>
    <w:unhideWhenUsed/>
    <w:qFormat/>
    <w:rsid w:val="00D75D42"/>
    <w:pPr>
      <w:ind w:left="720"/>
      <w:contextualSpacing/>
    </w:pPr>
  </w:style>
  <w:style w:type="character" w:styleId="UnresolvedMention">
    <w:name w:val="Unresolved Mention"/>
    <w:basedOn w:val="DefaultParagraphFont"/>
    <w:uiPriority w:val="99"/>
    <w:semiHidden/>
    <w:unhideWhenUsed/>
    <w:rsid w:val="00B820A5"/>
    <w:rPr>
      <w:color w:val="605E5C"/>
      <w:shd w:val="clear" w:color="auto" w:fill="E1DFDD"/>
    </w:rPr>
  </w:style>
  <w:style w:type="paragraph" w:styleId="Bibliography">
    <w:name w:val="Bibliography"/>
    <w:basedOn w:val="Normal"/>
    <w:next w:val="Normal"/>
    <w:uiPriority w:val="37"/>
    <w:unhideWhenUsed/>
    <w:rsid w:val="00D057D7"/>
    <w:pPr>
      <w:ind w:left="720" w:hanging="720"/>
    </w:pPr>
  </w:style>
  <w:style w:type="character" w:customStyle="1" w:styleId="citation">
    <w:name w:val="citation"/>
    <w:basedOn w:val="DefaultParagraphFont"/>
    <w:rsid w:val="00BB7DB7"/>
  </w:style>
  <w:style w:type="character" w:customStyle="1" w:styleId="citation-item">
    <w:name w:val="citation-item"/>
    <w:basedOn w:val="DefaultParagraphFont"/>
    <w:rsid w:val="00BB7DB7"/>
  </w:style>
  <w:style w:type="character" w:customStyle="1" w:styleId="FooterChar">
    <w:name w:val="Footer Char"/>
    <w:basedOn w:val="DefaultParagraphFont"/>
    <w:link w:val="Footer"/>
    <w:uiPriority w:val="99"/>
    <w:rsid w:val="004D252F"/>
    <w:rPr>
      <w:rFonts w:ascii="Arial" w:eastAsiaTheme="minorEastAsia" w:hAnsi="Arial"/>
      <w:sz w:val="18"/>
      <w:szCs w:val="18"/>
      <w:lang w:val="en-AU" w:eastAsia="zh-CN"/>
    </w:rPr>
  </w:style>
  <w:style w:type="paragraph" w:customStyle="1" w:styleId="pf0">
    <w:name w:val="pf0"/>
    <w:basedOn w:val="Normal"/>
    <w:rsid w:val="00B666A5"/>
    <w:pPr>
      <w:suppressAutoHyphens w:val="0"/>
      <w:spacing w:before="100" w:beforeAutospacing="1" w:after="100" w:afterAutospacing="1" w:line="240" w:lineRule="auto"/>
      <w:jc w:val="left"/>
    </w:pPr>
    <w:rPr>
      <w:rFonts w:ascii="Times New Roman" w:eastAsia="Times New Roman" w:hAnsi="Times New Roman"/>
      <w:lang w:eastAsia="en-AU"/>
    </w:rPr>
  </w:style>
  <w:style w:type="character" w:customStyle="1" w:styleId="cf01">
    <w:name w:val="cf01"/>
    <w:basedOn w:val="DefaultParagraphFont"/>
    <w:rsid w:val="00B666A5"/>
    <w:rPr>
      <w:rFonts w:ascii="Segoe UI" w:hAnsi="Segoe UI" w:cs="Segoe UI" w:hint="default"/>
      <w:sz w:val="18"/>
      <w:szCs w:val="18"/>
    </w:rPr>
  </w:style>
  <w:style w:type="character" w:customStyle="1" w:styleId="CommentTextChar">
    <w:name w:val="Comment Text Char"/>
    <w:basedOn w:val="DefaultParagraphFont"/>
    <w:link w:val="CommentText"/>
    <w:uiPriority w:val="99"/>
    <w:rsid w:val="003E239E"/>
    <w:rPr>
      <w:rFonts w:ascii="Arial" w:eastAsiaTheme="minorEastAsia" w:hAnsi="Arial"/>
      <w:sz w:val="24"/>
      <w:szCs w:val="24"/>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4835906">
      <w:bodyDiv w:val="1"/>
      <w:marLeft w:val="0"/>
      <w:marRight w:val="0"/>
      <w:marTop w:val="0"/>
      <w:marBottom w:val="0"/>
      <w:divBdr>
        <w:top w:val="none" w:sz="0" w:space="0" w:color="auto"/>
        <w:left w:val="none" w:sz="0" w:space="0" w:color="auto"/>
        <w:bottom w:val="none" w:sz="0" w:space="0" w:color="auto"/>
        <w:right w:val="none" w:sz="0" w:space="0" w:color="auto"/>
      </w:divBdr>
      <w:divsChild>
        <w:div w:id="505680158">
          <w:marLeft w:val="0"/>
          <w:marRight w:val="0"/>
          <w:marTop w:val="0"/>
          <w:marBottom w:val="0"/>
          <w:divBdr>
            <w:top w:val="none" w:sz="0" w:space="0" w:color="auto"/>
            <w:left w:val="none" w:sz="0" w:space="0" w:color="auto"/>
            <w:bottom w:val="none" w:sz="0" w:space="0" w:color="auto"/>
            <w:right w:val="none" w:sz="0" w:space="0" w:color="auto"/>
          </w:divBdr>
          <w:divsChild>
            <w:div w:id="763722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51693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socialcatfish.com/scamfish/social-engineering-awareness-in-the-workplace-educating-employees-to-prevent-attacks/"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azuh.com/"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mimecast.com/blog/social-engineering-awareness-training-for-employee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icrosoft.com/en-us/security/business/endpoint-management/microsoft-intune" TargetMode="External"/><Relationship Id="rId5" Type="http://schemas.openxmlformats.org/officeDocument/2006/relationships/webSettings" Target="webSettings.xml"/><Relationship Id="rId15" Type="http://schemas.openxmlformats.org/officeDocument/2006/relationships/hyperlink" Target="https://www.metacompliance.com/blog/cyber-security-awareness/educating-employees-social-engineering" TargetMode="External"/><Relationship Id="rId10" Type="http://schemas.openxmlformats.org/officeDocument/2006/relationships/hyperlink" Target="https://www.microsoft.com/en-au/security/business/microsoft-defender"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securitymetrics.com/learn/how-train-your-workforce-social-engineering" TargetMode="External"/></Relationships>
</file>

<file path=word/theme/theme1.xml><?xml version="1.0" encoding="utf-8"?>
<a:theme xmlns:a="http://schemas.openxmlformats.org/drawingml/2006/main" name="Office 主题">
  <a:themeElements>
    <a:clrScheme name="Office">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majorFont>
      <a:minorFont>
        <a:latin typeface="Calibri"/>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A5E030-B8F4-4AD8-B99D-E9118AD46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0</TotalTime>
  <Pages>42</Pages>
  <Words>8121</Words>
  <Characters>86664</Characters>
  <Application>Microsoft Office Word</Application>
  <DocSecurity>0</DocSecurity>
  <Lines>722</Lines>
  <Paragraphs>189</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Introduction</vt:lpstr>
      <vt:lpstr>Methodology</vt:lpstr>
      <vt:lpstr>Background information</vt:lpstr>
      <vt:lpstr>    SIEM and SOC</vt:lpstr>
      <vt:lpstr>    MDR system</vt:lpstr>
      <vt:lpstr>    Social engineering</vt:lpstr>
      <vt:lpstr>    Social engineering training</vt:lpstr>
      <vt:lpstr>Discussion of findings</vt:lpstr>
      <vt:lpstr>    Change</vt:lpstr>
      <vt:lpstr>    Power</vt:lpstr>
      <vt:lpstr>    Space</vt:lpstr>
      <vt:lpstr>    Systems</vt:lpstr>
      <vt:lpstr>    Values and ethics</vt:lpstr>
      <vt:lpstr>Evaluation</vt:lpstr>
      <vt:lpstr>Conclusion</vt:lpstr>
      <vt:lpstr>References</vt:lpstr>
    </vt:vector>
  </TitlesOfParts>
  <Company/>
  <LinksUpToDate>false</LinksUpToDate>
  <CharactersWithSpaces>94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k</dc:creator>
  <dc:description/>
  <cp:lastModifiedBy>FREEMAN, Simon (ssfre0)</cp:lastModifiedBy>
  <cp:revision>839</cp:revision>
  <dcterms:created xsi:type="dcterms:W3CDTF">2024-06-24T12:29:00Z</dcterms:created>
  <dcterms:modified xsi:type="dcterms:W3CDTF">2024-08-16T03:59: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43CBBEBCBCFE4B28986D5058DDBB2A3B_12</vt:lpwstr>
  </property>
  <property fmtid="{D5CDD505-2E9C-101B-9397-08002B2CF9AE}" pid="3" name="KSOProductBuildVer">
    <vt:lpwstr>1033-12.2.0.13431</vt:lpwstr>
  </property>
  <property fmtid="{D5CDD505-2E9C-101B-9397-08002B2CF9AE}" pid="4" name="ZOTERO_PREF_1">
    <vt:lpwstr>&lt;data data-version="3" zotero-version="6.0.36"&gt;&lt;session id="N2ub0XpY"/&gt;&lt;style id="http://www.zotero.org/styles/apa" locale="en-GB"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